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bookmarkStart w:id="1" w:name="_GoBack"/>
      <w:bookmarkEnd w:id="1"/>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5A428301" w:rsidR="008B0ABC" w:rsidRPr="007E1CF6" w:rsidRDefault="00385AF3" w:rsidP="00B768F7">
      <w:pPr>
        <w:pStyle w:val="Balk1"/>
        <w:numPr>
          <w:ilvl w:val="0"/>
          <w:numId w:val="0"/>
        </w:numPr>
        <w:ind w:left="216"/>
        <w:jc w:val="center"/>
        <w:rPr>
          <w:noProof/>
        </w:rPr>
      </w:pPr>
      <w:r>
        <w:rPr>
          <w:noProof/>
        </w:rPr>
        <w:lastRenderedPageBreak/>
        <w:t xml:space="preserve"> </w:t>
      </w:r>
      <w:bookmarkStart w:id="2" w:name="_Toc9467474"/>
      <w:r w:rsidR="008B0ABC" w:rsidRPr="007E1CF6">
        <w:rPr>
          <w:noProof/>
        </w:rPr>
        <w:t>AB</w:t>
      </w:r>
      <w:r w:rsidR="008B0ABC" w:rsidRPr="007E1CF6">
        <w:rPr>
          <w:noProof/>
          <w:spacing w:val="1"/>
        </w:rPr>
        <w:t>S</w:t>
      </w:r>
      <w:r w:rsidR="008B0ABC" w:rsidRPr="007E1CF6">
        <w:rPr>
          <w:noProof/>
        </w:rPr>
        <w:t>TR</w:t>
      </w:r>
      <w:r w:rsidR="008B0ABC" w:rsidRPr="007E1CF6">
        <w:rPr>
          <w:noProof/>
          <w:spacing w:val="-1"/>
        </w:rPr>
        <w:t>A</w:t>
      </w:r>
      <w:r w:rsidR="008B0ABC" w:rsidRPr="007E1CF6">
        <w:rPr>
          <w:noProof/>
        </w:rPr>
        <w:t>CT</w:t>
      </w:r>
      <w:bookmarkEnd w:id="2"/>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bookmarkStart w:id="3" w:name="_Hlk9448736"/>
      <w:r w:rsidRPr="007E1CF6">
        <w:rPr>
          <w:noProof/>
          <w:szCs w:val="24"/>
        </w:rPr>
        <w:t>AUTOMATIC DETECTION OF CYBER SECURITY EVENTS FROM TURKISH TWITTER STREAM AND TURKISH NEWSPAPER DATA</w:t>
      </w:r>
    </w:p>
    <w:bookmarkEnd w:id="3"/>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1AFCB0CC" w:rsidR="005B4AB8" w:rsidRDefault="00A7298B" w:rsidP="00AD263E">
      <w:pPr>
        <w:ind w:firstLine="720"/>
        <w:jc w:val="both"/>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w:t>
      </w:r>
      <w:r w:rsidR="004A1AA6">
        <w:rPr>
          <w:noProof/>
          <w:szCs w:val="24"/>
        </w:rPr>
        <w:t xml:space="preserve"> security</w:t>
      </w:r>
      <w:r w:rsidR="00B22DCD" w:rsidRPr="00B22DCD">
        <w:rPr>
          <w:noProof/>
          <w:szCs w:val="24"/>
        </w:rPr>
        <w:t xml:space="preserve">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87437D">
        <w:rPr>
          <w:noProof/>
          <w:szCs w:val="24"/>
        </w:rPr>
        <w:t>through</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 xml:space="preserve">There are academic and commercial successful researches to solve this problem. Information </w:t>
      </w:r>
      <w:r w:rsidR="00961DBE">
        <w:rPr>
          <w:noProof/>
          <w:szCs w:val="24"/>
        </w:rPr>
        <w:t xml:space="preserve">security </w:t>
      </w:r>
      <w:r w:rsidR="00B22DCD" w:rsidRPr="00B22DCD">
        <w:rPr>
          <w:noProof/>
          <w:szCs w:val="24"/>
        </w:rPr>
        <w:t>analysts actively use such technical solutions in their daily routine.</w:t>
      </w:r>
    </w:p>
    <w:p w14:paraId="09BA7E0D" w14:textId="77777777" w:rsidR="005207A3" w:rsidRDefault="005207A3" w:rsidP="00AD263E">
      <w:pPr>
        <w:ind w:firstLine="720"/>
        <w:jc w:val="both"/>
        <w:rPr>
          <w:noProof/>
          <w:szCs w:val="24"/>
        </w:rPr>
      </w:pPr>
    </w:p>
    <w:p w14:paraId="2629B6F2" w14:textId="423906E0" w:rsidR="005207A3" w:rsidRDefault="00B22DCD" w:rsidP="005207A3">
      <w:pPr>
        <w:ind w:firstLine="720"/>
        <w:jc w:val="both"/>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For instance, information about security events, which effects citizens, institutions</w:t>
      </w:r>
      <w:r w:rsidR="00DD040F">
        <w:rPr>
          <w:noProof/>
          <w:szCs w:val="24"/>
        </w:rPr>
        <w:t>,</w:t>
      </w:r>
      <w:r w:rsidRPr="00B22DCD">
        <w:rPr>
          <w:noProof/>
          <w:szCs w:val="24"/>
        </w:rPr>
        <w:t xml:space="preserve"> and the government in Turkey, are shared on the internet</w:t>
      </w:r>
      <w:r w:rsidR="00DD040F">
        <w:rPr>
          <w:noProof/>
          <w:szCs w:val="24"/>
        </w:rPr>
        <w:t>,</w:t>
      </w:r>
      <w:r w:rsidRPr="00B22DCD">
        <w:rPr>
          <w:noProof/>
          <w:szCs w:val="24"/>
        </w:rPr>
        <w:t xml:space="preserve"> mainly in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4DE3E108" w14:textId="77777777" w:rsidR="005207A3" w:rsidRDefault="005207A3" w:rsidP="00AD263E">
      <w:pPr>
        <w:ind w:firstLine="720"/>
        <w:jc w:val="both"/>
        <w:rPr>
          <w:noProof/>
          <w:szCs w:val="24"/>
        </w:rPr>
      </w:pPr>
    </w:p>
    <w:p w14:paraId="3EEBD6D1" w14:textId="77777777" w:rsidR="00584234" w:rsidRPr="007E1CF6" w:rsidRDefault="008B0ABC" w:rsidP="00AD263E">
      <w:pPr>
        <w:jc w:val="both"/>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lastRenderedPageBreak/>
        <w:br w:type="page"/>
      </w:r>
    </w:p>
    <w:p w14:paraId="5B69E9EF" w14:textId="6AAD377B" w:rsidR="005A27B5" w:rsidRPr="007E1CF6" w:rsidRDefault="00462EDF" w:rsidP="005A27B5">
      <w:pPr>
        <w:pStyle w:val="Balk1"/>
        <w:numPr>
          <w:ilvl w:val="0"/>
          <w:numId w:val="0"/>
        </w:numPr>
        <w:ind w:left="216"/>
        <w:jc w:val="center"/>
        <w:rPr>
          <w:noProof/>
        </w:rPr>
      </w:pPr>
      <w:bookmarkStart w:id="4" w:name="_Toc8858414"/>
      <w:bookmarkStart w:id="5" w:name="_Toc9467312"/>
      <w:bookmarkStart w:id="6" w:name="_Toc9467394"/>
      <w:bookmarkStart w:id="7" w:name="_Toc9467475"/>
      <w:r w:rsidRPr="007E1CF6">
        <w:rPr>
          <w:noProof/>
        </w:rPr>
        <w:lastRenderedPageBreak/>
        <w:t>ÖZ</w:t>
      </w:r>
      <w:bookmarkEnd w:id="4"/>
      <w:bookmarkEnd w:id="5"/>
      <w:bookmarkEnd w:id="6"/>
      <w:bookmarkEnd w:id="7"/>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2C0F2CA3" w14:textId="5572FC84" w:rsidR="00A8529F" w:rsidRDefault="00F417EC" w:rsidP="00AD263E">
      <w:pPr>
        <w:ind w:firstLine="720"/>
        <w:jc w:val="both"/>
        <w:rPr>
          <w:noProof/>
        </w:rPr>
      </w:pPr>
      <w:r>
        <w:rPr>
          <w:noProof/>
        </w:rPr>
        <w:t xml:space="preserve">İnternet </w:t>
      </w:r>
      <w:r w:rsidR="002139F9">
        <w:rPr>
          <w:noProof/>
        </w:rPr>
        <w:t>çeşitli konularda</w:t>
      </w:r>
      <w:r>
        <w:rPr>
          <w:noProof/>
        </w:rPr>
        <w:t xml:space="preserve"> ve zamana bağlı bilgiler içerir. Güvenlik uzmanları her gün interneti tar</w:t>
      </w:r>
      <w:r w:rsidR="005F6123">
        <w:rPr>
          <w:noProof/>
        </w:rPr>
        <w:t>amakta</w:t>
      </w:r>
      <w:r>
        <w:rPr>
          <w:noProof/>
        </w:rPr>
        <w:t xml:space="preserve"> ve insanları, kurumları ve hükümetleri etkileyen güvenlik olaylarıyla karşı karşıya kal</w:t>
      </w:r>
      <w:r w:rsidR="005F6123">
        <w:rPr>
          <w:noProof/>
        </w:rPr>
        <w:t>maktalar</w:t>
      </w:r>
      <w:r>
        <w:rPr>
          <w:noProof/>
        </w:rPr>
        <w:t xml:space="preserve">. Bir bilgi </w:t>
      </w:r>
      <w:r w:rsidR="005F6123">
        <w:rPr>
          <w:noProof/>
        </w:rPr>
        <w:t xml:space="preserve">güvenliği </w:t>
      </w:r>
      <w:r>
        <w:rPr>
          <w:noProof/>
        </w:rPr>
        <w:t>analisti güvenlik olayları hakkında güncel kal</w:t>
      </w:r>
      <w:r w:rsidR="005F6123">
        <w:rPr>
          <w:noProof/>
        </w:rPr>
        <w:t>abilmek</w:t>
      </w:r>
      <w:r>
        <w:rPr>
          <w:noProof/>
        </w:rPr>
        <w:t xml:space="preserve"> için </w:t>
      </w:r>
      <w:r w:rsidR="005F6123">
        <w:rPr>
          <w:noProof/>
        </w:rPr>
        <w:t xml:space="preserve">çeşitli </w:t>
      </w:r>
      <w:r>
        <w:rPr>
          <w:noProof/>
        </w:rPr>
        <w:t>kaynakları</w:t>
      </w:r>
      <w:r w:rsidR="005F6123">
        <w:rPr>
          <w:noProof/>
        </w:rPr>
        <w:t>nı</w:t>
      </w:r>
      <w:r>
        <w:rPr>
          <w:noProof/>
        </w:rPr>
        <w:t xml:space="preserve"> düzenli olarak </w:t>
      </w:r>
      <w:r w:rsidR="005F6123">
        <w:rPr>
          <w:noProof/>
        </w:rPr>
        <w:t>takip eder</w:t>
      </w:r>
      <w:r>
        <w:rPr>
          <w:noProof/>
        </w:rPr>
        <w:t xml:space="preserve">. Bu durum, uygun araçlara sahip olmadıkları takdirde bilgi </w:t>
      </w:r>
      <w:r w:rsidR="005F6123">
        <w:rPr>
          <w:noProof/>
        </w:rPr>
        <w:t xml:space="preserve">güvenliği </w:t>
      </w:r>
      <w:r>
        <w:rPr>
          <w:noProof/>
        </w:rPr>
        <w:t xml:space="preserve">analistleri için ağır bir iş yüküne yol açabilmektedir. Örneğin, bir bilgi analisti, bir devlet kurumu web sitesine yapılan DDoS saldırısı gibi siber güvenlik olaylarının farkında olmak isteyebilir. Tehditleri ne kadar erken saptarsa ve </w:t>
      </w:r>
      <w:r w:rsidR="005F6123">
        <w:rPr>
          <w:noProof/>
        </w:rPr>
        <w:t xml:space="preserve">olası tehditleri </w:t>
      </w:r>
      <w:r>
        <w:rPr>
          <w:noProof/>
        </w:rPr>
        <w:t>anlarlarsa, problemleri hafifletmek ve adli olarak soruşturmak için o kadar uzun süreye sahip olurlar. Bu nedenle, mevcut güvenlik olayları ve olası etkileri hakkında durum bilgisine sahip olmaları gerek</w:t>
      </w:r>
      <w:r w:rsidR="005F6123">
        <w:rPr>
          <w:noProof/>
        </w:rPr>
        <w:t>mektedir</w:t>
      </w:r>
      <w:r>
        <w:rPr>
          <w:noProof/>
        </w:rPr>
        <w:t xml:space="preserve">. Ancak, çok sayıda </w:t>
      </w:r>
      <w:r w:rsidR="005F6123">
        <w:rPr>
          <w:noProof/>
        </w:rPr>
        <w:t xml:space="preserve">siber güvenlik </w:t>
      </w:r>
      <w:r>
        <w:rPr>
          <w:noProof/>
        </w:rPr>
        <w:t>olay</w:t>
      </w:r>
      <w:r w:rsidR="005F6123">
        <w:rPr>
          <w:noProof/>
        </w:rPr>
        <w:t>ı</w:t>
      </w:r>
      <w:r w:rsidR="001863BB">
        <w:rPr>
          <w:noProof/>
        </w:rPr>
        <w:t xml:space="preserve"> </w:t>
      </w:r>
      <w:r w:rsidR="005F6123">
        <w:rPr>
          <w:noProof/>
        </w:rPr>
        <w:t>gerçekleşmesi</w:t>
      </w:r>
      <w:r>
        <w:rPr>
          <w:noProof/>
        </w:rPr>
        <w:t xml:space="preserve"> nedeniyle, güvenlik analistlerinin ve araştırmacıların bu bilgi akışını yeterli şekilde ele alması zor olabil</w:t>
      </w:r>
      <w:r w:rsidR="001863BB">
        <w:rPr>
          <w:noProof/>
        </w:rPr>
        <w:t>mektedir</w:t>
      </w:r>
      <w:r>
        <w:rPr>
          <w:noProof/>
        </w:rPr>
        <w:t xml:space="preserve">. Bu sorunu çözmek için akademik ve ticari başarılı araştırmalar </w:t>
      </w:r>
      <w:r w:rsidR="001863BB">
        <w:rPr>
          <w:noProof/>
        </w:rPr>
        <w:t>bulunmaktadır</w:t>
      </w:r>
      <w:r>
        <w:rPr>
          <w:noProof/>
        </w:rPr>
        <w:t>. Bilgi</w:t>
      </w:r>
      <w:r w:rsidR="001863BB">
        <w:rPr>
          <w:noProof/>
        </w:rPr>
        <w:t xml:space="preserve"> güvenliği</w:t>
      </w:r>
      <w:r>
        <w:rPr>
          <w:noProof/>
        </w:rPr>
        <w:t xml:space="preserve"> analistleri bu tür teknik çözümleri günlük rutinlerinde aktif olarak kullan</w:t>
      </w:r>
      <w:r w:rsidR="008A127B">
        <w:rPr>
          <w:noProof/>
        </w:rPr>
        <w:t>maktadırlar</w:t>
      </w:r>
      <w:r>
        <w:rPr>
          <w:noProof/>
        </w:rPr>
        <w:t xml:space="preserve">.   </w:t>
      </w:r>
    </w:p>
    <w:p w14:paraId="67011413" w14:textId="76F83B7D" w:rsidR="00F417EC" w:rsidRDefault="00F417EC" w:rsidP="00AD263E">
      <w:pPr>
        <w:ind w:firstLine="720"/>
        <w:jc w:val="both"/>
        <w:rPr>
          <w:noProof/>
        </w:rPr>
      </w:pPr>
      <w:r>
        <w:rPr>
          <w:noProof/>
        </w:rPr>
        <w:t xml:space="preserve">           </w:t>
      </w:r>
    </w:p>
    <w:p w14:paraId="0BF114F2" w14:textId="0636F857" w:rsidR="00F417EC" w:rsidRDefault="00F417EC" w:rsidP="00AD263E">
      <w:pPr>
        <w:ind w:firstLine="720"/>
        <w:jc w:val="both"/>
        <w:rPr>
          <w:noProof/>
        </w:rPr>
      </w:pPr>
      <w:r>
        <w:rPr>
          <w:noProof/>
        </w:rPr>
        <w:t>Öte yandan, internet</w:t>
      </w:r>
      <w:r w:rsidR="008A127B">
        <w:rPr>
          <w:noProof/>
        </w:rPr>
        <w:t>te</w:t>
      </w:r>
      <w:r>
        <w:rPr>
          <w:noProof/>
        </w:rPr>
        <w:t xml:space="preserve"> bilgi paylaşmak</w:t>
      </w:r>
      <w:r w:rsidR="008A127B">
        <w:rPr>
          <w:noProof/>
        </w:rPr>
        <w:t xml:space="preserve"> amacıyla</w:t>
      </w:r>
      <w:r>
        <w:rPr>
          <w:noProof/>
        </w:rPr>
        <w:t xml:space="preserve"> farklı diller kullanı</w:t>
      </w:r>
      <w:r w:rsidR="008A127B">
        <w:rPr>
          <w:noProof/>
        </w:rPr>
        <w:t>lmaktadır</w:t>
      </w:r>
      <w:r>
        <w:rPr>
          <w:noProof/>
        </w:rPr>
        <w:t>.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algılanmasını araştır</w:t>
      </w:r>
      <w:r w:rsidR="008A127B">
        <w:rPr>
          <w:noProof/>
        </w:rPr>
        <w:t>maktadır</w:t>
      </w:r>
      <w:r>
        <w:rPr>
          <w:noProof/>
        </w:rPr>
        <w:t>. Siber güvenlik olaylarını gerçek zamanlı olarak algılayabilen otomatik, Türkçe'ye özgü bir yazılım sistemi önermektedir.</w:t>
      </w:r>
    </w:p>
    <w:p w14:paraId="1DC8D5EF" w14:textId="3CC401EC" w:rsidR="00A8529F" w:rsidRDefault="00A8529F" w:rsidP="00AD263E">
      <w:pPr>
        <w:ind w:firstLine="720"/>
        <w:jc w:val="both"/>
        <w:rPr>
          <w:noProof/>
        </w:rPr>
      </w:pPr>
    </w:p>
    <w:p w14:paraId="468A9B3E" w14:textId="77777777" w:rsidR="00A8529F" w:rsidRDefault="00A8529F" w:rsidP="00AD263E">
      <w:pPr>
        <w:ind w:firstLine="720"/>
        <w:jc w:val="both"/>
        <w:rPr>
          <w:noProof/>
        </w:rPr>
      </w:pPr>
    </w:p>
    <w:p w14:paraId="61092156" w14:textId="601E7811" w:rsidR="004331FB" w:rsidRPr="007E1CF6" w:rsidRDefault="00EC1155" w:rsidP="00AD263E">
      <w:pPr>
        <w:jc w:val="both"/>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8" w:name="_Toc9467476"/>
      <w:r w:rsidRPr="007E1CF6">
        <w:rPr>
          <w:noProof/>
          <w:color w:val="FFFFFF" w:themeColor="background1"/>
        </w:rPr>
        <w:t>DEDICATION</w:t>
      </w:r>
      <w:bookmarkEnd w:id="8"/>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9" w:name="_Toc9467477"/>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9"/>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10" w:name="_Toc9467478"/>
      <w:r w:rsidRPr="007E1CF6">
        <w:rPr>
          <w:noProof/>
        </w:rPr>
        <w:lastRenderedPageBreak/>
        <w:t>TABLE OF CONTENTS</w:t>
      </w:r>
      <w:bookmarkEnd w:id="10"/>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68198DB4" w14:textId="3E3F08CD" w:rsidR="00404E6C"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9467474" w:history="1">
            <w:r w:rsidR="00404E6C" w:rsidRPr="00F80F6C">
              <w:rPr>
                <w:rStyle w:val="Kpr"/>
                <w:noProof/>
              </w:rPr>
              <w:t>AB</w:t>
            </w:r>
            <w:r w:rsidR="00404E6C" w:rsidRPr="00F80F6C">
              <w:rPr>
                <w:rStyle w:val="Kpr"/>
                <w:noProof/>
                <w:spacing w:val="1"/>
              </w:rPr>
              <w:t>S</w:t>
            </w:r>
            <w:r w:rsidR="00404E6C" w:rsidRPr="00F80F6C">
              <w:rPr>
                <w:rStyle w:val="Kpr"/>
                <w:noProof/>
              </w:rPr>
              <w:t>TR</w:t>
            </w:r>
            <w:r w:rsidR="00404E6C" w:rsidRPr="00F80F6C">
              <w:rPr>
                <w:rStyle w:val="Kpr"/>
                <w:noProof/>
                <w:spacing w:val="-1"/>
              </w:rPr>
              <w:t>A</w:t>
            </w:r>
            <w:r w:rsidR="00404E6C" w:rsidRPr="00F80F6C">
              <w:rPr>
                <w:rStyle w:val="Kpr"/>
                <w:noProof/>
              </w:rPr>
              <w:t>CT</w:t>
            </w:r>
            <w:r w:rsidR="00404E6C">
              <w:rPr>
                <w:noProof/>
                <w:webHidden/>
              </w:rPr>
              <w:tab/>
            </w:r>
            <w:r w:rsidR="00404E6C">
              <w:rPr>
                <w:noProof/>
                <w:webHidden/>
              </w:rPr>
              <w:fldChar w:fldCharType="begin"/>
            </w:r>
            <w:r w:rsidR="00404E6C">
              <w:rPr>
                <w:noProof/>
                <w:webHidden/>
              </w:rPr>
              <w:instrText xml:space="preserve"> PAGEREF _Toc9467474 \h </w:instrText>
            </w:r>
            <w:r w:rsidR="00404E6C">
              <w:rPr>
                <w:noProof/>
                <w:webHidden/>
              </w:rPr>
            </w:r>
            <w:r w:rsidR="00404E6C">
              <w:rPr>
                <w:noProof/>
                <w:webHidden/>
              </w:rPr>
              <w:fldChar w:fldCharType="separate"/>
            </w:r>
            <w:r w:rsidR="00404E6C">
              <w:rPr>
                <w:noProof/>
                <w:webHidden/>
              </w:rPr>
              <w:t>iv</w:t>
            </w:r>
            <w:r w:rsidR="00404E6C">
              <w:rPr>
                <w:noProof/>
                <w:webHidden/>
              </w:rPr>
              <w:fldChar w:fldCharType="end"/>
            </w:r>
          </w:hyperlink>
        </w:p>
        <w:p w14:paraId="2E839F8C" w14:textId="5BA2A136" w:rsidR="00404E6C" w:rsidRDefault="00E62168">
          <w:pPr>
            <w:pStyle w:val="T1"/>
            <w:rPr>
              <w:rFonts w:asciiTheme="minorHAnsi" w:eastAsiaTheme="minorEastAsia" w:hAnsiTheme="minorHAnsi" w:cstheme="minorBidi"/>
              <w:noProof/>
              <w:sz w:val="22"/>
              <w:szCs w:val="22"/>
            </w:rPr>
          </w:pPr>
          <w:hyperlink w:anchor="_Toc9467476" w:history="1">
            <w:r w:rsidR="00404E6C" w:rsidRPr="00F80F6C">
              <w:rPr>
                <w:rStyle w:val="Kpr"/>
                <w:noProof/>
              </w:rPr>
              <w:t>DEDICATION</w:t>
            </w:r>
            <w:r w:rsidR="00404E6C">
              <w:rPr>
                <w:noProof/>
                <w:webHidden/>
              </w:rPr>
              <w:tab/>
            </w:r>
            <w:r w:rsidR="00404E6C">
              <w:rPr>
                <w:noProof/>
                <w:webHidden/>
              </w:rPr>
              <w:fldChar w:fldCharType="begin"/>
            </w:r>
            <w:r w:rsidR="00404E6C">
              <w:rPr>
                <w:noProof/>
                <w:webHidden/>
              </w:rPr>
              <w:instrText xml:space="preserve"> PAGEREF _Toc9467476 \h </w:instrText>
            </w:r>
            <w:r w:rsidR="00404E6C">
              <w:rPr>
                <w:noProof/>
                <w:webHidden/>
              </w:rPr>
            </w:r>
            <w:r w:rsidR="00404E6C">
              <w:rPr>
                <w:noProof/>
                <w:webHidden/>
              </w:rPr>
              <w:fldChar w:fldCharType="separate"/>
            </w:r>
            <w:r w:rsidR="00404E6C">
              <w:rPr>
                <w:noProof/>
                <w:webHidden/>
              </w:rPr>
              <w:t>vii</w:t>
            </w:r>
            <w:r w:rsidR="00404E6C">
              <w:rPr>
                <w:noProof/>
                <w:webHidden/>
              </w:rPr>
              <w:fldChar w:fldCharType="end"/>
            </w:r>
          </w:hyperlink>
        </w:p>
        <w:p w14:paraId="0A8C7F80" w14:textId="016BBD52" w:rsidR="00404E6C" w:rsidRDefault="00E62168">
          <w:pPr>
            <w:pStyle w:val="T1"/>
            <w:rPr>
              <w:rFonts w:asciiTheme="minorHAnsi" w:eastAsiaTheme="minorEastAsia" w:hAnsiTheme="minorHAnsi" w:cstheme="minorBidi"/>
              <w:noProof/>
              <w:sz w:val="22"/>
              <w:szCs w:val="22"/>
            </w:rPr>
          </w:pPr>
          <w:hyperlink w:anchor="_Toc9467477" w:history="1">
            <w:r w:rsidR="00404E6C" w:rsidRPr="00F80F6C">
              <w:rPr>
                <w:rStyle w:val="Kpr"/>
                <w:noProof/>
              </w:rPr>
              <w:t>A</w:t>
            </w:r>
            <w:r w:rsidR="00404E6C" w:rsidRPr="00F80F6C">
              <w:rPr>
                <w:rStyle w:val="Kpr"/>
                <w:noProof/>
                <w:spacing w:val="-1"/>
              </w:rPr>
              <w:t>C</w:t>
            </w:r>
            <w:r w:rsidR="00404E6C" w:rsidRPr="00F80F6C">
              <w:rPr>
                <w:rStyle w:val="Kpr"/>
                <w:noProof/>
                <w:spacing w:val="-2"/>
              </w:rPr>
              <w:t>K</w:t>
            </w:r>
            <w:r w:rsidR="00404E6C" w:rsidRPr="00F80F6C">
              <w:rPr>
                <w:rStyle w:val="Kpr"/>
                <w:noProof/>
              </w:rPr>
              <w:t>NOWLE</w:t>
            </w:r>
            <w:r w:rsidR="00404E6C" w:rsidRPr="00F80F6C">
              <w:rPr>
                <w:rStyle w:val="Kpr"/>
                <w:noProof/>
                <w:spacing w:val="2"/>
              </w:rPr>
              <w:t>D</w:t>
            </w:r>
            <w:r w:rsidR="00404E6C" w:rsidRPr="00F80F6C">
              <w:rPr>
                <w:rStyle w:val="Kpr"/>
                <w:noProof/>
                <w:spacing w:val="-2"/>
              </w:rPr>
              <w:t>G</w:t>
            </w:r>
            <w:r w:rsidR="00404E6C" w:rsidRPr="00F80F6C">
              <w:rPr>
                <w:rStyle w:val="Kpr"/>
                <w:noProof/>
                <w:spacing w:val="-1"/>
              </w:rPr>
              <w:t>M</w:t>
            </w:r>
            <w:r w:rsidR="00404E6C" w:rsidRPr="00F80F6C">
              <w:rPr>
                <w:rStyle w:val="Kpr"/>
                <w:noProof/>
              </w:rPr>
              <w:t>E</w:t>
            </w:r>
            <w:r w:rsidR="00404E6C" w:rsidRPr="00F80F6C">
              <w:rPr>
                <w:rStyle w:val="Kpr"/>
                <w:noProof/>
                <w:spacing w:val="2"/>
              </w:rPr>
              <w:t>N</w:t>
            </w:r>
            <w:r w:rsidR="00404E6C" w:rsidRPr="00F80F6C">
              <w:rPr>
                <w:rStyle w:val="Kpr"/>
                <w:noProof/>
              </w:rPr>
              <w:t>TS</w:t>
            </w:r>
            <w:r w:rsidR="00404E6C">
              <w:rPr>
                <w:noProof/>
                <w:webHidden/>
              </w:rPr>
              <w:tab/>
            </w:r>
            <w:r w:rsidR="00404E6C">
              <w:rPr>
                <w:noProof/>
                <w:webHidden/>
              </w:rPr>
              <w:fldChar w:fldCharType="begin"/>
            </w:r>
            <w:r w:rsidR="00404E6C">
              <w:rPr>
                <w:noProof/>
                <w:webHidden/>
              </w:rPr>
              <w:instrText xml:space="preserve"> PAGEREF _Toc9467477 \h </w:instrText>
            </w:r>
            <w:r w:rsidR="00404E6C">
              <w:rPr>
                <w:noProof/>
                <w:webHidden/>
              </w:rPr>
            </w:r>
            <w:r w:rsidR="00404E6C">
              <w:rPr>
                <w:noProof/>
                <w:webHidden/>
              </w:rPr>
              <w:fldChar w:fldCharType="separate"/>
            </w:r>
            <w:r w:rsidR="00404E6C">
              <w:rPr>
                <w:noProof/>
                <w:webHidden/>
              </w:rPr>
              <w:t>viii</w:t>
            </w:r>
            <w:r w:rsidR="00404E6C">
              <w:rPr>
                <w:noProof/>
                <w:webHidden/>
              </w:rPr>
              <w:fldChar w:fldCharType="end"/>
            </w:r>
          </w:hyperlink>
        </w:p>
        <w:p w14:paraId="4B040979" w14:textId="2C9ABC49" w:rsidR="00404E6C" w:rsidRDefault="00E62168">
          <w:pPr>
            <w:pStyle w:val="T1"/>
            <w:rPr>
              <w:rFonts w:asciiTheme="minorHAnsi" w:eastAsiaTheme="minorEastAsia" w:hAnsiTheme="minorHAnsi" w:cstheme="minorBidi"/>
              <w:noProof/>
              <w:sz w:val="22"/>
              <w:szCs w:val="22"/>
            </w:rPr>
          </w:pPr>
          <w:hyperlink w:anchor="_Toc9467478" w:history="1">
            <w:r w:rsidR="00404E6C" w:rsidRPr="00F80F6C">
              <w:rPr>
                <w:rStyle w:val="Kpr"/>
                <w:noProof/>
              </w:rPr>
              <w:t>TABLE OF CONTENTS</w:t>
            </w:r>
            <w:r w:rsidR="00404E6C">
              <w:rPr>
                <w:noProof/>
                <w:webHidden/>
              </w:rPr>
              <w:tab/>
            </w:r>
            <w:r w:rsidR="00404E6C">
              <w:rPr>
                <w:noProof/>
                <w:webHidden/>
              </w:rPr>
              <w:fldChar w:fldCharType="begin"/>
            </w:r>
            <w:r w:rsidR="00404E6C">
              <w:rPr>
                <w:noProof/>
                <w:webHidden/>
              </w:rPr>
              <w:instrText xml:space="preserve"> PAGEREF _Toc9467478 \h </w:instrText>
            </w:r>
            <w:r w:rsidR="00404E6C">
              <w:rPr>
                <w:noProof/>
                <w:webHidden/>
              </w:rPr>
            </w:r>
            <w:r w:rsidR="00404E6C">
              <w:rPr>
                <w:noProof/>
                <w:webHidden/>
              </w:rPr>
              <w:fldChar w:fldCharType="separate"/>
            </w:r>
            <w:r w:rsidR="00404E6C">
              <w:rPr>
                <w:noProof/>
                <w:webHidden/>
              </w:rPr>
              <w:t>ix</w:t>
            </w:r>
            <w:r w:rsidR="00404E6C">
              <w:rPr>
                <w:noProof/>
                <w:webHidden/>
              </w:rPr>
              <w:fldChar w:fldCharType="end"/>
            </w:r>
          </w:hyperlink>
        </w:p>
        <w:p w14:paraId="74EC34BB" w14:textId="28F9458D" w:rsidR="00404E6C" w:rsidRDefault="00E62168">
          <w:pPr>
            <w:pStyle w:val="T1"/>
            <w:rPr>
              <w:rFonts w:asciiTheme="minorHAnsi" w:eastAsiaTheme="minorEastAsia" w:hAnsiTheme="minorHAnsi" w:cstheme="minorBidi"/>
              <w:noProof/>
              <w:sz w:val="22"/>
              <w:szCs w:val="22"/>
            </w:rPr>
          </w:pPr>
          <w:hyperlink w:anchor="_Toc9467479" w:history="1">
            <w:r w:rsidR="00404E6C" w:rsidRPr="00F80F6C">
              <w:rPr>
                <w:rStyle w:val="Kpr"/>
                <w:noProof/>
              </w:rPr>
              <w:t>LIST OF TABLES</w:t>
            </w:r>
            <w:r w:rsidR="00404E6C">
              <w:rPr>
                <w:noProof/>
                <w:webHidden/>
              </w:rPr>
              <w:tab/>
            </w:r>
            <w:r w:rsidR="00404E6C">
              <w:rPr>
                <w:noProof/>
                <w:webHidden/>
              </w:rPr>
              <w:fldChar w:fldCharType="begin"/>
            </w:r>
            <w:r w:rsidR="00404E6C">
              <w:rPr>
                <w:noProof/>
                <w:webHidden/>
              </w:rPr>
              <w:instrText xml:space="preserve"> PAGEREF _Toc9467479 \h </w:instrText>
            </w:r>
            <w:r w:rsidR="00404E6C">
              <w:rPr>
                <w:noProof/>
                <w:webHidden/>
              </w:rPr>
            </w:r>
            <w:r w:rsidR="00404E6C">
              <w:rPr>
                <w:noProof/>
                <w:webHidden/>
              </w:rPr>
              <w:fldChar w:fldCharType="separate"/>
            </w:r>
            <w:r w:rsidR="00404E6C">
              <w:rPr>
                <w:noProof/>
                <w:webHidden/>
              </w:rPr>
              <w:t>xii</w:t>
            </w:r>
            <w:r w:rsidR="00404E6C">
              <w:rPr>
                <w:noProof/>
                <w:webHidden/>
              </w:rPr>
              <w:fldChar w:fldCharType="end"/>
            </w:r>
          </w:hyperlink>
        </w:p>
        <w:p w14:paraId="24AFD89B" w14:textId="19CC03DD" w:rsidR="00404E6C" w:rsidRDefault="00E62168">
          <w:pPr>
            <w:pStyle w:val="T1"/>
            <w:rPr>
              <w:rFonts w:asciiTheme="minorHAnsi" w:eastAsiaTheme="minorEastAsia" w:hAnsiTheme="minorHAnsi" w:cstheme="minorBidi"/>
              <w:noProof/>
              <w:sz w:val="22"/>
              <w:szCs w:val="22"/>
            </w:rPr>
          </w:pPr>
          <w:hyperlink w:anchor="_Toc9467480" w:history="1">
            <w:r w:rsidR="00404E6C" w:rsidRPr="00F80F6C">
              <w:rPr>
                <w:rStyle w:val="Kpr"/>
                <w:noProof/>
              </w:rPr>
              <w:t>LIST OF FIGURES</w:t>
            </w:r>
            <w:r w:rsidR="00404E6C">
              <w:rPr>
                <w:noProof/>
                <w:webHidden/>
              </w:rPr>
              <w:tab/>
            </w:r>
            <w:r w:rsidR="00404E6C">
              <w:rPr>
                <w:noProof/>
                <w:webHidden/>
              </w:rPr>
              <w:fldChar w:fldCharType="begin"/>
            </w:r>
            <w:r w:rsidR="00404E6C">
              <w:rPr>
                <w:noProof/>
                <w:webHidden/>
              </w:rPr>
              <w:instrText xml:space="preserve"> PAGEREF _Toc9467480 \h </w:instrText>
            </w:r>
            <w:r w:rsidR="00404E6C">
              <w:rPr>
                <w:noProof/>
                <w:webHidden/>
              </w:rPr>
            </w:r>
            <w:r w:rsidR="00404E6C">
              <w:rPr>
                <w:noProof/>
                <w:webHidden/>
              </w:rPr>
              <w:fldChar w:fldCharType="separate"/>
            </w:r>
            <w:r w:rsidR="00404E6C">
              <w:rPr>
                <w:noProof/>
                <w:webHidden/>
              </w:rPr>
              <w:t>xiii</w:t>
            </w:r>
            <w:r w:rsidR="00404E6C">
              <w:rPr>
                <w:noProof/>
                <w:webHidden/>
              </w:rPr>
              <w:fldChar w:fldCharType="end"/>
            </w:r>
          </w:hyperlink>
        </w:p>
        <w:p w14:paraId="091570BA" w14:textId="2BA2D05E" w:rsidR="00404E6C" w:rsidRDefault="00E62168">
          <w:pPr>
            <w:pStyle w:val="T1"/>
            <w:rPr>
              <w:rFonts w:asciiTheme="minorHAnsi" w:eastAsiaTheme="minorEastAsia" w:hAnsiTheme="minorHAnsi" w:cstheme="minorBidi"/>
              <w:noProof/>
              <w:sz w:val="22"/>
              <w:szCs w:val="22"/>
            </w:rPr>
          </w:pPr>
          <w:hyperlink w:anchor="_Toc9467481" w:history="1">
            <w:r w:rsidR="00404E6C" w:rsidRPr="00F80F6C">
              <w:rPr>
                <w:rStyle w:val="Kpr"/>
                <w:noProof/>
              </w:rPr>
              <w:t>LIST OF ABBREVIATIONS</w:t>
            </w:r>
            <w:r w:rsidR="00404E6C">
              <w:rPr>
                <w:noProof/>
                <w:webHidden/>
              </w:rPr>
              <w:tab/>
            </w:r>
            <w:r w:rsidR="00404E6C">
              <w:rPr>
                <w:noProof/>
                <w:webHidden/>
              </w:rPr>
              <w:fldChar w:fldCharType="begin"/>
            </w:r>
            <w:r w:rsidR="00404E6C">
              <w:rPr>
                <w:noProof/>
                <w:webHidden/>
              </w:rPr>
              <w:instrText xml:space="preserve"> PAGEREF _Toc9467481 \h </w:instrText>
            </w:r>
            <w:r w:rsidR="00404E6C">
              <w:rPr>
                <w:noProof/>
                <w:webHidden/>
              </w:rPr>
            </w:r>
            <w:r w:rsidR="00404E6C">
              <w:rPr>
                <w:noProof/>
                <w:webHidden/>
              </w:rPr>
              <w:fldChar w:fldCharType="separate"/>
            </w:r>
            <w:r w:rsidR="00404E6C">
              <w:rPr>
                <w:noProof/>
                <w:webHidden/>
              </w:rPr>
              <w:t>xv</w:t>
            </w:r>
            <w:r w:rsidR="00404E6C">
              <w:rPr>
                <w:noProof/>
                <w:webHidden/>
              </w:rPr>
              <w:fldChar w:fldCharType="end"/>
            </w:r>
          </w:hyperlink>
        </w:p>
        <w:p w14:paraId="16924ED0" w14:textId="356C82B7" w:rsidR="00404E6C" w:rsidRDefault="00E62168">
          <w:pPr>
            <w:pStyle w:val="T1"/>
            <w:rPr>
              <w:rFonts w:asciiTheme="minorHAnsi" w:eastAsiaTheme="minorEastAsia" w:hAnsiTheme="minorHAnsi" w:cstheme="minorBidi"/>
              <w:noProof/>
              <w:sz w:val="22"/>
              <w:szCs w:val="22"/>
            </w:rPr>
          </w:pPr>
          <w:hyperlink w:anchor="_Toc9467482" w:history="1">
            <w:r w:rsidR="00404E6C" w:rsidRPr="00F80F6C">
              <w:rPr>
                <w:rStyle w:val="Kpr"/>
                <w:noProof/>
              </w:rPr>
              <w:t>1</w:t>
            </w:r>
            <w:r w:rsidR="00404E6C">
              <w:rPr>
                <w:rFonts w:asciiTheme="minorHAnsi" w:eastAsiaTheme="minorEastAsia" w:hAnsiTheme="minorHAnsi" w:cstheme="minorBidi"/>
                <w:noProof/>
                <w:sz w:val="22"/>
                <w:szCs w:val="22"/>
              </w:rPr>
              <w:tab/>
            </w:r>
            <w:r w:rsidR="00404E6C" w:rsidRPr="00F80F6C">
              <w:rPr>
                <w:rStyle w:val="Kpr"/>
                <w:noProof/>
              </w:rPr>
              <w:t>INTRODUCTION</w:t>
            </w:r>
            <w:r w:rsidR="00404E6C">
              <w:rPr>
                <w:noProof/>
                <w:webHidden/>
              </w:rPr>
              <w:tab/>
            </w:r>
            <w:r w:rsidR="00404E6C">
              <w:rPr>
                <w:noProof/>
                <w:webHidden/>
              </w:rPr>
              <w:fldChar w:fldCharType="begin"/>
            </w:r>
            <w:r w:rsidR="00404E6C">
              <w:rPr>
                <w:noProof/>
                <w:webHidden/>
              </w:rPr>
              <w:instrText xml:space="preserve"> PAGEREF _Toc9467482 \h </w:instrText>
            </w:r>
            <w:r w:rsidR="00404E6C">
              <w:rPr>
                <w:noProof/>
                <w:webHidden/>
              </w:rPr>
            </w:r>
            <w:r w:rsidR="00404E6C">
              <w:rPr>
                <w:noProof/>
                <w:webHidden/>
              </w:rPr>
              <w:fldChar w:fldCharType="separate"/>
            </w:r>
            <w:r w:rsidR="00404E6C">
              <w:rPr>
                <w:noProof/>
                <w:webHidden/>
              </w:rPr>
              <w:t>16</w:t>
            </w:r>
            <w:r w:rsidR="00404E6C">
              <w:rPr>
                <w:noProof/>
                <w:webHidden/>
              </w:rPr>
              <w:fldChar w:fldCharType="end"/>
            </w:r>
          </w:hyperlink>
        </w:p>
        <w:p w14:paraId="05E640BB" w14:textId="695533A6" w:rsidR="00404E6C" w:rsidRDefault="00E62168">
          <w:pPr>
            <w:pStyle w:val="T2"/>
            <w:rPr>
              <w:rFonts w:asciiTheme="minorHAnsi" w:eastAsiaTheme="minorEastAsia" w:hAnsiTheme="minorHAnsi" w:cstheme="minorBidi"/>
              <w:noProof/>
              <w:sz w:val="22"/>
              <w:szCs w:val="22"/>
            </w:rPr>
          </w:pPr>
          <w:hyperlink w:anchor="_Toc9467483" w:history="1">
            <w:r w:rsidR="00404E6C" w:rsidRPr="00F80F6C">
              <w:rPr>
                <w:rStyle w:val="Kpr"/>
                <w:noProof/>
              </w:rPr>
              <w:t>1.1</w:t>
            </w:r>
            <w:r w:rsidR="00404E6C">
              <w:rPr>
                <w:rFonts w:asciiTheme="minorHAnsi" w:eastAsiaTheme="minorEastAsia" w:hAnsiTheme="minorHAnsi" w:cstheme="minorBidi"/>
                <w:noProof/>
                <w:sz w:val="22"/>
                <w:szCs w:val="22"/>
              </w:rPr>
              <w:tab/>
            </w:r>
            <w:r w:rsidR="00404E6C" w:rsidRPr="00F80F6C">
              <w:rPr>
                <w:rStyle w:val="Kpr"/>
                <w:noProof/>
              </w:rPr>
              <w:t>Motivation</w:t>
            </w:r>
            <w:r w:rsidR="00404E6C">
              <w:rPr>
                <w:noProof/>
                <w:webHidden/>
              </w:rPr>
              <w:tab/>
            </w:r>
            <w:r w:rsidR="00404E6C">
              <w:rPr>
                <w:noProof/>
                <w:webHidden/>
              </w:rPr>
              <w:fldChar w:fldCharType="begin"/>
            </w:r>
            <w:r w:rsidR="00404E6C">
              <w:rPr>
                <w:noProof/>
                <w:webHidden/>
              </w:rPr>
              <w:instrText xml:space="preserve"> PAGEREF _Toc9467483 \h </w:instrText>
            </w:r>
            <w:r w:rsidR="00404E6C">
              <w:rPr>
                <w:noProof/>
                <w:webHidden/>
              </w:rPr>
            </w:r>
            <w:r w:rsidR="00404E6C">
              <w:rPr>
                <w:noProof/>
                <w:webHidden/>
              </w:rPr>
              <w:fldChar w:fldCharType="separate"/>
            </w:r>
            <w:r w:rsidR="00404E6C">
              <w:rPr>
                <w:noProof/>
                <w:webHidden/>
              </w:rPr>
              <w:t>16</w:t>
            </w:r>
            <w:r w:rsidR="00404E6C">
              <w:rPr>
                <w:noProof/>
                <w:webHidden/>
              </w:rPr>
              <w:fldChar w:fldCharType="end"/>
            </w:r>
          </w:hyperlink>
        </w:p>
        <w:p w14:paraId="6D4DFE21" w14:textId="50B6043E" w:rsidR="00404E6C" w:rsidRDefault="00E62168">
          <w:pPr>
            <w:pStyle w:val="T2"/>
            <w:rPr>
              <w:rFonts w:asciiTheme="minorHAnsi" w:eastAsiaTheme="minorEastAsia" w:hAnsiTheme="minorHAnsi" w:cstheme="minorBidi"/>
              <w:noProof/>
              <w:sz w:val="22"/>
              <w:szCs w:val="22"/>
            </w:rPr>
          </w:pPr>
          <w:hyperlink w:anchor="_Toc9467484" w:history="1">
            <w:r w:rsidR="00404E6C" w:rsidRPr="00F80F6C">
              <w:rPr>
                <w:rStyle w:val="Kpr"/>
                <w:noProof/>
              </w:rPr>
              <w:t>1.2</w:t>
            </w:r>
            <w:r w:rsidR="00404E6C">
              <w:rPr>
                <w:rFonts w:asciiTheme="minorHAnsi" w:eastAsiaTheme="minorEastAsia" w:hAnsiTheme="minorHAnsi" w:cstheme="minorBidi"/>
                <w:noProof/>
                <w:sz w:val="22"/>
                <w:szCs w:val="22"/>
              </w:rPr>
              <w:tab/>
            </w:r>
            <w:r w:rsidR="00404E6C" w:rsidRPr="00F80F6C">
              <w:rPr>
                <w:rStyle w:val="Kpr"/>
                <w:noProof/>
              </w:rPr>
              <w:t>Research Question and Objectives</w:t>
            </w:r>
            <w:r w:rsidR="00404E6C">
              <w:rPr>
                <w:noProof/>
                <w:webHidden/>
              </w:rPr>
              <w:tab/>
            </w:r>
            <w:r w:rsidR="00404E6C">
              <w:rPr>
                <w:noProof/>
                <w:webHidden/>
              </w:rPr>
              <w:fldChar w:fldCharType="begin"/>
            </w:r>
            <w:r w:rsidR="00404E6C">
              <w:rPr>
                <w:noProof/>
                <w:webHidden/>
              </w:rPr>
              <w:instrText xml:space="preserve"> PAGEREF _Toc9467484 \h </w:instrText>
            </w:r>
            <w:r w:rsidR="00404E6C">
              <w:rPr>
                <w:noProof/>
                <w:webHidden/>
              </w:rPr>
            </w:r>
            <w:r w:rsidR="00404E6C">
              <w:rPr>
                <w:noProof/>
                <w:webHidden/>
              </w:rPr>
              <w:fldChar w:fldCharType="separate"/>
            </w:r>
            <w:r w:rsidR="00404E6C">
              <w:rPr>
                <w:noProof/>
                <w:webHidden/>
              </w:rPr>
              <w:t>19</w:t>
            </w:r>
            <w:r w:rsidR="00404E6C">
              <w:rPr>
                <w:noProof/>
                <w:webHidden/>
              </w:rPr>
              <w:fldChar w:fldCharType="end"/>
            </w:r>
          </w:hyperlink>
        </w:p>
        <w:p w14:paraId="641B1AAB" w14:textId="2A486C5D" w:rsidR="00404E6C" w:rsidRDefault="00E62168">
          <w:pPr>
            <w:pStyle w:val="T2"/>
            <w:rPr>
              <w:rFonts w:asciiTheme="minorHAnsi" w:eastAsiaTheme="minorEastAsia" w:hAnsiTheme="minorHAnsi" w:cstheme="minorBidi"/>
              <w:noProof/>
              <w:sz w:val="22"/>
              <w:szCs w:val="22"/>
            </w:rPr>
          </w:pPr>
          <w:hyperlink w:anchor="_Toc9467485" w:history="1">
            <w:r w:rsidR="00404E6C" w:rsidRPr="00F80F6C">
              <w:rPr>
                <w:rStyle w:val="Kpr"/>
                <w:noProof/>
              </w:rPr>
              <w:t>1.3</w:t>
            </w:r>
            <w:r w:rsidR="00404E6C">
              <w:rPr>
                <w:rFonts w:asciiTheme="minorHAnsi" w:eastAsiaTheme="minorEastAsia" w:hAnsiTheme="minorHAnsi" w:cstheme="minorBidi"/>
                <w:noProof/>
                <w:sz w:val="22"/>
                <w:szCs w:val="22"/>
              </w:rPr>
              <w:tab/>
            </w:r>
            <w:r w:rsidR="00404E6C" w:rsidRPr="00F80F6C">
              <w:rPr>
                <w:rStyle w:val="Kpr"/>
                <w:noProof/>
              </w:rPr>
              <w:t>Use Cases</w:t>
            </w:r>
            <w:r w:rsidR="00404E6C">
              <w:rPr>
                <w:noProof/>
                <w:webHidden/>
              </w:rPr>
              <w:tab/>
            </w:r>
            <w:r w:rsidR="00404E6C">
              <w:rPr>
                <w:noProof/>
                <w:webHidden/>
              </w:rPr>
              <w:fldChar w:fldCharType="begin"/>
            </w:r>
            <w:r w:rsidR="00404E6C">
              <w:rPr>
                <w:noProof/>
                <w:webHidden/>
              </w:rPr>
              <w:instrText xml:space="preserve"> PAGEREF _Toc9467485 \h </w:instrText>
            </w:r>
            <w:r w:rsidR="00404E6C">
              <w:rPr>
                <w:noProof/>
                <w:webHidden/>
              </w:rPr>
            </w:r>
            <w:r w:rsidR="00404E6C">
              <w:rPr>
                <w:noProof/>
                <w:webHidden/>
              </w:rPr>
              <w:fldChar w:fldCharType="separate"/>
            </w:r>
            <w:r w:rsidR="00404E6C">
              <w:rPr>
                <w:noProof/>
                <w:webHidden/>
              </w:rPr>
              <w:t>20</w:t>
            </w:r>
            <w:r w:rsidR="00404E6C">
              <w:rPr>
                <w:noProof/>
                <w:webHidden/>
              </w:rPr>
              <w:fldChar w:fldCharType="end"/>
            </w:r>
          </w:hyperlink>
        </w:p>
        <w:p w14:paraId="7EDAF480" w14:textId="41E979EF" w:rsidR="00404E6C" w:rsidRDefault="00E62168">
          <w:pPr>
            <w:pStyle w:val="T2"/>
            <w:rPr>
              <w:rFonts w:asciiTheme="minorHAnsi" w:eastAsiaTheme="minorEastAsia" w:hAnsiTheme="minorHAnsi" w:cstheme="minorBidi"/>
              <w:noProof/>
              <w:sz w:val="22"/>
              <w:szCs w:val="22"/>
            </w:rPr>
          </w:pPr>
          <w:hyperlink w:anchor="_Toc9467486" w:history="1">
            <w:r w:rsidR="00404E6C" w:rsidRPr="00F80F6C">
              <w:rPr>
                <w:rStyle w:val="Kpr"/>
                <w:noProof/>
              </w:rPr>
              <w:t>1.4</w:t>
            </w:r>
            <w:r w:rsidR="00404E6C">
              <w:rPr>
                <w:rFonts w:asciiTheme="minorHAnsi" w:eastAsiaTheme="minorEastAsia" w:hAnsiTheme="minorHAnsi" w:cstheme="minorBidi"/>
                <w:noProof/>
                <w:sz w:val="22"/>
                <w:szCs w:val="22"/>
              </w:rPr>
              <w:tab/>
            </w:r>
            <w:r w:rsidR="00404E6C" w:rsidRPr="00F80F6C">
              <w:rPr>
                <w:rStyle w:val="Kpr"/>
                <w:noProof/>
              </w:rPr>
              <w:t>Outline</w:t>
            </w:r>
            <w:r w:rsidR="00404E6C">
              <w:rPr>
                <w:noProof/>
                <w:webHidden/>
              </w:rPr>
              <w:tab/>
            </w:r>
            <w:r w:rsidR="00404E6C">
              <w:rPr>
                <w:noProof/>
                <w:webHidden/>
              </w:rPr>
              <w:fldChar w:fldCharType="begin"/>
            </w:r>
            <w:r w:rsidR="00404E6C">
              <w:rPr>
                <w:noProof/>
                <w:webHidden/>
              </w:rPr>
              <w:instrText xml:space="preserve"> PAGEREF _Toc9467486 \h </w:instrText>
            </w:r>
            <w:r w:rsidR="00404E6C">
              <w:rPr>
                <w:noProof/>
                <w:webHidden/>
              </w:rPr>
            </w:r>
            <w:r w:rsidR="00404E6C">
              <w:rPr>
                <w:noProof/>
                <w:webHidden/>
              </w:rPr>
              <w:fldChar w:fldCharType="separate"/>
            </w:r>
            <w:r w:rsidR="00404E6C">
              <w:rPr>
                <w:noProof/>
                <w:webHidden/>
              </w:rPr>
              <w:t>20</w:t>
            </w:r>
            <w:r w:rsidR="00404E6C">
              <w:rPr>
                <w:noProof/>
                <w:webHidden/>
              </w:rPr>
              <w:fldChar w:fldCharType="end"/>
            </w:r>
          </w:hyperlink>
        </w:p>
        <w:p w14:paraId="30E2BF4C" w14:textId="1DD8786D" w:rsidR="00404E6C" w:rsidRDefault="00E62168">
          <w:pPr>
            <w:pStyle w:val="T1"/>
            <w:rPr>
              <w:rFonts w:asciiTheme="minorHAnsi" w:eastAsiaTheme="minorEastAsia" w:hAnsiTheme="minorHAnsi" w:cstheme="minorBidi"/>
              <w:noProof/>
              <w:sz w:val="22"/>
              <w:szCs w:val="22"/>
            </w:rPr>
          </w:pPr>
          <w:hyperlink w:anchor="_Toc9467487" w:history="1">
            <w:r w:rsidR="00404E6C" w:rsidRPr="00F80F6C">
              <w:rPr>
                <w:rStyle w:val="Kpr"/>
                <w:noProof/>
              </w:rPr>
              <w:t>2</w:t>
            </w:r>
            <w:r w:rsidR="00404E6C">
              <w:rPr>
                <w:rFonts w:asciiTheme="minorHAnsi" w:eastAsiaTheme="minorEastAsia" w:hAnsiTheme="minorHAnsi" w:cstheme="minorBidi"/>
                <w:noProof/>
                <w:sz w:val="22"/>
                <w:szCs w:val="22"/>
              </w:rPr>
              <w:tab/>
            </w:r>
            <w:r w:rsidR="00404E6C" w:rsidRPr="00F80F6C">
              <w:rPr>
                <w:rStyle w:val="Kpr"/>
                <w:noProof/>
              </w:rPr>
              <w:t>BACKGROUND INFORMATION</w:t>
            </w:r>
            <w:r w:rsidR="00404E6C">
              <w:rPr>
                <w:noProof/>
                <w:webHidden/>
              </w:rPr>
              <w:tab/>
            </w:r>
            <w:r w:rsidR="00404E6C">
              <w:rPr>
                <w:noProof/>
                <w:webHidden/>
              </w:rPr>
              <w:fldChar w:fldCharType="begin"/>
            </w:r>
            <w:r w:rsidR="00404E6C">
              <w:rPr>
                <w:noProof/>
                <w:webHidden/>
              </w:rPr>
              <w:instrText xml:space="preserve"> PAGEREF _Toc9467487 \h </w:instrText>
            </w:r>
            <w:r w:rsidR="00404E6C">
              <w:rPr>
                <w:noProof/>
                <w:webHidden/>
              </w:rPr>
            </w:r>
            <w:r w:rsidR="00404E6C">
              <w:rPr>
                <w:noProof/>
                <w:webHidden/>
              </w:rPr>
              <w:fldChar w:fldCharType="separate"/>
            </w:r>
            <w:r w:rsidR="00404E6C">
              <w:rPr>
                <w:noProof/>
                <w:webHidden/>
              </w:rPr>
              <w:t>22</w:t>
            </w:r>
            <w:r w:rsidR="00404E6C">
              <w:rPr>
                <w:noProof/>
                <w:webHidden/>
              </w:rPr>
              <w:fldChar w:fldCharType="end"/>
            </w:r>
          </w:hyperlink>
        </w:p>
        <w:p w14:paraId="05D19690" w14:textId="414F8964" w:rsidR="00404E6C" w:rsidRDefault="00E62168">
          <w:pPr>
            <w:pStyle w:val="T2"/>
            <w:rPr>
              <w:rFonts w:asciiTheme="minorHAnsi" w:eastAsiaTheme="minorEastAsia" w:hAnsiTheme="minorHAnsi" w:cstheme="minorBidi"/>
              <w:noProof/>
              <w:sz w:val="22"/>
              <w:szCs w:val="22"/>
            </w:rPr>
          </w:pPr>
          <w:hyperlink w:anchor="_Toc9467488" w:history="1">
            <w:r w:rsidR="00404E6C" w:rsidRPr="00F80F6C">
              <w:rPr>
                <w:rStyle w:val="Kpr"/>
                <w:noProof/>
              </w:rPr>
              <w:t>2.1</w:t>
            </w:r>
            <w:r w:rsidR="00404E6C">
              <w:rPr>
                <w:rFonts w:asciiTheme="minorHAnsi" w:eastAsiaTheme="minorEastAsia" w:hAnsiTheme="minorHAnsi" w:cstheme="minorBidi"/>
                <w:noProof/>
                <w:sz w:val="22"/>
                <w:szCs w:val="22"/>
              </w:rPr>
              <w:tab/>
            </w:r>
            <w:r w:rsidR="00404E6C" w:rsidRPr="00F80F6C">
              <w:rPr>
                <w:rStyle w:val="Kpr"/>
                <w:noProof/>
              </w:rPr>
              <w:t>Routine Tasks of an Information Security Analyst</w:t>
            </w:r>
            <w:r w:rsidR="00404E6C">
              <w:rPr>
                <w:noProof/>
                <w:webHidden/>
              </w:rPr>
              <w:tab/>
            </w:r>
            <w:r w:rsidR="00404E6C">
              <w:rPr>
                <w:noProof/>
                <w:webHidden/>
              </w:rPr>
              <w:fldChar w:fldCharType="begin"/>
            </w:r>
            <w:r w:rsidR="00404E6C">
              <w:rPr>
                <w:noProof/>
                <w:webHidden/>
              </w:rPr>
              <w:instrText xml:space="preserve"> PAGEREF _Toc9467488 \h </w:instrText>
            </w:r>
            <w:r w:rsidR="00404E6C">
              <w:rPr>
                <w:noProof/>
                <w:webHidden/>
              </w:rPr>
            </w:r>
            <w:r w:rsidR="00404E6C">
              <w:rPr>
                <w:noProof/>
                <w:webHidden/>
              </w:rPr>
              <w:fldChar w:fldCharType="separate"/>
            </w:r>
            <w:r w:rsidR="00404E6C">
              <w:rPr>
                <w:noProof/>
                <w:webHidden/>
              </w:rPr>
              <w:t>22</w:t>
            </w:r>
            <w:r w:rsidR="00404E6C">
              <w:rPr>
                <w:noProof/>
                <w:webHidden/>
              </w:rPr>
              <w:fldChar w:fldCharType="end"/>
            </w:r>
          </w:hyperlink>
        </w:p>
        <w:p w14:paraId="5489BE85" w14:textId="5E54FB8B" w:rsidR="00404E6C" w:rsidRDefault="00E62168">
          <w:pPr>
            <w:pStyle w:val="T2"/>
            <w:rPr>
              <w:rFonts w:asciiTheme="minorHAnsi" w:eastAsiaTheme="minorEastAsia" w:hAnsiTheme="minorHAnsi" w:cstheme="minorBidi"/>
              <w:noProof/>
              <w:sz w:val="22"/>
              <w:szCs w:val="22"/>
            </w:rPr>
          </w:pPr>
          <w:hyperlink w:anchor="_Toc9467489" w:history="1">
            <w:r w:rsidR="00404E6C" w:rsidRPr="00F80F6C">
              <w:rPr>
                <w:rStyle w:val="Kpr"/>
                <w:noProof/>
              </w:rPr>
              <w:t>2.2</w:t>
            </w:r>
            <w:r w:rsidR="00404E6C">
              <w:rPr>
                <w:rFonts w:asciiTheme="minorHAnsi" w:eastAsiaTheme="minorEastAsia" w:hAnsiTheme="minorHAnsi" w:cstheme="minorBidi"/>
                <w:noProof/>
                <w:sz w:val="22"/>
                <w:szCs w:val="22"/>
              </w:rPr>
              <w:tab/>
            </w:r>
            <w:r w:rsidR="00404E6C" w:rsidRPr="00F80F6C">
              <w:rPr>
                <w:rStyle w:val="Kpr"/>
                <w:noProof/>
              </w:rPr>
              <w:t>What is Natural Language Processing?</w:t>
            </w:r>
            <w:r w:rsidR="00404E6C">
              <w:rPr>
                <w:noProof/>
                <w:webHidden/>
              </w:rPr>
              <w:tab/>
            </w:r>
            <w:r w:rsidR="00404E6C">
              <w:rPr>
                <w:noProof/>
                <w:webHidden/>
              </w:rPr>
              <w:fldChar w:fldCharType="begin"/>
            </w:r>
            <w:r w:rsidR="00404E6C">
              <w:rPr>
                <w:noProof/>
                <w:webHidden/>
              </w:rPr>
              <w:instrText xml:space="preserve"> PAGEREF _Toc9467489 \h </w:instrText>
            </w:r>
            <w:r w:rsidR="00404E6C">
              <w:rPr>
                <w:noProof/>
                <w:webHidden/>
              </w:rPr>
            </w:r>
            <w:r w:rsidR="00404E6C">
              <w:rPr>
                <w:noProof/>
                <w:webHidden/>
              </w:rPr>
              <w:fldChar w:fldCharType="separate"/>
            </w:r>
            <w:r w:rsidR="00404E6C">
              <w:rPr>
                <w:noProof/>
                <w:webHidden/>
              </w:rPr>
              <w:t>23</w:t>
            </w:r>
            <w:r w:rsidR="00404E6C">
              <w:rPr>
                <w:noProof/>
                <w:webHidden/>
              </w:rPr>
              <w:fldChar w:fldCharType="end"/>
            </w:r>
          </w:hyperlink>
        </w:p>
        <w:p w14:paraId="435ED499" w14:textId="4BACC4C9" w:rsidR="00404E6C" w:rsidRDefault="00E62168">
          <w:pPr>
            <w:pStyle w:val="T2"/>
            <w:rPr>
              <w:rFonts w:asciiTheme="minorHAnsi" w:eastAsiaTheme="minorEastAsia" w:hAnsiTheme="minorHAnsi" w:cstheme="minorBidi"/>
              <w:noProof/>
              <w:sz w:val="22"/>
              <w:szCs w:val="22"/>
            </w:rPr>
          </w:pPr>
          <w:hyperlink w:anchor="_Toc9467490" w:history="1">
            <w:r w:rsidR="00404E6C" w:rsidRPr="00F80F6C">
              <w:rPr>
                <w:rStyle w:val="Kpr"/>
                <w:noProof/>
              </w:rPr>
              <w:t>2.3</w:t>
            </w:r>
            <w:r w:rsidR="00404E6C">
              <w:rPr>
                <w:rFonts w:asciiTheme="minorHAnsi" w:eastAsiaTheme="minorEastAsia" w:hAnsiTheme="minorHAnsi" w:cstheme="minorBidi"/>
                <w:noProof/>
                <w:sz w:val="22"/>
                <w:szCs w:val="22"/>
              </w:rPr>
              <w:tab/>
            </w:r>
            <w:r w:rsidR="00404E6C" w:rsidRPr="00F80F6C">
              <w:rPr>
                <w:rStyle w:val="Kpr"/>
                <w:noProof/>
              </w:rPr>
              <w:t>What is Text Mining?</w:t>
            </w:r>
            <w:r w:rsidR="00404E6C">
              <w:rPr>
                <w:noProof/>
                <w:webHidden/>
              </w:rPr>
              <w:tab/>
            </w:r>
            <w:r w:rsidR="00404E6C">
              <w:rPr>
                <w:noProof/>
                <w:webHidden/>
              </w:rPr>
              <w:fldChar w:fldCharType="begin"/>
            </w:r>
            <w:r w:rsidR="00404E6C">
              <w:rPr>
                <w:noProof/>
                <w:webHidden/>
              </w:rPr>
              <w:instrText xml:space="preserve"> PAGEREF _Toc9467490 \h </w:instrText>
            </w:r>
            <w:r w:rsidR="00404E6C">
              <w:rPr>
                <w:noProof/>
                <w:webHidden/>
              </w:rPr>
            </w:r>
            <w:r w:rsidR="00404E6C">
              <w:rPr>
                <w:noProof/>
                <w:webHidden/>
              </w:rPr>
              <w:fldChar w:fldCharType="separate"/>
            </w:r>
            <w:r w:rsidR="00404E6C">
              <w:rPr>
                <w:noProof/>
                <w:webHidden/>
              </w:rPr>
              <w:t>24</w:t>
            </w:r>
            <w:r w:rsidR="00404E6C">
              <w:rPr>
                <w:noProof/>
                <w:webHidden/>
              </w:rPr>
              <w:fldChar w:fldCharType="end"/>
            </w:r>
          </w:hyperlink>
        </w:p>
        <w:p w14:paraId="280EDB15" w14:textId="639CFD24" w:rsidR="00404E6C" w:rsidRDefault="00E62168">
          <w:pPr>
            <w:pStyle w:val="T2"/>
            <w:rPr>
              <w:rFonts w:asciiTheme="minorHAnsi" w:eastAsiaTheme="minorEastAsia" w:hAnsiTheme="minorHAnsi" w:cstheme="minorBidi"/>
              <w:noProof/>
              <w:sz w:val="22"/>
              <w:szCs w:val="22"/>
            </w:rPr>
          </w:pPr>
          <w:hyperlink w:anchor="_Toc9467491" w:history="1">
            <w:r w:rsidR="00404E6C" w:rsidRPr="00F80F6C">
              <w:rPr>
                <w:rStyle w:val="Kpr"/>
                <w:noProof/>
              </w:rPr>
              <w:t>2.4</w:t>
            </w:r>
            <w:r w:rsidR="00404E6C">
              <w:rPr>
                <w:rFonts w:asciiTheme="minorHAnsi" w:eastAsiaTheme="minorEastAsia" w:hAnsiTheme="minorHAnsi" w:cstheme="minorBidi"/>
                <w:noProof/>
                <w:sz w:val="22"/>
                <w:szCs w:val="22"/>
              </w:rPr>
              <w:tab/>
            </w:r>
            <w:r w:rsidR="00404E6C" w:rsidRPr="00F80F6C">
              <w:rPr>
                <w:rStyle w:val="Kpr"/>
                <w:noProof/>
              </w:rPr>
              <w:t>Twitter Social Network</w:t>
            </w:r>
            <w:r w:rsidR="00404E6C">
              <w:rPr>
                <w:noProof/>
                <w:webHidden/>
              </w:rPr>
              <w:tab/>
            </w:r>
            <w:r w:rsidR="00404E6C">
              <w:rPr>
                <w:noProof/>
                <w:webHidden/>
              </w:rPr>
              <w:fldChar w:fldCharType="begin"/>
            </w:r>
            <w:r w:rsidR="00404E6C">
              <w:rPr>
                <w:noProof/>
                <w:webHidden/>
              </w:rPr>
              <w:instrText xml:space="preserve"> PAGEREF _Toc9467491 \h </w:instrText>
            </w:r>
            <w:r w:rsidR="00404E6C">
              <w:rPr>
                <w:noProof/>
                <w:webHidden/>
              </w:rPr>
            </w:r>
            <w:r w:rsidR="00404E6C">
              <w:rPr>
                <w:noProof/>
                <w:webHidden/>
              </w:rPr>
              <w:fldChar w:fldCharType="separate"/>
            </w:r>
            <w:r w:rsidR="00404E6C">
              <w:rPr>
                <w:noProof/>
                <w:webHidden/>
              </w:rPr>
              <w:t>25</w:t>
            </w:r>
            <w:r w:rsidR="00404E6C">
              <w:rPr>
                <w:noProof/>
                <w:webHidden/>
              </w:rPr>
              <w:fldChar w:fldCharType="end"/>
            </w:r>
          </w:hyperlink>
        </w:p>
        <w:p w14:paraId="5CF784E0" w14:textId="6BC20A57"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492" w:history="1">
            <w:r w:rsidR="00404E6C" w:rsidRPr="00F80F6C">
              <w:rPr>
                <w:rStyle w:val="Kpr"/>
                <w:noProof/>
                <w14:scene3d>
                  <w14:camera w14:prst="orthographicFront"/>
                  <w14:lightRig w14:rig="threePt" w14:dir="t">
                    <w14:rot w14:lat="0" w14:lon="0" w14:rev="0"/>
                  </w14:lightRig>
                </w14:scene3d>
              </w:rPr>
              <w:t>2.4.1</w:t>
            </w:r>
            <w:r w:rsidR="00404E6C">
              <w:rPr>
                <w:rFonts w:asciiTheme="minorHAnsi" w:eastAsiaTheme="minorEastAsia" w:hAnsiTheme="minorHAnsi" w:cstheme="minorBidi"/>
                <w:noProof/>
                <w:sz w:val="22"/>
                <w:szCs w:val="22"/>
              </w:rPr>
              <w:tab/>
            </w:r>
            <w:r w:rsidR="00404E6C" w:rsidRPr="00F80F6C">
              <w:rPr>
                <w:rStyle w:val="Kpr"/>
                <w:noProof/>
              </w:rPr>
              <w:t>What is Twitter?</w:t>
            </w:r>
            <w:r w:rsidR="00404E6C">
              <w:rPr>
                <w:noProof/>
                <w:webHidden/>
              </w:rPr>
              <w:tab/>
            </w:r>
            <w:r w:rsidR="00404E6C">
              <w:rPr>
                <w:noProof/>
                <w:webHidden/>
              </w:rPr>
              <w:fldChar w:fldCharType="begin"/>
            </w:r>
            <w:r w:rsidR="00404E6C">
              <w:rPr>
                <w:noProof/>
                <w:webHidden/>
              </w:rPr>
              <w:instrText xml:space="preserve"> PAGEREF _Toc9467492 \h </w:instrText>
            </w:r>
            <w:r w:rsidR="00404E6C">
              <w:rPr>
                <w:noProof/>
                <w:webHidden/>
              </w:rPr>
            </w:r>
            <w:r w:rsidR="00404E6C">
              <w:rPr>
                <w:noProof/>
                <w:webHidden/>
              </w:rPr>
              <w:fldChar w:fldCharType="separate"/>
            </w:r>
            <w:r w:rsidR="00404E6C">
              <w:rPr>
                <w:noProof/>
                <w:webHidden/>
              </w:rPr>
              <w:t>25</w:t>
            </w:r>
            <w:r w:rsidR="00404E6C">
              <w:rPr>
                <w:noProof/>
                <w:webHidden/>
              </w:rPr>
              <w:fldChar w:fldCharType="end"/>
            </w:r>
          </w:hyperlink>
        </w:p>
        <w:p w14:paraId="1EB173D2" w14:textId="1CD4E9C8"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493" w:history="1">
            <w:r w:rsidR="00404E6C" w:rsidRPr="00F80F6C">
              <w:rPr>
                <w:rStyle w:val="Kpr"/>
                <w:noProof/>
                <w14:scene3d>
                  <w14:camera w14:prst="orthographicFront"/>
                  <w14:lightRig w14:rig="threePt" w14:dir="t">
                    <w14:rot w14:lat="0" w14:lon="0" w14:rev="0"/>
                  </w14:lightRig>
                </w14:scene3d>
              </w:rPr>
              <w:t>2.4.2</w:t>
            </w:r>
            <w:r w:rsidR="00404E6C">
              <w:rPr>
                <w:rFonts w:asciiTheme="minorHAnsi" w:eastAsiaTheme="minorEastAsia" w:hAnsiTheme="minorHAnsi" w:cstheme="minorBidi"/>
                <w:noProof/>
                <w:sz w:val="22"/>
                <w:szCs w:val="22"/>
              </w:rPr>
              <w:tab/>
            </w:r>
            <w:r w:rsidR="00404E6C" w:rsidRPr="00F80F6C">
              <w:rPr>
                <w:rStyle w:val="Kpr"/>
                <w:noProof/>
              </w:rPr>
              <w:t>Twitter API</w:t>
            </w:r>
            <w:r w:rsidR="00404E6C">
              <w:rPr>
                <w:noProof/>
                <w:webHidden/>
              </w:rPr>
              <w:tab/>
            </w:r>
            <w:r w:rsidR="00404E6C">
              <w:rPr>
                <w:noProof/>
                <w:webHidden/>
              </w:rPr>
              <w:fldChar w:fldCharType="begin"/>
            </w:r>
            <w:r w:rsidR="00404E6C">
              <w:rPr>
                <w:noProof/>
                <w:webHidden/>
              </w:rPr>
              <w:instrText xml:space="preserve"> PAGEREF _Toc9467493 \h </w:instrText>
            </w:r>
            <w:r w:rsidR="00404E6C">
              <w:rPr>
                <w:noProof/>
                <w:webHidden/>
              </w:rPr>
            </w:r>
            <w:r w:rsidR="00404E6C">
              <w:rPr>
                <w:noProof/>
                <w:webHidden/>
              </w:rPr>
              <w:fldChar w:fldCharType="separate"/>
            </w:r>
            <w:r w:rsidR="00404E6C">
              <w:rPr>
                <w:noProof/>
                <w:webHidden/>
              </w:rPr>
              <w:t>26</w:t>
            </w:r>
            <w:r w:rsidR="00404E6C">
              <w:rPr>
                <w:noProof/>
                <w:webHidden/>
              </w:rPr>
              <w:fldChar w:fldCharType="end"/>
            </w:r>
          </w:hyperlink>
        </w:p>
        <w:p w14:paraId="18B50F17" w14:textId="7DE39C02" w:rsidR="00404E6C" w:rsidRDefault="00E62168">
          <w:pPr>
            <w:pStyle w:val="T2"/>
            <w:rPr>
              <w:rFonts w:asciiTheme="minorHAnsi" w:eastAsiaTheme="minorEastAsia" w:hAnsiTheme="minorHAnsi" w:cstheme="minorBidi"/>
              <w:noProof/>
              <w:sz w:val="22"/>
              <w:szCs w:val="22"/>
            </w:rPr>
          </w:pPr>
          <w:hyperlink w:anchor="_Toc9467494" w:history="1">
            <w:r w:rsidR="00404E6C" w:rsidRPr="00F80F6C">
              <w:rPr>
                <w:rStyle w:val="Kpr"/>
                <w:noProof/>
              </w:rPr>
              <w:t>2.5</w:t>
            </w:r>
            <w:r w:rsidR="00404E6C">
              <w:rPr>
                <w:rFonts w:asciiTheme="minorHAnsi" w:eastAsiaTheme="minorEastAsia" w:hAnsiTheme="minorHAnsi" w:cstheme="minorBidi"/>
                <w:noProof/>
                <w:sz w:val="22"/>
                <w:szCs w:val="22"/>
              </w:rPr>
              <w:tab/>
            </w:r>
            <w:r w:rsidR="00404E6C" w:rsidRPr="00F80F6C">
              <w:rPr>
                <w:rStyle w:val="Kpr"/>
                <w:noProof/>
              </w:rPr>
              <w:t>Hürriyet Turkish Newspaper as a Data Source</w:t>
            </w:r>
            <w:r w:rsidR="00404E6C">
              <w:rPr>
                <w:noProof/>
                <w:webHidden/>
              </w:rPr>
              <w:tab/>
            </w:r>
            <w:r w:rsidR="00404E6C">
              <w:rPr>
                <w:noProof/>
                <w:webHidden/>
              </w:rPr>
              <w:fldChar w:fldCharType="begin"/>
            </w:r>
            <w:r w:rsidR="00404E6C">
              <w:rPr>
                <w:noProof/>
                <w:webHidden/>
              </w:rPr>
              <w:instrText xml:space="preserve"> PAGEREF _Toc9467494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7510A9FD" w14:textId="1C2A5BC7"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495" w:history="1">
            <w:r w:rsidR="00404E6C" w:rsidRPr="00F80F6C">
              <w:rPr>
                <w:rStyle w:val="Kpr"/>
                <w:noProof/>
                <w14:scene3d>
                  <w14:camera w14:prst="orthographicFront"/>
                  <w14:lightRig w14:rig="threePt" w14:dir="t">
                    <w14:rot w14:lat="0" w14:lon="0" w14:rev="0"/>
                  </w14:lightRig>
                </w14:scene3d>
              </w:rPr>
              <w:t>2.5.1</w:t>
            </w:r>
            <w:r w:rsidR="00404E6C">
              <w:rPr>
                <w:rFonts w:asciiTheme="minorHAnsi" w:eastAsiaTheme="minorEastAsia" w:hAnsiTheme="minorHAnsi" w:cstheme="minorBidi"/>
                <w:noProof/>
                <w:sz w:val="22"/>
                <w:szCs w:val="22"/>
              </w:rPr>
              <w:tab/>
            </w:r>
            <w:r w:rsidR="00404E6C" w:rsidRPr="00F80F6C">
              <w:rPr>
                <w:rStyle w:val="Kpr"/>
                <w:noProof/>
              </w:rPr>
              <w:t>What is Hurriyet Newspaper?</w:t>
            </w:r>
            <w:r w:rsidR="00404E6C">
              <w:rPr>
                <w:noProof/>
                <w:webHidden/>
              </w:rPr>
              <w:tab/>
            </w:r>
            <w:r w:rsidR="00404E6C">
              <w:rPr>
                <w:noProof/>
                <w:webHidden/>
              </w:rPr>
              <w:fldChar w:fldCharType="begin"/>
            </w:r>
            <w:r w:rsidR="00404E6C">
              <w:rPr>
                <w:noProof/>
                <w:webHidden/>
              </w:rPr>
              <w:instrText xml:space="preserve"> PAGEREF _Toc9467495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1B563770" w14:textId="33DEB584"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496" w:history="1">
            <w:r w:rsidR="00404E6C" w:rsidRPr="00F80F6C">
              <w:rPr>
                <w:rStyle w:val="Kpr"/>
                <w:noProof/>
                <w14:scene3d>
                  <w14:camera w14:prst="orthographicFront"/>
                  <w14:lightRig w14:rig="threePt" w14:dir="t">
                    <w14:rot w14:lat="0" w14:lon="0" w14:rev="0"/>
                  </w14:lightRig>
                </w14:scene3d>
              </w:rPr>
              <w:t>2.5.2</w:t>
            </w:r>
            <w:r w:rsidR="00404E6C">
              <w:rPr>
                <w:rFonts w:asciiTheme="minorHAnsi" w:eastAsiaTheme="minorEastAsia" w:hAnsiTheme="minorHAnsi" w:cstheme="minorBidi"/>
                <w:noProof/>
                <w:sz w:val="22"/>
                <w:szCs w:val="22"/>
              </w:rPr>
              <w:tab/>
            </w:r>
            <w:r w:rsidR="00404E6C" w:rsidRPr="00F80F6C">
              <w:rPr>
                <w:rStyle w:val="Kpr"/>
                <w:noProof/>
              </w:rPr>
              <w:t>Hurriyet Newspaper API</w:t>
            </w:r>
            <w:r w:rsidR="00404E6C">
              <w:rPr>
                <w:noProof/>
                <w:webHidden/>
              </w:rPr>
              <w:tab/>
            </w:r>
            <w:r w:rsidR="00404E6C">
              <w:rPr>
                <w:noProof/>
                <w:webHidden/>
              </w:rPr>
              <w:fldChar w:fldCharType="begin"/>
            </w:r>
            <w:r w:rsidR="00404E6C">
              <w:rPr>
                <w:noProof/>
                <w:webHidden/>
              </w:rPr>
              <w:instrText xml:space="preserve"> PAGEREF _Toc9467496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55998626" w14:textId="09875412"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497" w:history="1">
            <w:r w:rsidR="00404E6C" w:rsidRPr="00F80F6C">
              <w:rPr>
                <w:rStyle w:val="Kpr"/>
                <w:noProof/>
                <w14:scene3d>
                  <w14:camera w14:prst="orthographicFront"/>
                  <w14:lightRig w14:rig="threePt" w14:dir="t">
                    <w14:rot w14:lat="0" w14:lon="0" w14:rev="0"/>
                  </w14:lightRig>
                </w14:scene3d>
              </w:rPr>
              <w:t>2.5.3</w:t>
            </w:r>
            <w:r w:rsidR="00404E6C">
              <w:rPr>
                <w:rFonts w:asciiTheme="minorHAnsi" w:eastAsiaTheme="minorEastAsia" w:hAnsiTheme="minorHAnsi" w:cstheme="minorBidi"/>
                <w:noProof/>
                <w:sz w:val="22"/>
                <w:szCs w:val="22"/>
              </w:rPr>
              <w:tab/>
            </w:r>
            <w:r w:rsidR="00404E6C" w:rsidRPr="00F80F6C">
              <w:rPr>
                <w:rStyle w:val="Kpr"/>
                <w:noProof/>
              </w:rPr>
              <w:t>What is OData</w:t>
            </w:r>
            <w:r w:rsidR="00404E6C">
              <w:rPr>
                <w:noProof/>
                <w:webHidden/>
              </w:rPr>
              <w:tab/>
            </w:r>
            <w:r w:rsidR="00404E6C">
              <w:rPr>
                <w:noProof/>
                <w:webHidden/>
              </w:rPr>
              <w:fldChar w:fldCharType="begin"/>
            </w:r>
            <w:r w:rsidR="00404E6C">
              <w:rPr>
                <w:noProof/>
                <w:webHidden/>
              </w:rPr>
              <w:instrText xml:space="preserve"> PAGEREF _Toc9467497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7DBC3E10" w14:textId="28303DB8"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498" w:history="1">
            <w:r w:rsidR="00404E6C" w:rsidRPr="00F80F6C">
              <w:rPr>
                <w:rStyle w:val="Kpr"/>
                <w:noProof/>
                <w14:scene3d>
                  <w14:camera w14:prst="orthographicFront"/>
                  <w14:lightRig w14:rig="threePt" w14:dir="t">
                    <w14:rot w14:lat="0" w14:lon="0" w14:rev="0"/>
                  </w14:lightRig>
                </w14:scene3d>
              </w:rPr>
              <w:t>2.5.4</w:t>
            </w:r>
            <w:r w:rsidR="00404E6C">
              <w:rPr>
                <w:rFonts w:asciiTheme="minorHAnsi" w:eastAsiaTheme="minorEastAsia" w:hAnsiTheme="minorHAnsi" w:cstheme="minorBidi"/>
                <w:noProof/>
                <w:sz w:val="22"/>
                <w:szCs w:val="22"/>
              </w:rPr>
              <w:tab/>
            </w:r>
            <w:r w:rsidR="00404E6C" w:rsidRPr="00F80F6C">
              <w:rPr>
                <w:rStyle w:val="Kpr"/>
                <w:noProof/>
              </w:rPr>
              <w:t>Hürriyet API - OData Usage</w:t>
            </w:r>
            <w:r w:rsidR="00404E6C">
              <w:rPr>
                <w:noProof/>
                <w:webHidden/>
              </w:rPr>
              <w:tab/>
            </w:r>
            <w:r w:rsidR="00404E6C">
              <w:rPr>
                <w:noProof/>
                <w:webHidden/>
              </w:rPr>
              <w:fldChar w:fldCharType="begin"/>
            </w:r>
            <w:r w:rsidR="00404E6C">
              <w:rPr>
                <w:noProof/>
                <w:webHidden/>
              </w:rPr>
              <w:instrText xml:space="preserve"> PAGEREF _Toc9467498 \h </w:instrText>
            </w:r>
            <w:r w:rsidR="00404E6C">
              <w:rPr>
                <w:noProof/>
                <w:webHidden/>
              </w:rPr>
            </w:r>
            <w:r w:rsidR="00404E6C">
              <w:rPr>
                <w:noProof/>
                <w:webHidden/>
              </w:rPr>
              <w:fldChar w:fldCharType="separate"/>
            </w:r>
            <w:r w:rsidR="00404E6C">
              <w:rPr>
                <w:noProof/>
                <w:webHidden/>
              </w:rPr>
              <w:t>27</w:t>
            </w:r>
            <w:r w:rsidR="00404E6C">
              <w:rPr>
                <w:noProof/>
                <w:webHidden/>
              </w:rPr>
              <w:fldChar w:fldCharType="end"/>
            </w:r>
          </w:hyperlink>
        </w:p>
        <w:p w14:paraId="39A5D8FC" w14:textId="0B540792" w:rsidR="00404E6C" w:rsidRDefault="00E62168">
          <w:pPr>
            <w:pStyle w:val="T2"/>
            <w:rPr>
              <w:rFonts w:asciiTheme="minorHAnsi" w:eastAsiaTheme="minorEastAsia" w:hAnsiTheme="minorHAnsi" w:cstheme="minorBidi"/>
              <w:noProof/>
              <w:sz w:val="22"/>
              <w:szCs w:val="22"/>
            </w:rPr>
          </w:pPr>
          <w:hyperlink w:anchor="_Toc9467499" w:history="1">
            <w:r w:rsidR="00404E6C" w:rsidRPr="00F80F6C">
              <w:rPr>
                <w:rStyle w:val="Kpr"/>
                <w:noProof/>
              </w:rPr>
              <w:t>2.6</w:t>
            </w:r>
            <w:r w:rsidR="00404E6C">
              <w:rPr>
                <w:rFonts w:asciiTheme="minorHAnsi" w:eastAsiaTheme="minorEastAsia" w:hAnsiTheme="minorHAnsi" w:cstheme="minorBidi"/>
                <w:noProof/>
                <w:sz w:val="22"/>
                <w:szCs w:val="22"/>
              </w:rPr>
              <w:tab/>
            </w:r>
            <w:r w:rsidR="00404E6C" w:rsidRPr="00F80F6C">
              <w:rPr>
                <w:rStyle w:val="Kpr"/>
                <w:noProof/>
              </w:rPr>
              <w:t>Python Programming Language</w:t>
            </w:r>
            <w:r w:rsidR="00404E6C">
              <w:rPr>
                <w:noProof/>
                <w:webHidden/>
              </w:rPr>
              <w:tab/>
            </w:r>
            <w:r w:rsidR="00404E6C">
              <w:rPr>
                <w:noProof/>
                <w:webHidden/>
              </w:rPr>
              <w:fldChar w:fldCharType="begin"/>
            </w:r>
            <w:r w:rsidR="00404E6C">
              <w:rPr>
                <w:noProof/>
                <w:webHidden/>
              </w:rPr>
              <w:instrText xml:space="preserve"> PAGEREF _Toc9467499 \h </w:instrText>
            </w:r>
            <w:r w:rsidR="00404E6C">
              <w:rPr>
                <w:noProof/>
                <w:webHidden/>
              </w:rPr>
            </w:r>
            <w:r w:rsidR="00404E6C">
              <w:rPr>
                <w:noProof/>
                <w:webHidden/>
              </w:rPr>
              <w:fldChar w:fldCharType="separate"/>
            </w:r>
            <w:r w:rsidR="00404E6C">
              <w:rPr>
                <w:noProof/>
                <w:webHidden/>
              </w:rPr>
              <w:t>29</w:t>
            </w:r>
            <w:r w:rsidR="00404E6C">
              <w:rPr>
                <w:noProof/>
                <w:webHidden/>
              </w:rPr>
              <w:fldChar w:fldCharType="end"/>
            </w:r>
          </w:hyperlink>
        </w:p>
        <w:p w14:paraId="2A82080D" w14:textId="3C0D5ACD" w:rsidR="00404E6C" w:rsidRDefault="00E62168">
          <w:pPr>
            <w:pStyle w:val="T2"/>
            <w:rPr>
              <w:rFonts w:asciiTheme="minorHAnsi" w:eastAsiaTheme="minorEastAsia" w:hAnsiTheme="minorHAnsi" w:cstheme="minorBidi"/>
              <w:noProof/>
              <w:sz w:val="22"/>
              <w:szCs w:val="22"/>
            </w:rPr>
          </w:pPr>
          <w:hyperlink w:anchor="_Toc9467500" w:history="1">
            <w:r w:rsidR="00404E6C" w:rsidRPr="00F80F6C">
              <w:rPr>
                <w:rStyle w:val="Kpr"/>
                <w:noProof/>
              </w:rPr>
              <w:t>2.7</w:t>
            </w:r>
            <w:r w:rsidR="00404E6C">
              <w:rPr>
                <w:rFonts w:asciiTheme="minorHAnsi" w:eastAsiaTheme="minorEastAsia" w:hAnsiTheme="minorHAnsi" w:cstheme="minorBidi"/>
                <w:noProof/>
                <w:sz w:val="22"/>
                <w:szCs w:val="22"/>
              </w:rPr>
              <w:tab/>
            </w:r>
            <w:r w:rsidR="00404E6C" w:rsidRPr="00F80F6C">
              <w:rPr>
                <w:rStyle w:val="Kpr"/>
                <w:noProof/>
              </w:rPr>
              <w:t>Istanbul Technical University NLP API</w:t>
            </w:r>
            <w:r w:rsidR="00404E6C">
              <w:rPr>
                <w:noProof/>
                <w:webHidden/>
              </w:rPr>
              <w:tab/>
            </w:r>
            <w:r w:rsidR="00404E6C">
              <w:rPr>
                <w:noProof/>
                <w:webHidden/>
              </w:rPr>
              <w:fldChar w:fldCharType="begin"/>
            </w:r>
            <w:r w:rsidR="00404E6C">
              <w:rPr>
                <w:noProof/>
                <w:webHidden/>
              </w:rPr>
              <w:instrText xml:space="preserve"> PAGEREF _Toc9467500 \h </w:instrText>
            </w:r>
            <w:r w:rsidR="00404E6C">
              <w:rPr>
                <w:noProof/>
                <w:webHidden/>
              </w:rPr>
            </w:r>
            <w:r w:rsidR="00404E6C">
              <w:rPr>
                <w:noProof/>
                <w:webHidden/>
              </w:rPr>
              <w:fldChar w:fldCharType="separate"/>
            </w:r>
            <w:r w:rsidR="00404E6C">
              <w:rPr>
                <w:noProof/>
                <w:webHidden/>
              </w:rPr>
              <w:t>29</w:t>
            </w:r>
            <w:r w:rsidR="00404E6C">
              <w:rPr>
                <w:noProof/>
                <w:webHidden/>
              </w:rPr>
              <w:fldChar w:fldCharType="end"/>
            </w:r>
          </w:hyperlink>
        </w:p>
        <w:p w14:paraId="597B9FA8" w14:textId="0870BA69" w:rsidR="00404E6C" w:rsidRDefault="00E62168">
          <w:pPr>
            <w:pStyle w:val="T2"/>
            <w:rPr>
              <w:rFonts w:asciiTheme="minorHAnsi" w:eastAsiaTheme="minorEastAsia" w:hAnsiTheme="minorHAnsi" w:cstheme="minorBidi"/>
              <w:noProof/>
              <w:sz w:val="22"/>
              <w:szCs w:val="22"/>
            </w:rPr>
          </w:pPr>
          <w:hyperlink w:anchor="_Toc9467501" w:history="1">
            <w:r w:rsidR="00404E6C" w:rsidRPr="00F80F6C">
              <w:rPr>
                <w:rStyle w:val="Kpr"/>
                <w:noProof/>
              </w:rPr>
              <w:t>2.8</w:t>
            </w:r>
            <w:r w:rsidR="00404E6C">
              <w:rPr>
                <w:rFonts w:asciiTheme="minorHAnsi" w:eastAsiaTheme="minorEastAsia" w:hAnsiTheme="minorHAnsi" w:cstheme="minorBidi"/>
                <w:noProof/>
                <w:sz w:val="22"/>
                <w:szCs w:val="22"/>
              </w:rPr>
              <w:tab/>
            </w:r>
            <w:r w:rsidR="00404E6C" w:rsidRPr="00F80F6C">
              <w:rPr>
                <w:rStyle w:val="Kpr"/>
                <w:noProof/>
              </w:rPr>
              <w:t>SQLite Database</w:t>
            </w:r>
            <w:r w:rsidR="00404E6C">
              <w:rPr>
                <w:noProof/>
                <w:webHidden/>
              </w:rPr>
              <w:tab/>
            </w:r>
            <w:r w:rsidR="00404E6C">
              <w:rPr>
                <w:noProof/>
                <w:webHidden/>
              </w:rPr>
              <w:fldChar w:fldCharType="begin"/>
            </w:r>
            <w:r w:rsidR="00404E6C">
              <w:rPr>
                <w:noProof/>
                <w:webHidden/>
              </w:rPr>
              <w:instrText xml:space="preserve"> PAGEREF _Toc9467501 \h </w:instrText>
            </w:r>
            <w:r w:rsidR="00404E6C">
              <w:rPr>
                <w:noProof/>
                <w:webHidden/>
              </w:rPr>
            </w:r>
            <w:r w:rsidR="00404E6C">
              <w:rPr>
                <w:noProof/>
                <w:webHidden/>
              </w:rPr>
              <w:fldChar w:fldCharType="separate"/>
            </w:r>
            <w:r w:rsidR="00404E6C">
              <w:rPr>
                <w:noProof/>
                <w:webHidden/>
              </w:rPr>
              <w:t>30</w:t>
            </w:r>
            <w:r w:rsidR="00404E6C">
              <w:rPr>
                <w:noProof/>
                <w:webHidden/>
              </w:rPr>
              <w:fldChar w:fldCharType="end"/>
            </w:r>
          </w:hyperlink>
        </w:p>
        <w:p w14:paraId="76A8CE10" w14:textId="48879B52" w:rsidR="00404E6C" w:rsidRDefault="00E62168">
          <w:pPr>
            <w:pStyle w:val="T2"/>
            <w:rPr>
              <w:rFonts w:asciiTheme="minorHAnsi" w:eastAsiaTheme="minorEastAsia" w:hAnsiTheme="minorHAnsi" w:cstheme="minorBidi"/>
              <w:noProof/>
              <w:sz w:val="22"/>
              <w:szCs w:val="22"/>
            </w:rPr>
          </w:pPr>
          <w:hyperlink w:anchor="_Toc9467502" w:history="1">
            <w:r w:rsidR="00404E6C" w:rsidRPr="00F80F6C">
              <w:rPr>
                <w:rStyle w:val="Kpr"/>
                <w:noProof/>
              </w:rPr>
              <w:t>2.9</w:t>
            </w:r>
            <w:r w:rsidR="00404E6C">
              <w:rPr>
                <w:rFonts w:asciiTheme="minorHAnsi" w:eastAsiaTheme="minorEastAsia" w:hAnsiTheme="minorHAnsi" w:cstheme="minorBidi"/>
                <w:noProof/>
                <w:sz w:val="22"/>
                <w:szCs w:val="22"/>
              </w:rPr>
              <w:tab/>
            </w:r>
            <w:r w:rsidR="00404E6C" w:rsidRPr="00F80F6C">
              <w:rPr>
                <w:rStyle w:val="Kpr"/>
                <w:noProof/>
              </w:rPr>
              <w:t>Other Technologies Used in the Thesis Project</w:t>
            </w:r>
            <w:r w:rsidR="00404E6C">
              <w:rPr>
                <w:noProof/>
                <w:webHidden/>
              </w:rPr>
              <w:tab/>
            </w:r>
            <w:r w:rsidR="00404E6C">
              <w:rPr>
                <w:noProof/>
                <w:webHidden/>
              </w:rPr>
              <w:fldChar w:fldCharType="begin"/>
            </w:r>
            <w:r w:rsidR="00404E6C">
              <w:rPr>
                <w:noProof/>
                <w:webHidden/>
              </w:rPr>
              <w:instrText xml:space="preserve"> PAGEREF _Toc9467502 \h </w:instrText>
            </w:r>
            <w:r w:rsidR="00404E6C">
              <w:rPr>
                <w:noProof/>
                <w:webHidden/>
              </w:rPr>
            </w:r>
            <w:r w:rsidR="00404E6C">
              <w:rPr>
                <w:noProof/>
                <w:webHidden/>
              </w:rPr>
              <w:fldChar w:fldCharType="separate"/>
            </w:r>
            <w:r w:rsidR="00404E6C">
              <w:rPr>
                <w:noProof/>
                <w:webHidden/>
              </w:rPr>
              <w:t>30</w:t>
            </w:r>
            <w:r w:rsidR="00404E6C">
              <w:rPr>
                <w:noProof/>
                <w:webHidden/>
              </w:rPr>
              <w:fldChar w:fldCharType="end"/>
            </w:r>
          </w:hyperlink>
        </w:p>
        <w:p w14:paraId="44F63A71" w14:textId="66739770" w:rsidR="00404E6C" w:rsidRDefault="00E62168">
          <w:pPr>
            <w:pStyle w:val="T1"/>
            <w:rPr>
              <w:rFonts w:asciiTheme="minorHAnsi" w:eastAsiaTheme="minorEastAsia" w:hAnsiTheme="minorHAnsi" w:cstheme="minorBidi"/>
              <w:noProof/>
              <w:sz w:val="22"/>
              <w:szCs w:val="22"/>
            </w:rPr>
          </w:pPr>
          <w:hyperlink w:anchor="_Toc9467503" w:history="1">
            <w:r w:rsidR="00404E6C" w:rsidRPr="00F80F6C">
              <w:rPr>
                <w:rStyle w:val="Kpr"/>
                <w:noProof/>
              </w:rPr>
              <w:t>3</w:t>
            </w:r>
            <w:r w:rsidR="00404E6C">
              <w:rPr>
                <w:rFonts w:asciiTheme="minorHAnsi" w:eastAsiaTheme="minorEastAsia" w:hAnsiTheme="minorHAnsi" w:cstheme="minorBidi"/>
                <w:noProof/>
                <w:sz w:val="22"/>
                <w:szCs w:val="22"/>
              </w:rPr>
              <w:tab/>
            </w:r>
            <w:r w:rsidR="00404E6C" w:rsidRPr="00F80F6C">
              <w:rPr>
                <w:rStyle w:val="Kpr"/>
                <w:noProof/>
              </w:rPr>
              <w:t>LITERATURE REVIEW</w:t>
            </w:r>
            <w:r w:rsidR="00404E6C">
              <w:rPr>
                <w:noProof/>
                <w:webHidden/>
              </w:rPr>
              <w:tab/>
            </w:r>
            <w:r w:rsidR="00404E6C">
              <w:rPr>
                <w:noProof/>
                <w:webHidden/>
              </w:rPr>
              <w:fldChar w:fldCharType="begin"/>
            </w:r>
            <w:r w:rsidR="00404E6C">
              <w:rPr>
                <w:noProof/>
                <w:webHidden/>
              </w:rPr>
              <w:instrText xml:space="preserve"> PAGEREF _Toc9467503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352CD9FE" w14:textId="7FE5824B" w:rsidR="00404E6C" w:rsidRDefault="00E62168">
          <w:pPr>
            <w:pStyle w:val="T2"/>
            <w:rPr>
              <w:rFonts w:asciiTheme="minorHAnsi" w:eastAsiaTheme="minorEastAsia" w:hAnsiTheme="minorHAnsi" w:cstheme="minorBidi"/>
              <w:noProof/>
              <w:sz w:val="22"/>
              <w:szCs w:val="22"/>
            </w:rPr>
          </w:pPr>
          <w:hyperlink w:anchor="_Toc9467504" w:history="1">
            <w:r w:rsidR="00404E6C" w:rsidRPr="00F80F6C">
              <w:rPr>
                <w:rStyle w:val="Kpr"/>
                <w:noProof/>
              </w:rPr>
              <w:t>3.1</w:t>
            </w:r>
            <w:r w:rsidR="00404E6C">
              <w:rPr>
                <w:rFonts w:asciiTheme="minorHAnsi" w:eastAsiaTheme="minorEastAsia" w:hAnsiTheme="minorHAnsi" w:cstheme="minorBidi"/>
                <w:noProof/>
                <w:sz w:val="22"/>
                <w:szCs w:val="22"/>
              </w:rPr>
              <w:tab/>
            </w:r>
            <w:r w:rsidR="00404E6C" w:rsidRPr="00F80F6C">
              <w:rPr>
                <w:rStyle w:val="Kpr"/>
                <w:noProof/>
              </w:rPr>
              <w:t>Weakly Supervised Extraction of Computer Security Events from Twitter</w:t>
            </w:r>
            <w:r w:rsidR="00404E6C">
              <w:rPr>
                <w:noProof/>
                <w:webHidden/>
              </w:rPr>
              <w:tab/>
            </w:r>
            <w:r w:rsidR="00404E6C">
              <w:rPr>
                <w:noProof/>
                <w:webHidden/>
              </w:rPr>
              <w:fldChar w:fldCharType="begin"/>
            </w:r>
            <w:r w:rsidR="00404E6C">
              <w:rPr>
                <w:noProof/>
                <w:webHidden/>
              </w:rPr>
              <w:instrText xml:space="preserve"> PAGEREF _Toc9467504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14B3B00E" w14:textId="4ABAB4D4" w:rsidR="00404E6C" w:rsidRDefault="00E62168">
          <w:pPr>
            <w:pStyle w:val="T2"/>
            <w:rPr>
              <w:rFonts w:asciiTheme="minorHAnsi" w:eastAsiaTheme="minorEastAsia" w:hAnsiTheme="minorHAnsi" w:cstheme="minorBidi"/>
              <w:noProof/>
              <w:sz w:val="22"/>
              <w:szCs w:val="22"/>
            </w:rPr>
          </w:pPr>
          <w:hyperlink w:anchor="_Toc9467505" w:history="1">
            <w:r w:rsidR="00404E6C" w:rsidRPr="00F80F6C">
              <w:rPr>
                <w:rStyle w:val="Kpr"/>
                <w:noProof/>
              </w:rPr>
              <w:t>3.2</w:t>
            </w:r>
            <w:r w:rsidR="00404E6C">
              <w:rPr>
                <w:rFonts w:asciiTheme="minorHAnsi" w:eastAsiaTheme="minorEastAsia" w:hAnsiTheme="minorHAnsi" w:cstheme="minorBidi"/>
                <w:noProof/>
                <w:sz w:val="22"/>
                <w:szCs w:val="22"/>
              </w:rPr>
              <w:tab/>
            </w:r>
            <w:r w:rsidR="00404E6C" w:rsidRPr="00F80F6C">
              <w:rPr>
                <w:rStyle w:val="Kpr"/>
                <w:noProof/>
              </w:rPr>
              <w:t>Automatic Detection of Cyber Security Related Accounts on Online Social Networks: Twitter as an Example</w:t>
            </w:r>
            <w:r w:rsidR="00404E6C">
              <w:rPr>
                <w:noProof/>
                <w:webHidden/>
              </w:rPr>
              <w:tab/>
            </w:r>
            <w:r w:rsidR="00404E6C">
              <w:rPr>
                <w:noProof/>
                <w:webHidden/>
              </w:rPr>
              <w:fldChar w:fldCharType="begin"/>
            </w:r>
            <w:r w:rsidR="00404E6C">
              <w:rPr>
                <w:noProof/>
                <w:webHidden/>
              </w:rPr>
              <w:instrText xml:space="preserve"> PAGEREF _Toc9467505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4C75C733" w14:textId="6679529F" w:rsidR="00404E6C" w:rsidRDefault="00E62168">
          <w:pPr>
            <w:pStyle w:val="T2"/>
            <w:rPr>
              <w:rFonts w:asciiTheme="minorHAnsi" w:eastAsiaTheme="minorEastAsia" w:hAnsiTheme="minorHAnsi" w:cstheme="minorBidi"/>
              <w:noProof/>
              <w:sz w:val="22"/>
              <w:szCs w:val="22"/>
            </w:rPr>
          </w:pPr>
          <w:hyperlink w:anchor="_Toc9467506" w:history="1">
            <w:r w:rsidR="00404E6C" w:rsidRPr="00F80F6C">
              <w:rPr>
                <w:rStyle w:val="Kpr"/>
                <w:noProof/>
              </w:rPr>
              <w:t>3.3</w:t>
            </w:r>
            <w:r w:rsidR="00404E6C">
              <w:rPr>
                <w:rFonts w:asciiTheme="minorHAnsi" w:eastAsiaTheme="minorEastAsia" w:hAnsiTheme="minorHAnsi" w:cstheme="minorBidi"/>
                <w:noProof/>
                <w:sz w:val="22"/>
                <w:szCs w:val="22"/>
              </w:rPr>
              <w:tab/>
            </w:r>
            <w:r w:rsidR="00404E6C" w:rsidRPr="00F80F6C">
              <w:rPr>
                <w:rStyle w:val="Kpr"/>
                <w:noProof/>
              </w:rPr>
              <w:t>DDoS Event Forecasting Using Twitter Data</w:t>
            </w:r>
            <w:r w:rsidR="00404E6C">
              <w:rPr>
                <w:noProof/>
                <w:webHidden/>
              </w:rPr>
              <w:tab/>
            </w:r>
            <w:r w:rsidR="00404E6C">
              <w:rPr>
                <w:noProof/>
                <w:webHidden/>
              </w:rPr>
              <w:fldChar w:fldCharType="begin"/>
            </w:r>
            <w:r w:rsidR="00404E6C">
              <w:rPr>
                <w:noProof/>
                <w:webHidden/>
              </w:rPr>
              <w:instrText xml:space="preserve"> PAGEREF _Toc9467506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5D67DF9E" w14:textId="1527B98F" w:rsidR="00404E6C" w:rsidRDefault="00E62168">
          <w:pPr>
            <w:pStyle w:val="T2"/>
            <w:rPr>
              <w:rFonts w:asciiTheme="minorHAnsi" w:eastAsiaTheme="minorEastAsia" w:hAnsiTheme="minorHAnsi" w:cstheme="minorBidi"/>
              <w:noProof/>
              <w:sz w:val="22"/>
              <w:szCs w:val="22"/>
            </w:rPr>
          </w:pPr>
          <w:hyperlink w:anchor="_Toc9467507" w:history="1">
            <w:r w:rsidR="00404E6C" w:rsidRPr="00F80F6C">
              <w:rPr>
                <w:rStyle w:val="Kpr"/>
                <w:noProof/>
              </w:rPr>
              <w:t>3.4</w:t>
            </w:r>
            <w:r w:rsidR="00404E6C">
              <w:rPr>
                <w:rFonts w:asciiTheme="minorHAnsi" w:eastAsiaTheme="minorEastAsia" w:hAnsiTheme="minorHAnsi" w:cstheme="minorBidi"/>
                <w:noProof/>
                <w:sz w:val="22"/>
                <w:szCs w:val="22"/>
              </w:rPr>
              <w:tab/>
            </w:r>
            <w:r w:rsidR="00404E6C" w:rsidRPr="00F80F6C">
              <w:rPr>
                <w:rStyle w:val="Kpr"/>
                <w:noProof/>
              </w:rPr>
              <w:t>Prediction of Drive-by Download Attacks on Twitter</w:t>
            </w:r>
            <w:r w:rsidR="00404E6C">
              <w:rPr>
                <w:noProof/>
                <w:webHidden/>
              </w:rPr>
              <w:tab/>
            </w:r>
            <w:r w:rsidR="00404E6C">
              <w:rPr>
                <w:noProof/>
                <w:webHidden/>
              </w:rPr>
              <w:fldChar w:fldCharType="begin"/>
            </w:r>
            <w:r w:rsidR="00404E6C">
              <w:rPr>
                <w:noProof/>
                <w:webHidden/>
              </w:rPr>
              <w:instrText xml:space="preserve"> PAGEREF _Toc9467507 \h </w:instrText>
            </w:r>
            <w:r w:rsidR="00404E6C">
              <w:rPr>
                <w:noProof/>
                <w:webHidden/>
              </w:rPr>
            </w:r>
            <w:r w:rsidR="00404E6C">
              <w:rPr>
                <w:noProof/>
                <w:webHidden/>
              </w:rPr>
              <w:fldChar w:fldCharType="separate"/>
            </w:r>
            <w:r w:rsidR="00404E6C">
              <w:rPr>
                <w:noProof/>
                <w:webHidden/>
              </w:rPr>
              <w:t>34</w:t>
            </w:r>
            <w:r w:rsidR="00404E6C">
              <w:rPr>
                <w:noProof/>
                <w:webHidden/>
              </w:rPr>
              <w:fldChar w:fldCharType="end"/>
            </w:r>
          </w:hyperlink>
        </w:p>
        <w:p w14:paraId="74FAA668" w14:textId="0036FE95" w:rsidR="00404E6C" w:rsidRDefault="00E62168">
          <w:pPr>
            <w:pStyle w:val="T2"/>
            <w:rPr>
              <w:rFonts w:asciiTheme="minorHAnsi" w:eastAsiaTheme="minorEastAsia" w:hAnsiTheme="minorHAnsi" w:cstheme="minorBidi"/>
              <w:noProof/>
              <w:sz w:val="22"/>
              <w:szCs w:val="22"/>
            </w:rPr>
          </w:pPr>
          <w:hyperlink w:anchor="_Toc9467508" w:history="1">
            <w:r w:rsidR="00404E6C" w:rsidRPr="00F80F6C">
              <w:rPr>
                <w:rStyle w:val="Kpr"/>
                <w:noProof/>
              </w:rPr>
              <w:t>3.5</w:t>
            </w:r>
            <w:r w:rsidR="00404E6C">
              <w:rPr>
                <w:rFonts w:asciiTheme="minorHAnsi" w:eastAsiaTheme="minorEastAsia" w:hAnsiTheme="minorHAnsi" w:cstheme="minorBidi"/>
                <w:noProof/>
                <w:sz w:val="22"/>
                <w:szCs w:val="22"/>
              </w:rPr>
              <w:tab/>
            </w:r>
            <w:r w:rsidR="00404E6C" w:rsidRPr="00F80F6C">
              <w:rPr>
                <w:rStyle w:val="Kpr"/>
                <w:noProof/>
              </w:rPr>
              <w:t>SONAR: Automatic Detection of Cyber Security Events Over the Twitter Stream</w:t>
            </w:r>
            <w:r w:rsidR="00404E6C">
              <w:rPr>
                <w:noProof/>
                <w:webHidden/>
              </w:rPr>
              <w:tab/>
            </w:r>
            <w:r w:rsidR="00404E6C">
              <w:rPr>
                <w:noProof/>
                <w:webHidden/>
              </w:rPr>
              <w:fldChar w:fldCharType="begin"/>
            </w:r>
            <w:r w:rsidR="00404E6C">
              <w:rPr>
                <w:noProof/>
                <w:webHidden/>
              </w:rPr>
              <w:instrText xml:space="preserve"> PAGEREF _Toc9467508 \h </w:instrText>
            </w:r>
            <w:r w:rsidR="00404E6C">
              <w:rPr>
                <w:noProof/>
                <w:webHidden/>
              </w:rPr>
            </w:r>
            <w:r w:rsidR="00404E6C">
              <w:rPr>
                <w:noProof/>
                <w:webHidden/>
              </w:rPr>
              <w:fldChar w:fldCharType="separate"/>
            </w:r>
            <w:r w:rsidR="00404E6C">
              <w:rPr>
                <w:noProof/>
                <w:webHidden/>
              </w:rPr>
              <w:t>34</w:t>
            </w:r>
            <w:r w:rsidR="00404E6C">
              <w:rPr>
                <w:noProof/>
                <w:webHidden/>
              </w:rPr>
              <w:fldChar w:fldCharType="end"/>
            </w:r>
          </w:hyperlink>
        </w:p>
        <w:p w14:paraId="4ECEE734" w14:textId="0D43E986" w:rsidR="00404E6C" w:rsidRDefault="00E62168">
          <w:pPr>
            <w:pStyle w:val="T2"/>
            <w:rPr>
              <w:rFonts w:asciiTheme="minorHAnsi" w:eastAsiaTheme="minorEastAsia" w:hAnsiTheme="minorHAnsi" w:cstheme="minorBidi"/>
              <w:noProof/>
              <w:sz w:val="22"/>
              <w:szCs w:val="22"/>
            </w:rPr>
          </w:pPr>
          <w:hyperlink w:anchor="_Toc9467509" w:history="1">
            <w:r w:rsidR="00404E6C" w:rsidRPr="00F80F6C">
              <w:rPr>
                <w:rStyle w:val="Kpr"/>
                <w:noProof/>
              </w:rPr>
              <w:t>3.6</w:t>
            </w:r>
            <w:r w:rsidR="00404E6C">
              <w:rPr>
                <w:rFonts w:asciiTheme="minorHAnsi" w:eastAsiaTheme="minorEastAsia" w:hAnsiTheme="minorHAnsi" w:cstheme="minorBidi"/>
                <w:noProof/>
                <w:sz w:val="22"/>
                <w:szCs w:val="22"/>
              </w:rPr>
              <w:tab/>
            </w:r>
            <w:r w:rsidR="00404E6C" w:rsidRPr="00F80F6C">
              <w:rPr>
                <w:rStyle w:val="Kpr"/>
                <w:noProof/>
              </w:rPr>
              <w:t>Crowdsourcing Cybersecurity: Cyber Attack Detection using Social Media</w:t>
            </w:r>
            <w:r w:rsidR="00404E6C">
              <w:rPr>
                <w:noProof/>
                <w:webHidden/>
              </w:rPr>
              <w:tab/>
            </w:r>
            <w:r w:rsidR="00404E6C">
              <w:rPr>
                <w:noProof/>
                <w:webHidden/>
              </w:rPr>
              <w:fldChar w:fldCharType="begin"/>
            </w:r>
            <w:r w:rsidR="00404E6C">
              <w:rPr>
                <w:noProof/>
                <w:webHidden/>
              </w:rPr>
              <w:instrText xml:space="preserve"> PAGEREF _Toc9467509 \h </w:instrText>
            </w:r>
            <w:r w:rsidR="00404E6C">
              <w:rPr>
                <w:noProof/>
                <w:webHidden/>
              </w:rPr>
            </w:r>
            <w:r w:rsidR="00404E6C">
              <w:rPr>
                <w:noProof/>
                <w:webHidden/>
              </w:rPr>
              <w:fldChar w:fldCharType="separate"/>
            </w:r>
            <w:r w:rsidR="00404E6C">
              <w:rPr>
                <w:noProof/>
                <w:webHidden/>
              </w:rPr>
              <w:t>36</w:t>
            </w:r>
            <w:r w:rsidR="00404E6C">
              <w:rPr>
                <w:noProof/>
                <w:webHidden/>
              </w:rPr>
              <w:fldChar w:fldCharType="end"/>
            </w:r>
          </w:hyperlink>
        </w:p>
        <w:p w14:paraId="7288A6CE" w14:textId="59B4B6C3" w:rsidR="00404E6C" w:rsidRDefault="00E62168">
          <w:pPr>
            <w:pStyle w:val="T1"/>
            <w:rPr>
              <w:rFonts w:asciiTheme="minorHAnsi" w:eastAsiaTheme="minorEastAsia" w:hAnsiTheme="minorHAnsi" w:cstheme="minorBidi"/>
              <w:noProof/>
              <w:sz w:val="22"/>
              <w:szCs w:val="22"/>
            </w:rPr>
          </w:pPr>
          <w:hyperlink w:anchor="_Toc9467510" w:history="1">
            <w:r w:rsidR="00404E6C" w:rsidRPr="00F80F6C">
              <w:rPr>
                <w:rStyle w:val="Kpr"/>
                <w:noProof/>
              </w:rPr>
              <w:t>4</w:t>
            </w:r>
            <w:r w:rsidR="00404E6C">
              <w:rPr>
                <w:rFonts w:asciiTheme="minorHAnsi" w:eastAsiaTheme="minorEastAsia" w:hAnsiTheme="minorHAnsi" w:cstheme="minorBidi"/>
                <w:noProof/>
                <w:sz w:val="22"/>
                <w:szCs w:val="22"/>
              </w:rPr>
              <w:tab/>
            </w:r>
            <w:r w:rsidR="00404E6C" w:rsidRPr="00F80F6C">
              <w:rPr>
                <w:rStyle w:val="Kpr"/>
                <w:noProof/>
              </w:rPr>
              <w:t>SYSTEM ARCHITECTURE AND DESIGN</w:t>
            </w:r>
            <w:r w:rsidR="00404E6C">
              <w:rPr>
                <w:noProof/>
                <w:webHidden/>
              </w:rPr>
              <w:tab/>
            </w:r>
            <w:r w:rsidR="00404E6C">
              <w:rPr>
                <w:noProof/>
                <w:webHidden/>
              </w:rPr>
              <w:fldChar w:fldCharType="begin"/>
            </w:r>
            <w:r w:rsidR="00404E6C">
              <w:rPr>
                <w:noProof/>
                <w:webHidden/>
              </w:rPr>
              <w:instrText xml:space="preserve"> PAGEREF _Toc9467510 \h </w:instrText>
            </w:r>
            <w:r w:rsidR="00404E6C">
              <w:rPr>
                <w:noProof/>
                <w:webHidden/>
              </w:rPr>
            </w:r>
            <w:r w:rsidR="00404E6C">
              <w:rPr>
                <w:noProof/>
                <w:webHidden/>
              </w:rPr>
              <w:fldChar w:fldCharType="separate"/>
            </w:r>
            <w:r w:rsidR="00404E6C">
              <w:rPr>
                <w:noProof/>
                <w:webHidden/>
              </w:rPr>
              <w:t>38</w:t>
            </w:r>
            <w:r w:rsidR="00404E6C">
              <w:rPr>
                <w:noProof/>
                <w:webHidden/>
              </w:rPr>
              <w:fldChar w:fldCharType="end"/>
            </w:r>
          </w:hyperlink>
        </w:p>
        <w:p w14:paraId="7F7422C5" w14:textId="08310688" w:rsidR="00404E6C" w:rsidRDefault="00E62168">
          <w:pPr>
            <w:pStyle w:val="T2"/>
            <w:rPr>
              <w:rFonts w:asciiTheme="minorHAnsi" w:eastAsiaTheme="minorEastAsia" w:hAnsiTheme="minorHAnsi" w:cstheme="minorBidi"/>
              <w:noProof/>
              <w:sz w:val="22"/>
              <w:szCs w:val="22"/>
            </w:rPr>
          </w:pPr>
          <w:hyperlink w:anchor="_Toc9467511" w:history="1">
            <w:r w:rsidR="00404E6C" w:rsidRPr="00F80F6C">
              <w:rPr>
                <w:rStyle w:val="Kpr"/>
                <w:noProof/>
              </w:rPr>
              <w:t>4.1</w:t>
            </w:r>
            <w:r w:rsidR="00404E6C">
              <w:rPr>
                <w:rFonts w:asciiTheme="minorHAnsi" w:eastAsiaTheme="minorEastAsia" w:hAnsiTheme="minorHAnsi" w:cstheme="minorBidi"/>
                <w:noProof/>
                <w:sz w:val="22"/>
                <w:szCs w:val="22"/>
              </w:rPr>
              <w:tab/>
            </w:r>
            <w:r w:rsidR="00404E6C" w:rsidRPr="00F80F6C">
              <w:rPr>
                <w:rStyle w:val="Kpr"/>
                <w:noProof/>
              </w:rPr>
              <w:t>Approach</w:t>
            </w:r>
            <w:r w:rsidR="00404E6C">
              <w:rPr>
                <w:noProof/>
                <w:webHidden/>
              </w:rPr>
              <w:tab/>
            </w:r>
            <w:r w:rsidR="00404E6C">
              <w:rPr>
                <w:noProof/>
                <w:webHidden/>
              </w:rPr>
              <w:fldChar w:fldCharType="begin"/>
            </w:r>
            <w:r w:rsidR="00404E6C">
              <w:rPr>
                <w:noProof/>
                <w:webHidden/>
              </w:rPr>
              <w:instrText xml:space="preserve"> PAGEREF _Toc9467511 \h </w:instrText>
            </w:r>
            <w:r w:rsidR="00404E6C">
              <w:rPr>
                <w:noProof/>
                <w:webHidden/>
              </w:rPr>
            </w:r>
            <w:r w:rsidR="00404E6C">
              <w:rPr>
                <w:noProof/>
                <w:webHidden/>
              </w:rPr>
              <w:fldChar w:fldCharType="separate"/>
            </w:r>
            <w:r w:rsidR="00404E6C">
              <w:rPr>
                <w:noProof/>
                <w:webHidden/>
              </w:rPr>
              <w:t>38</w:t>
            </w:r>
            <w:r w:rsidR="00404E6C">
              <w:rPr>
                <w:noProof/>
                <w:webHidden/>
              </w:rPr>
              <w:fldChar w:fldCharType="end"/>
            </w:r>
          </w:hyperlink>
        </w:p>
        <w:p w14:paraId="2566DC2D" w14:textId="5E27519F" w:rsidR="00404E6C" w:rsidRDefault="00E62168">
          <w:pPr>
            <w:pStyle w:val="T2"/>
            <w:rPr>
              <w:rFonts w:asciiTheme="minorHAnsi" w:eastAsiaTheme="minorEastAsia" w:hAnsiTheme="minorHAnsi" w:cstheme="minorBidi"/>
              <w:noProof/>
              <w:sz w:val="22"/>
              <w:szCs w:val="22"/>
            </w:rPr>
          </w:pPr>
          <w:hyperlink w:anchor="_Toc9467512" w:history="1">
            <w:r w:rsidR="00404E6C" w:rsidRPr="00F80F6C">
              <w:rPr>
                <w:rStyle w:val="Kpr"/>
                <w:noProof/>
              </w:rPr>
              <w:t>4.2</w:t>
            </w:r>
            <w:r w:rsidR="00404E6C">
              <w:rPr>
                <w:rFonts w:asciiTheme="minorHAnsi" w:eastAsiaTheme="minorEastAsia" w:hAnsiTheme="minorHAnsi" w:cstheme="minorBidi"/>
                <w:noProof/>
                <w:sz w:val="22"/>
                <w:szCs w:val="22"/>
              </w:rPr>
              <w:tab/>
            </w:r>
            <w:r w:rsidR="00404E6C" w:rsidRPr="00F80F6C">
              <w:rPr>
                <w:rStyle w:val="Kpr"/>
                <w:noProof/>
              </w:rPr>
              <w:t>Data Collection</w:t>
            </w:r>
            <w:r w:rsidR="00404E6C">
              <w:rPr>
                <w:noProof/>
                <w:webHidden/>
              </w:rPr>
              <w:tab/>
            </w:r>
            <w:r w:rsidR="00404E6C">
              <w:rPr>
                <w:noProof/>
                <w:webHidden/>
              </w:rPr>
              <w:fldChar w:fldCharType="begin"/>
            </w:r>
            <w:r w:rsidR="00404E6C">
              <w:rPr>
                <w:noProof/>
                <w:webHidden/>
              </w:rPr>
              <w:instrText xml:space="preserve"> PAGEREF _Toc9467512 \h </w:instrText>
            </w:r>
            <w:r w:rsidR="00404E6C">
              <w:rPr>
                <w:noProof/>
                <w:webHidden/>
              </w:rPr>
            </w:r>
            <w:r w:rsidR="00404E6C">
              <w:rPr>
                <w:noProof/>
                <w:webHidden/>
              </w:rPr>
              <w:fldChar w:fldCharType="separate"/>
            </w:r>
            <w:r w:rsidR="00404E6C">
              <w:rPr>
                <w:noProof/>
                <w:webHidden/>
              </w:rPr>
              <w:t>42</w:t>
            </w:r>
            <w:r w:rsidR="00404E6C">
              <w:rPr>
                <w:noProof/>
                <w:webHidden/>
              </w:rPr>
              <w:fldChar w:fldCharType="end"/>
            </w:r>
          </w:hyperlink>
        </w:p>
        <w:p w14:paraId="76196085" w14:textId="25F51559" w:rsidR="00404E6C" w:rsidRDefault="00E62168">
          <w:pPr>
            <w:pStyle w:val="T2"/>
            <w:rPr>
              <w:rFonts w:asciiTheme="minorHAnsi" w:eastAsiaTheme="minorEastAsia" w:hAnsiTheme="minorHAnsi" w:cstheme="minorBidi"/>
              <w:noProof/>
              <w:sz w:val="22"/>
              <w:szCs w:val="22"/>
            </w:rPr>
          </w:pPr>
          <w:hyperlink w:anchor="_Toc9467513" w:history="1">
            <w:r w:rsidR="00404E6C" w:rsidRPr="00F80F6C">
              <w:rPr>
                <w:rStyle w:val="Kpr"/>
                <w:noProof/>
              </w:rPr>
              <w:t>4.3</w:t>
            </w:r>
            <w:r w:rsidR="00404E6C">
              <w:rPr>
                <w:rFonts w:asciiTheme="minorHAnsi" w:eastAsiaTheme="minorEastAsia" w:hAnsiTheme="minorHAnsi" w:cstheme="minorBidi"/>
                <w:noProof/>
                <w:sz w:val="22"/>
                <w:szCs w:val="22"/>
              </w:rPr>
              <w:tab/>
            </w:r>
            <w:r w:rsidR="00404E6C" w:rsidRPr="00F80F6C">
              <w:rPr>
                <w:rStyle w:val="Kpr"/>
                <w:noProof/>
              </w:rPr>
              <w:t>Data Preprocessing</w:t>
            </w:r>
            <w:r w:rsidR="00404E6C">
              <w:rPr>
                <w:noProof/>
                <w:webHidden/>
              </w:rPr>
              <w:tab/>
            </w:r>
            <w:r w:rsidR="00404E6C">
              <w:rPr>
                <w:noProof/>
                <w:webHidden/>
              </w:rPr>
              <w:fldChar w:fldCharType="begin"/>
            </w:r>
            <w:r w:rsidR="00404E6C">
              <w:rPr>
                <w:noProof/>
                <w:webHidden/>
              </w:rPr>
              <w:instrText xml:space="preserve"> PAGEREF _Toc9467513 \h </w:instrText>
            </w:r>
            <w:r w:rsidR="00404E6C">
              <w:rPr>
                <w:noProof/>
                <w:webHidden/>
              </w:rPr>
            </w:r>
            <w:r w:rsidR="00404E6C">
              <w:rPr>
                <w:noProof/>
                <w:webHidden/>
              </w:rPr>
              <w:fldChar w:fldCharType="separate"/>
            </w:r>
            <w:r w:rsidR="00404E6C">
              <w:rPr>
                <w:noProof/>
                <w:webHidden/>
              </w:rPr>
              <w:t>42</w:t>
            </w:r>
            <w:r w:rsidR="00404E6C">
              <w:rPr>
                <w:noProof/>
                <w:webHidden/>
              </w:rPr>
              <w:fldChar w:fldCharType="end"/>
            </w:r>
          </w:hyperlink>
        </w:p>
        <w:p w14:paraId="4698B4AB" w14:textId="05B7FB7B" w:rsidR="00404E6C" w:rsidRDefault="00E62168">
          <w:pPr>
            <w:pStyle w:val="T2"/>
            <w:rPr>
              <w:rFonts w:asciiTheme="minorHAnsi" w:eastAsiaTheme="minorEastAsia" w:hAnsiTheme="minorHAnsi" w:cstheme="minorBidi"/>
              <w:noProof/>
              <w:sz w:val="22"/>
              <w:szCs w:val="22"/>
            </w:rPr>
          </w:pPr>
          <w:hyperlink w:anchor="_Toc9467514" w:history="1">
            <w:r w:rsidR="00404E6C" w:rsidRPr="00F80F6C">
              <w:rPr>
                <w:rStyle w:val="Kpr"/>
                <w:noProof/>
              </w:rPr>
              <w:t>4.4</w:t>
            </w:r>
            <w:r w:rsidR="00404E6C">
              <w:rPr>
                <w:rFonts w:asciiTheme="minorHAnsi" w:eastAsiaTheme="minorEastAsia" w:hAnsiTheme="minorHAnsi" w:cstheme="minorBidi"/>
                <w:noProof/>
                <w:sz w:val="22"/>
                <w:szCs w:val="22"/>
              </w:rPr>
              <w:tab/>
            </w:r>
            <w:r w:rsidR="00404E6C" w:rsidRPr="00F80F6C">
              <w:rPr>
                <w:rStyle w:val="Kpr"/>
                <w:noProof/>
              </w:rPr>
              <w:t>Cybersecurity Related Event Detection</w:t>
            </w:r>
            <w:r w:rsidR="00404E6C">
              <w:rPr>
                <w:noProof/>
                <w:webHidden/>
              </w:rPr>
              <w:tab/>
            </w:r>
            <w:r w:rsidR="00404E6C">
              <w:rPr>
                <w:noProof/>
                <w:webHidden/>
              </w:rPr>
              <w:fldChar w:fldCharType="begin"/>
            </w:r>
            <w:r w:rsidR="00404E6C">
              <w:rPr>
                <w:noProof/>
                <w:webHidden/>
              </w:rPr>
              <w:instrText xml:space="preserve"> PAGEREF _Toc9467514 \h </w:instrText>
            </w:r>
            <w:r w:rsidR="00404E6C">
              <w:rPr>
                <w:noProof/>
                <w:webHidden/>
              </w:rPr>
            </w:r>
            <w:r w:rsidR="00404E6C">
              <w:rPr>
                <w:noProof/>
                <w:webHidden/>
              </w:rPr>
              <w:fldChar w:fldCharType="separate"/>
            </w:r>
            <w:r w:rsidR="00404E6C">
              <w:rPr>
                <w:noProof/>
                <w:webHidden/>
              </w:rPr>
              <w:t>43</w:t>
            </w:r>
            <w:r w:rsidR="00404E6C">
              <w:rPr>
                <w:noProof/>
                <w:webHidden/>
              </w:rPr>
              <w:fldChar w:fldCharType="end"/>
            </w:r>
          </w:hyperlink>
        </w:p>
        <w:p w14:paraId="6B57E2C1" w14:textId="65552183" w:rsidR="00404E6C" w:rsidRDefault="00E62168">
          <w:pPr>
            <w:pStyle w:val="T1"/>
            <w:rPr>
              <w:rFonts w:asciiTheme="minorHAnsi" w:eastAsiaTheme="minorEastAsia" w:hAnsiTheme="minorHAnsi" w:cstheme="minorBidi"/>
              <w:noProof/>
              <w:sz w:val="22"/>
              <w:szCs w:val="22"/>
            </w:rPr>
          </w:pPr>
          <w:hyperlink w:anchor="_Toc9467515" w:history="1">
            <w:r w:rsidR="00404E6C" w:rsidRPr="00F80F6C">
              <w:rPr>
                <w:rStyle w:val="Kpr"/>
                <w:noProof/>
              </w:rPr>
              <w:t>5</w:t>
            </w:r>
            <w:r w:rsidR="00404E6C">
              <w:rPr>
                <w:rFonts w:asciiTheme="minorHAnsi" w:eastAsiaTheme="minorEastAsia" w:hAnsiTheme="minorHAnsi" w:cstheme="minorBidi"/>
                <w:noProof/>
                <w:sz w:val="22"/>
                <w:szCs w:val="22"/>
              </w:rPr>
              <w:tab/>
            </w:r>
            <w:r w:rsidR="00404E6C" w:rsidRPr="00F80F6C">
              <w:rPr>
                <w:rStyle w:val="Kpr"/>
                <w:noProof/>
              </w:rPr>
              <w:t>IMPLEMENTATION</w:t>
            </w:r>
            <w:r w:rsidR="00404E6C">
              <w:rPr>
                <w:noProof/>
                <w:webHidden/>
              </w:rPr>
              <w:tab/>
            </w:r>
            <w:r w:rsidR="00404E6C">
              <w:rPr>
                <w:noProof/>
                <w:webHidden/>
              </w:rPr>
              <w:fldChar w:fldCharType="begin"/>
            </w:r>
            <w:r w:rsidR="00404E6C">
              <w:rPr>
                <w:noProof/>
                <w:webHidden/>
              </w:rPr>
              <w:instrText xml:space="preserve"> PAGEREF _Toc9467515 \h </w:instrText>
            </w:r>
            <w:r w:rsidR="00404E6C">
              <w:rPr>
                <w:noProof/>
                <w:webHidden/>
              </w:rPr>
            </w:r>
            <w:r w:rsidR="00404E6C">
              <w:rPr>
                <w:noProof/>
                <w:webHidden/>
              </w:rPr>
              <w:fldChar w:fldCharType="separate"/>
            </w:r>
            <w:r w:rsidR="00404E6C">
              <w:rPr>
                <w:noProof/>
                <w:webHidden/>
              </w:rPr>
              <w:t>44</w:t>
            </w:r>
            <w:r w:rsidR="00404E6C">
              <w:rPr>
                <w:noProof/>
                <w:webHidden/>
              </w:rPr>
              <w:fldChar w:fldCharType="end"/>
            </w:r>
          </w:hyperlink>
        </w:p>
        <w:p w14:paraId="25A2EFC4" w14:textId="13E441B5" w:rsidR="00404E6C" w:rsidRDefault="00E62168">
          <w:pPr>
            <w:pStyle w:val="T2"/>
            <w:rPr>
              <w:rFonts w:asciiTheme="minorHAnsi" w:eastAsiaTheme="minorEastAsia" w:hAnsiTheme="minorHAnsi" w:cstheme="minorBidi"/>
              <w:noProof/>
              <w:sz w:val="22"/>
              <w:szCs w:val="22"/>
            </w:rPr>
          </w:pPr>
          <w:hyperlink w:anchor="_Toc9467516" w:history="1">
            <w:r w:rsidR="00404E6C" w:rsidRPr="00F80F6C">
              <w:rPr>
                <w:rStyle w:val="Kpr"/>
                <w:iCs/>
                <w:noProof/>
              </w:rPr>
              <w:t>5.1</w:t>
            </w:r>
            <w:r w:rsidR="00404E6C">
              <w:rPr>
                <w:rFonts w:asciiTheme="minorHAnsi" w:eastAsiaTheme="minorEastAsia" w:hAnsiTheme="minorHAnsi" w:cstheme="minorBidi"/>
                <w:noProof/>
                <w:sz w:val="22"/>
                <w:szCs w:val="22"/>
              </w:rPr>
              <w:tab/>
            </w:r>
            <w:r w:rsidR="00404E6C" w:rsidRPr="00F80F6C">
              <w:rPr>
                <w:rStyle w:val="Kpr"/>
                <w:iCs/>
                <w:noProof/>
              </w:rPr>
              <w:t>Multi Process Architecture</w:t>
            </w:r>
            <w:r w:rsidR="00404E6C">
              <w:rPr>
                <w:noProof/>
                <w:webHidden/>
              </w:rPr>
              <w:tab/>
            </w:r>
            <w:r w:rsidR="00404E6C">
              <w:rPr>
                <w:noProof/>
                <w:webHidden/>
              </w:rPr>
              <w:fldChar w:fldCharType="begin"/>
            </w:r>
            <w:r w:rsidR="00404E6C">
              <w:rPr>
                <w:noProof/>
                <w:webHidden/>
              </w:rPr>
              <w:instrText xml:space="preserve"> PAGEREF _Toc9467516 \h </w:instrText>
            </w:r>
            <w:r w:rsidR="00404E6C">
              <w:rPr>
                <w:noProof/>
                <w:webHidden/>
              </w:rPr>
            </w:r>
            <w:r w:rsidR="00404E6C">
              <w:rPr>
                <w:noProof/>
                <w:webHidden/>
              </w:rPr>
              <w:fldChar w:fldCharType="separate"/>
            </w:r>
            <w:r w:rsidR="00404E6C">
              <w:rPr>
                <w:noProof/>
                <w:webHidden/>
              </w:rPr>
              <w:t>44</w:t>
            </w:r>
            <w:r w:rsidR="00404E6C">
              <w:rPr>
                <w:noProof/>
                <w:webHidden/>
              </w:rPr>
              <w:fldChar w:fldCharType="end"/>
            </w:r>
          </w:hyperlink>
        </w:p>
        <w:p w14:paraId="76D4EA2C" w14:textId="5FCDE1F1"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17" w:history="1">
            <w:r w:rsidR="00404E6C" w:rsidRPr="00F80F6C">
              <w:rPr>
                <w:rStyle w:val="Kpr"/>
                <w:noProof/>
                <w14:scene3d>
                  <w14:camera w14:prst="orthographicFront"/>
                  <w14:lightRig w14:rig="threePt" w14:dir="t">
                    <w14:rot w14:lat="0" w14:lon="0" w14:rev="0"/>
                  </w14:lightRig>
                </w14:scene3d>
              </w:rPr>
              <w:t>5.1.1</w:t>
            </w:r>
            <w:r w:rsidR="00404E6C">
              <w:rPr>
                <w:rFonts w:asciiTheme="minorHAnsi" w:eastAsiaTheme="minorEastAsia" w:hAnsiTheme="minorHAnsi" w:cstheme="minorBidi"/>
                <w:noProof/>
                <w:sz w:val="22"/>
                <w:szCs w:val="22"/>
              </w:rPr>
              <w:tab/>
            </w:r>
            <w:r w:rsidR="00404E6C" w:rsidRPr="00F80F6C">
              <w:rPr>
                <w:rStyle w:val="Kpr"/>
                <w:iCs/>
                <w:noProof/>
              </w:rPr>
              <w:t>Twitter API Stream to Database Process</w:t>
            </w:r>
            <w:r w:rsidR="00404E6C">
              <w:rPr>
                <w:noProof/>
                <w:webHidden/>
              </w:rPr>
              <w:tab/>
            </w:r>
            <w:r w:rsidR="00404E6C">
              <w:rPr>
                <w:noProof/>
                <w:webHidden/>
              </w:rPr>
              <w:fldChar w:fldCharType="begin"/>
            </w:r>
            <w:r w:rsidR="00404E6C">
              <w:rPr>
                <w:noProof/>
                <w:webHidden/>
              </w:rPr>
              <w:instrText xml:space="preserve"> PAGEREF _Toc9467517 \h </w:instrText>
            </w:r>
            <w:r w:rsidR="00404E6C">
              <w:rPr>
                <w:noProof/>
                <w:webHidden/>
              </w:rPr>
            </w:r>
            <w:r w:rsidR="00404E6C">
              <w:rPr>
                <w:noProof/>
                <w:webHidden/>
              </w:rPr>
              <w:fldChar w:fldCharType="separate"/>
            </w:r>
            <w:r w:rsidR="00404E6C">
              <w:rPr>
                <w:noProof/>
                <w:webHidden/>
              </w:rPr>
              <w:t>44</w:t>
            </w:r>
            <w:r w:rsidR="00404E6C">
              <w:rPr>
                <w:noProof/>
                <w:webHidden/>
              </w:rPr>
              <w:fldChar w:fldCharType="end"/>
            </w:r>
          </w:hyperlink>
        </w:p>
        <w:p w14:paraId="61288E1F" w14:textId="641C2B81"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18" w:history="1">
            <w:r w:rsidR="00404E6C" w:rsidRPr="00F80F6C">
              <w:rPr>
                <w:rStyle w:val="Kpr"/>
                <w:noProof/>
                <w14:scene3d>
                  <w14:camera w14:prst="orthographicFront"/>
                  <w14:lightRig w14:rig="threePt" w14:dir="t">
                    <w14:rot w14:lat="0" w14:lon="0" w14:rev="0"/>
                  </w14:lightRig>
                </w14:scene3d>
              </w:rPr>
              <w:t>5.1.2</w:t>
            </w:r>
            <w:r w:rsidR="00404E6C">
              <w:rPr>
                <w:rFonts w:asciiTheme="minorHAnsi" w:eastAsiaTheme="minorEastAsia" w:hAnsiTheme="minorHAnsi" w:cstheme="minorBidi"/>
                <w:noProof/>
                <w:sz w:val="22"/>
                <w:szCs w:val="22"/>
              </w:rPr>
              <w:tab/>
            </w:r>
            <w:r w:rsidR="00404E6C" w:rsidRPr="00F80F6C">
              <w:rPr>
                <w:rStyle w:val="Kpr"/>
                <w:iCs/>
                <w:noProof/>
              </w:rPr>
              <w:t>Hurriyet API Stream to Database Process</w:t>
            </w:r>
            <w:r w:rsidR="00404E6C">
              <w:rPr>
                <w:noProof/>
                <w:webHidden/>
              </w:rPr>
              <w:tab/>
            </w:r>
            <w:r w:rsidR="00404E6C">
              <w:rPr>
                <w:noProof/>
                <w:webHidden/>
              </w:rPr>
              <w:fldChar w:fldCharType="begin"/>
            </w:r>
            <w:r w:rsidR="00404E6C">
              <w:rPr>
                <w:noProof/>
                <w:webHidden/>
              </w:rPr>
              <w:instrText xml:space="preserve"> PAGEREF _Toc9467518 \h </w:instrText>
            </w:r>
            <w:r w:rsidR="00404E6C">
              <w:rPr>
                <w:noProof/>
                <w:webHidden/>
              </w:rPr>
            </w:r>
            <w:r w:rsidR="00404E6C">
              <w:rPr>
                <w:noProof/>
                <w:webHidden/>
              </w:rPr>
              <w:fldChar w:fldCharType="separate"/>
            </w:r>
            <w:r w:rsidR="00404E6C">
              <w:rPr>
                <w:noProof/>
                <w:webHidden/>
              </w:rPr>
              <w:t>45</w:t>
            </w:r>
            <w:r w:rsidR="00404E6C">
              <w:rPr>
                <w:noProof/>
                <w:webHidden/>
              </w:rPr>
              <w:fldChar w:fldCharType="end"/>
            </w:r>
          </w:hyperlink>
        </w:p>
        <w:p w14:paraId="6BE12A14" w14:textId="5EA09BAE"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19" w:history="1">
            <w:r w:rsidR="00404E6C" w:rsidRPr="00F80F6C">
              <w:rPr>
                <w:rStyle w:val="Kpr"/>
                <w:noProof/>
                <w14:scene3d>
                  <w14:camera w14:prst="orthographicFront"/>
                  <w14:lightRig w14:rig="threePt" w14:dir="t">
                    <w14:rot w14:lat="0" w14:lon="0" w14:rev="0"/>
                  </w14:lightRig>
                </w14:scene3d>
              </w:rPr>
              <w:t>5.1.3</w:t>
            </w:r>
            <w:r w:rsidR="00404E6C">
              <w:rPr>
                <w:rFonts w:asciiTheme="minorHAnsi" w:eastAsiaTheme="minorEastAsia" w:hAnsiTheme="minorHAnsi" w:cstheme="minorBidi"/>
                <w:noProof/>
                <w:sz w:val="22"/>
                <w:szCs w:val="22"/>
              </w:rPr>
              <w:tab/>
            </w:r>
            <w:r w:rsidR="00404E6C" w:rsidRPr="00F80F6C">
              <w:rPr>
                <w:rStyle w:val="Kpr"/>
                <w:iCs/>
                <w:noProof/>
              </w:rPr>
              <w:t>ITU NLP API Normalization Process</w:t>
            </w:r>
            <w:r w:rsidR="00404E6C">
              <w:rPr>
                <w:noProof/>
                <w:webHidden/>
              </w:rPr>
              <w:tab/>
            </w:r>
            <w:r w:rsidR="00404E6C">
              <w:rPr>
                <w:noProof/>
                <w:webHidden/>
              </w:rPr>
              <w:fldChar w:fldCharType="begin"/>
            </w:r>
            <w:r w:rsidR="00404E6C">
              <w:rPr>
                <w:noProof/>
                <w:webHidden/>
              </w:rPr>
              <w:instrText xml:space="preserve"> PAGEREF _Toc9467519 \h </w:instrText>
            </w:r>
            <w:r w:rsidR="00404E6C">
              <w:rPr>
                <w:noProof/>
                <w:webHidden/>
              </w:rPr>
            </w:r>
            <w:r w:rsidR="00404E6C">
              <w:rPr>
                <w:noProof/>
                <w:webHidden/>
              </w:rPr>
              <w:fldChar w:fldCharType="separate"/>
            </w:r>
            <w:r w:rsidR="00404E6C">
              <w:rPr>
                <w:noProof/>
                <w:webHidden/>
              </w:rPr>
              <w:t>45</w:t>
            </w:r>
            <w:r w:rsidR="00404E6C">
              <w:rPr>
                <w:noProof/>
                <w:webHidden/>
              </w:rPr>
              <w:fldChar w:fldCharType="end"/>
            </w:r>
          </w:hyperlink>
        </w:p>
        <w:p w14:paraId="381833E8" w14:textId="6B48A180"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20" w:history="1">
            <w:r w:rsidR="00404E6C" w:rsidRPr="00F80F6C">
              <w:rPr>
                <w:rStyle w:val="Kpr"/>
                <w:noProof/>
                <w14:scene3d>
                  <w14:camera w14:prst="orthographicFront"/>
                  <w14:lightRig w14:rig="threePt" w14:dir="t">
                    <w14:rot w14:lat="0" w14:lon="0" w14:rev="0"/>
                  </w14:lightRig>
                </w14:scene3d>
              </w:rPr>
              <w:t>5.1.4</w:t>
            </w:r>
            <w:r w:rsidR="00404E6C">
              <w:rPr>
                <w:rFonts w:asciiTheme="minorHAnsi" w:eastAsiaTheme="minorEastAsia" w:hAnsiTheme="minorHAnsi" w:cstheme="minorBidi"/>
                <w:noProof/>
                <w:sz w:val="22"/>
                <w:szCs w:val="22"/>
              </w:rPr>
              <w:tab/>
            </w:r>
            <w:r w:rsidR="00404E6C" w:rsidRPr="00F80F6C">
              <w:rPr>
                <w:rStyle w:val="Kpr"/>
                <w:iCs/>
                <w:noProof/>
              </w:rPr>
              <w:t>Security Events Web Portal Process</w:t>
            </w:r>
            <w:r w:rsidR="00404E6C">
              <w:rPr>
                <w:noProof/>
                <w:webHidden/>
              </w:rPr>
              <w:tab/>
            </w:r>
            <w:r w:rsidR="00404E6C">
              <w:rPr>
                <w:noProof/>
                <w:webHidden/>
              </w:rPr>
              <w:fldChar w:fldCharType="begin"/>
            </w:r>
            <w:r w:rsidR="00404E6C">
              <w:rPr>
                <w:noProof/>
                <w:webHidden/>
              </w:rPr>
              <w:instrText xml:space="preserve"> PAGEREF _Toc9467520 \h </w:instrText>
            </w:r>
            <w:r w:rsidR="00404E6C">
              <w:rPr>
                <w:noProof/>
                <w:webHidden/>
              </w:rPr>
            </w:r>
            <w:r w:rsidR="00404E6C">
              <w:rPr>
                <w:noProof/>
                <w:webHidden/>
              </w:rPr>
              <w:fldChar w:fldCharType="separate"/>
            </w:r>
            <w:r w:rsidR="00404E6C">
              <w:rPr>
                <w:noProof/>
                <w:webHidden/>
              </w:rPr>
              <w:t>45</w:t>
            </w:r>
            <w:r w:rsidR="00404E6C">
              <w:rPr>
                <w:noProof/>
                <w:webHidden/>
              </w:rPr>
              <w:fldChar w:fldCharType="end"/>
            </w:r>
          </w:hyperlink>
        </w:p>
        <w:p w14:paraId="138C21D4" w14:textId="33AF94DA" w:rsidR="00404E6C" w:rsidRDefault="00E62168">
          <w:pPr>
            <w:pStyle w:val="T2"/>
            <w:rPr>
              <w:rFonts w:asciiTheme="minorHAnsi" w:eastAsiaTheme="minorEastAsia" w:hAnsiTheme="minorHAnsi" w:cstheme="minorBidi"/>
              <w:noProof/>
              <w:sz w:val="22"/>
              <w:szCs w:val="22"/>
            </w:rPr>
          </w:pPr>
          <w:hyperlink w:anchor="_Toc9467521" w:history="1">
            <w:r w:rsidR="00404E6C" w:rsidRPr="00F80F6C">
              <w:rPr>
                <w:rStyle w:val="Kpr"/>
                <w:iCs/>
                <w:noProof/>
              </w:rPr>
              <w:t>5.2</w:t>
            </w:r>
            <w:r w:rsidR="00404E6C">
              <w:rPr>
                <w:rFonts w:asciiTheme="minorHAnsi" w:eastAsiaTheme="minorEastAsia" w:hAnsiTheme="minorHAnsi" w:cstheme="minorBidi"/>
                <w:noProof/>
                <w:sz w:val="22"/>
                <w:szCs w:val="22"/>
              </w:rPr>
              <w:tab/>
            </w:r>
            <w:r w:rsidR="00404E6C" w:rsidRPr="00F80F6C">
              <w:rPr>
                <w:rStyle w:val="Kpr"/>
                <w:iCs/>
                <w:noProof/>
              </w:rPr>
              <w:t>Microservice Architecture</w:t>
            </w:r>
            <w:r w:rsidR="00404E6C">
              <w:rPr>
                <w:noProof/>
                <w:webHidden/>
              </w:rPr>
              <w:tab/>
            </w:r>
            <w:r w:rsidR="00404E6C">
              <w:rPr>
                <w:noProof/>
                <w:webHidden/>
              </w:rPr>
              <w:fldChar w:fldCharType="begin"/>
            </w:r>
            <w:r w:rsidR="00404E6C">
              <w:rPr>
                <w:noProof/>
                <w:webHidden/>
              </w:rPr>
              <w:instrText xml:space="preserve"> PAGEREF _Toc9467521 \h </w:instrText>
            </w:r>
            <w:r w:rsidR="00404E6C">
              <w:rPr>
                <w:noProof/>
                <w:webHidden/>
              </w:rPr>
            </w:r>
            <w:r w:rsidR="00404E6C">
              <w:rPr>
                <w:noProof/>
                <w:webHidden/>
              </w:rPr>
              <w:fldChar w:fldCharType="separate"/>
            </w:r>
            <w:r w:rsidR="00404E6C">
              <w:rPr>
                <w:noProof/>
                <w:webHidden/>
              </w:rPr>
              <w:t>46</w:t>
            </w:r>
            <w:r w:rsidR="00404E6C">
              <w:rPr>
                <w:noProof/>
                <w:webHidden/>
              </w:rPr>
              <w:fldChar w:fldCharType="end"/>
            </w:r>
          </w:hyperlink>
        </w:p>
        <w:p w14:paraId="01FA6DA1" w14:textId="4DF7BA14" w:rsidR="00404E6C" w:rsidRDefault="00E62168">
          <w:pPr>
            <w:pStyle w:val="T2"/>
            <w:rPr>
              <w:rFonts w:asciiTheme="minorHAnsi" w:eastAsiaTheme="minorEastAsia" w:hAnsiTheme="minorHAnsi" w:cstheme="minorBidi"/>
              <w:noProof/>
              <w:sz w:val="22"/>
              <w:szCs w:val="22"/>
            </w:rPr>
          </w:pPr>
          <w:hyperlink w:anchor="_Toc9467522" w:history="1">
            <w:r w:rsidR="00404E6C" w:rsidRPr="00F80F6C">
              <w:rPr>
                <w:rStyle w:val="Kpr"/>
                <w:noProof/>
              </w:rPr>
              <w:t>5.3</w:t>
            </w:r>
            <w:r w:rsidR="00404E6C">
              <w:rPr>
                <w:rFonts w:asciiTheme="minorHAnsi" w:eastAsiaTheme="minorEastAsia" w:hAnsiTheme="minorHAnsi" w:cstheme="minorBidi"/>
                <w:noProof/>
                <w:sz w:val="22"/>
                <w:szCs w:val="22"/>
              </w:rPr>
              <w:tab/>
            </w:r>
            <w:r w:rsidR="00404E6C" w:rsidRPr="00F80F6C">
              <w:rPr>
                <w:rStyle w:val="Kpr"/>
                <w:noProof/>
              </w:rPr>
              <w:t>Database Architecture of the System</w:t>
            </w:r>
            <w:r w:rsidR="00404E6C">
              <w:rPr>
                <w:noProof/>
                <w:webHidden/>
              </w:rPr>
              <w:tab/>
            </w:r>
            <w:r w:rsidR="00404E6C">
              <w:rPr>
                <w:noProof/>
                <w:webHidden/>
              </w:rPr>
              <w:fldChar w:fldCharType="begin"/>
            </w:r>
            <w:r w:rsidR="00404E6C">
              <w:rPr>
                <w:noProof/>
                <w:webHidden/>
              </w:rPr>
              <w:instrText xml:space="preserve"> PAGEREF _Toc9467522 \h </w:instrText>
            </w:r>
            <w:r w:rsidR="00404E6C">
              <w:rPr>
                <w:noProof/>
                <w:webHidden/>
              </w:rPr>
            </w:r>
            <w:r w:rsidR="00404E6C">
              <w:rPr>
                <w:noProof/>
                <w:webHidden/>
              </w:rPr>
              <w:fldChar w:fldCharType="separate"/>
            </w:r>
            <w:r w:rsidR="00404E6C">
              <w:rPr>
                <w:noProof/>
                <w:webHidden/>
              </w:rPr>
              <w:t>46</w:t>
            </w:r>
            <w:r w:rsidR="00404E6C">
              <w:rPr>
                <w:noProof/>
                <w:webHidden/>
              </w:rPr>
              <w:fldChar w:fldCharType="end"/>
            </w:r>
          </w:hyperlink>
        </w:p>
        <w:p w14:paraId="7F4C6205" w14:textId="65627518"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23" w:history="1">
            <w:r w:rsidR="00404E6C" w:rsidRPr="00F80F6C">
              <w:rPr>
                <w:rStyle w:val="Kpr"/>
                <w:noProof/>
                <w14:scene3d>
                  <w14:camera w14:prst="orthographicFront"/>
                  <w14:lightRig w14:rig="threePt" w14:dir="t">
                    <w14:rot w14:lat="0" w14:lon="0" w14:rev="0"/>
                  </w14:lightRig>
                </w14:scene3d>
              </w:rPr>
              <w:t>5.3.1</w:t>
            </w:r>
            <w:r w:rsidR="00404E6C">
              <w:rPr>
                <w:rFonts w:asciiTheme="minorHAnsi" w:eastAsiaTheme="minorEastAsia" w:hAnsiTheme="minorHAnsi" w:cstheme="minorBidi"/>
                <w:noProof/>
                <w:sz w:val="22"/>
                <w:szCs w:val="22"/>
              </w:rPr>
              <w:tab/>
            </w:r>
            <w:r w:rsidR="00404E6C" w:rsidRPr="00F80F6C">
              <w:rPr>
                <w:rStyle w:val="Kpr"/>
                <w:noProof/>
              </w:rPr>
              <w:t>Source Column of the Database</w:t>
            </w:r>
            <w:r w:rsidR="00404E6C">
              <w:rPr>
                <w:noProof/>
                <w:webHidden/>
              </w:rPr>
              <w:tab/>
            </w:r>
            <w:r w:rsidR="00404E6C">
              <w:rPr>
                <w:noProof/>
                <w:webHidden/>
              </w:rPr>
              <w:fldChar w:fldCharType="begin"/>
            </w:r>
            <w:r w:rsidR="00404E6C">
              <w:rPr>
                <w:noProof/>
                <w:webHidden/>
              </w:rPr>
              <w:instrText xml:space="preserve"> PAGEREF _Toc9467523 \h </w:instrText>
            </w:r>
            <w:r w:rsidR="00404E6C">
              <w:rPr>
                <w:noProof/>
                <w:webHidden/>
              </w:rPr>
            </w:r>
            <w:r w:rsidR="00404E6C">
              <w:rPr>
                <w:noProof/>
                <w:webHidden/>
              </w:rPr>
              <w:fldChar w:fldCharType="separate"/>
            </w:r>
            <w:r w:rsidR="00404E6C">
              <w:rPr>
                <w:noProof/>
                <w:webHidden/>
              </w:rPr>
              <w:t>46</w:t>
            </w:r>
            <w:r w:rsidR="00404E6C">
              <w:rPr>
                <w:noProof/>
                <w:webHidden/>
              </w:rPr>
              <w:fldChar w:fldCharType="end"/>
            </w:r>
          </w:hyperlink>
        </w:p>
        <w:p w14:paraId="3059644A" w14:textId="79919D01"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24" w:history="1">
            <w:r w:rsidR="00404E6C" w:rsidRPr="00F80F6C">
              <w:rPr>
                <w:rStyle w:val="Kpr"/>
                <w:noProof/>
                <w14:scene3d>
                  <w14:camera w14:prst="orthographicFront"/>
                  <w14:lightRig w14:rig="threePt" w14:dir="t">
                    <w14:rot w14:lat="0" w14:lon="0" w14:rev="0"/>
                  </w14:lightRig>
                </w14:scene3d>
              </w:rPr>
              <w:t>5.3.2</w:t>
            </w:r>
            <w:r w:rsidR="00404E6C">
              <w:rPr>
                <w:rFonts w:asciiTheme="minorHAnsi" w:eastAsiaTheme="minorEastAsia" w:hAnsiTheme="minorHAnsi" w:cstheme="minorBidi"/>
                <w:noProof/>
                <w:sz w:val="22"/>
                <w:szCs w:val="22"/>
              </w:rPr>
              <w:tab/>
            </w:r>
            <w:r w:rsidR="00404E6C" w:rsidRPr="00F80F6C">
              <w:rPr>
                <w:rStyle w:val="Kpr"/>
                <w:noProof/>
              </w:rPr>
              <w:t>Date Column of the Database</w:t>
            </w:r>
            <w:r w:rsidR="00404E6C">
              <w:rPr>
                <w:noProof/>
                <w:webHidden/>
              </w:rPr>
              <w:tab/>
            </w:r>
            <w:r w:rsidR="00404E6C">
              <w:rPr>
                <w:noProof/>
                <w:webHidden/>
              </w:rPr>
              <w:fldChar w:fldCharType="begin"/>
            </w:r>
            <w:r w:rsidR="00404E6C">
              <w:rPr>
                <w:noProof/>
                <w:webHidden/>
              </w:rPr>
              <w:instrText xml:space="preserve"> PAGEREF _Toc9467524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706928D9" w14:textId="221AB03C"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25" w:history="1">
            <w:r w:rsidR="00404E6C" w:rsidRPr="00F80F6C">
              <w:rPr>
                <w:rStyle w:val="Kpr"/>
                <w:noProof/>
                <w14:scene3d>
                  <w14:camera w14:prst="orthographicFront"/>
                  <w14:lightRig w14:rig="threePt" w14:dir="t">
                    <w14:rot w14:lat="0" w14:lon="0" w14:rev="0"/>
                  </w14:lightRig>
                </w14:scene3d>
              </w:rPr>
              <w:t>5.3.3</w:t>
            </w:r>
            <w:r w:rsidR="00404E6C">
              <w:rPr>
                <w:rFonts w:asciiTheme="minorHAnsi" w:eastAsiaTheme="minorEastAsia" w:hAnsiTheme="minorHAnsi" w:cstheme="minorBidi"/>
                <w:noProof/>
                <w:sz w:val="22"/>
                <w:szCs w:val="22"/>
              </w:rPr>
              <w:tab/>
            </w:r>
            <w:r w:rsidR="00404E6C" w:rsidRPr="00F80F6C">
              <w:rPr>
                <w:rStyle w:val="Kpr"/>
                <w:noProof/>
              </w:rPr>
              <w:t>UserName Column of the Database</w:t>
            </w:r>
            <w:r w:rsidR="00404E6C">
              <w:rPr>
                <w:noProof/>
                <w:webHidden/>
              </w:rPr>
              <w:tab/>
            </w:r>
            <w:r w:rsidR="00404E6C">
              <w:rPr>
                <w:noProof/>
                <w:webHidden/>
              </w:rPr>
              <w:fldChar w:fldCharType="begin"/>
            </w:r>
            <w:r w:rsidR="00404E6C">
              <w:rPr>
                <w:noProof/>
                <w:webHidden/>
              </w:rPr>
              <w:instrText xml:space="preserve"> PAGEREF _Toc9467525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0D50EEFE" w14:textId="42EBDEF8"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26" w:history="1">
            <w:r w:rsidR="00404E6C" w:rsidRPr="00F80F6C">
              <w:rPr>
                <w:rStyle w:val="Kpr"/>
                <w:noProof/>
                <w14:scene3d>
                  <w14:camera w14:prst="orthographicFront"/>
                  <w14:lightRig w14:rig="threePt" w14:dir="t">
                    <w14:rot w14:lat="0" w14:lon="0" w14:rev="0"/>
                  </w14:lightRig>
                </w14:scene3d>
              </w:rPr>
              <w:t>5.3.4</w:t>
            </w:r>
            <w:r w:rsidR="00404E6C">
              <w:rPr>
                <w:rFonts w:asciiTheme="minorHAnsi" w:eastAsiaTheme="minorEastAsia" w:hAnsiTheme="minorHAnsi" w:cstheme="minorBidi"/>
                <w:noProof/>
                <w:sz w:val="22"/>
                <w:szCs w:val="22"/>
              </w:rPr>
              <w:tab/>
            </w:r>
            <w:r w:rsidR="00404E6C" w:rsidRPr="00F80F6C">
              <w:rPr>
                <w:rStyle w:val="Kpr"/>
                <w:noProof/>
              </w:rPr>
              <w:t>Title Column of the Database</w:t>
            </w:r>
            <w:r w:rsidR="00404E6C">
              <w:rPr>
                <w:noProof/>
                <w:webHidden/>
              </w:rPr>
              <w:tab/>
            </w:r>
            <w:r w:rsidR="00404E6C">
              <w:rPr>
                <w:noProof/>
                <w:webHidden/>
              </w:rPr>
              <w:fldChar w:fldCharType="begin"/>
            </w:r>
            <w:r w:rsidR="00404E6C">
              <w:rPr>
                <w:noProof/>
                <w:webHidden/>
              </w:rPr>
              <w:instrText xml:space="preserve"> PAGEREF _Toc9467526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74ED37F3" w14:textId="120C8A37"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27" w:history="1">
            <w:r w:rsidR="00404E6C" w:rsidRPr="00F80F6C">
              <w:rPr>
                <w:rStyle w:val="Kpr"/>
                <w:noProof/>
                <w14:scene3d>
                  <w14:camera w14:prst="orthographicFront"/>
                  <w14:lightRig w14:rig="threePt" w14:dir="t">
                    <w14:rot w14:lat="0" w14:lon="0" w14:rev="0"/>
                  </w14:lightRig>
                </w14:scene3d>
              </w:rPr>
              <w:t>5.3.5</w:t>
            </w:r>
            <w:r w:rsidR="00404E6C">
              <w:rPr>
                <w:rFonts w:asciiTheme="minorHAnsi" w:eastAsiaTheme="minorEastAsia" w:hAnsiTheme="minorHAnsi" w:cstheme="minorBidi"/>
                <w:noProof/>
                <w:sz w:val="22"/>
                <w:szCs w:val="22"/>
              </w:rPr>
              <w:tab/>
            </w:r>
            <w:r w:rsidR="00404E6C" w:rsidRPr="00F80F6C">
              <w:rPr>
                <w:rStyle w:val="Kpr"/>
                <w:noProof/>
              </w:rPr>
              <w:t>Text Column of the Database</w:t>
            </w:r>
            <w:r w:rsidR="00404E6C">
              <w:rPr>
                <w:noProof/>
                <w:webHidden/>
              </w:rPr>
              <w:tab/>
            </w:r>
            <w:r w:rsidR="00404E6C">
              <w:rPr>
                <w:noProof/>
                <w:webHidden/>
              </w:rPr>
              <w:fldChar w:fldCharType="begin"/>
            </w:r>
            <w:r w:rsidR="00404E6C">
              <w:rPr>
                <w:noProof/>
                <w:webHidden/>
              </w:rPr>
              <w:instrText xml:space="preserve"> PAGEREF _Toc9467527 \h </w:instrText>
            </w:r>
            <w:r w:rsidR="00404E6C">
              <w:rPr>
                <w:noProof/>
                <w:webHidden/>
              </w:rPr>
            </w:r>
            <w:r w:rsidR="00404E6C">
              <w:rPr>
                <w:noProof/>
                <w:webHidden/>
              </w:rPr>
              <w:fldChar w:fldCharType="separate"/>
            </w:r>
            <w:r w:rsidR="00404E6C">
              <w:rPr>
                <w:noProof/>
                <w:webHidden/>
              </w:rPr>
              <w:t>47</w:t>
            </w:r>
            <w:r w:rsidR="00404E6C">
              <w:rPr>
                <w:noProof/>
                <w:webHidden/>
              </w:rPr>
              <w:fldChar w:fldCharType="end"/>
            </w:r>
          </w:hyperlink>
        </w:p>
        <w:p w14:paraId="4B884F86" w14:textId="75148652"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28" w:history="1">
            <w:r w:rsidR="00404E6C" w:rsidRPr="00F80F6C">
              <w:rPr>
                <w:rStyle w:val="Kpr"/>
                <w:noProof/>
                <w14:scene3d>
                  <w14:camera w14:prst="orthographicFront"/>
                  <w14:lightRig w14:rig="threePt" w14:dir="t">
                    <w14:rot w14:lat="0" w14:lon="0" w14:rev="0"/>
                  </w14:lightRig>
                </w14:scene3d>
              </w:rPr>
              <w:t>5.3.6</w:t>
            </w:r>
            <w:r w:rsidR="00404E6C">
              <w:rPr>
                <w:rFonts w:asciiTheme="minorHAnsi" w:eastAsiaTheme="minorEastAsia" w:hAnsiTheme="minorHAnsi" w:cstheme="minorBidi"/>
                <w:noProof/>
                <w:sz w:val="22"/>
                <w:szCs w:val="22"/>
              </w:rPr>
              <w:tab/>
            </w:r>
            <w:r w:rsidR="00404E6C" w:rsidRPr="00F80F6C">
              <w:rPr>
                <w:rStyle w:val="Kpr"/>
                <w:noProof/>
              </w:rPr>
              <w:t>Status Column of the Database</w:t>
            </w:r>
            <w:r w:rsidR="00404E6C">
              <w:rPr>
                <w:noProof/>
                <w:webHidden/>
              </w:rPr>
              <w:tab/>
            </w:r>
            <w:r w:rsidR="00404E6C">
              <w:rPr>
                <w:noProof/>
                <w:webHidden/>
              </w:rPr>
              <w:fldChar w:fldCharType="begin"/>
            </w:r>
            <w:r w:rsidR="00404E6C">
              <w:rPr>
                <w:noProof/>
                <w:webHidden/>
              </w:rPr>
              <w:instrText xml:space="preserve"> PAGEREF _Toc9467528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475FB766" w14:textId="73B18892" w:rsidR="00404E6C" w:rsidRDefault="00E62168">
          <w:pPr>
            <w:pStyle w:val="T2"/>
            <w:rPr>
              <w:rFonts w:asciiTheme="minorHAnsi" w:eastAsiaTheme="minorEastAsia" w:hAnsiTheme="minorHAnsi" w:cstheme="minorBidi"/>
              <w:noProof/>
              <w:sz w:val="22"/>
              <w:szCs w:val="22"/>
            </w:rPr>
          </w:pPr>
          <w:hyperlink w:anchor="_Toc9467529" w:history="1">
            <w:r w:rsidR="00404E6C" w:rsidRPr="00F80F6C">
              <w:rPr>
                <w:rStyle w:val="Kpr"/>
                <w:iCs/>
                <w:noProof/>
              </w:rPr>
              <w:t>5.4</w:t>
            </w:r>
            <w:r w:rsidR="00404E6C">
              <w:rPr>
                <w:rFonts w:asciiTheme="minorHAnsi" w:eastAsiaTheme="minorEastAsia" w:hAnsiTheme="minorHAnsi" w:cstheme="minorBidi"/>
                <w:noProof/>
                <w:sz w:val="22"/>
                <w:szCs w:val="22"/>
              </w:rPr>
              <w:tab/>
            </w:r>
            <w:r w:rsidR="00404E6C" w:rsidRPr="00F80F6C">
              <w:rPr>
                <w:rStyle w:val="Kpr"/>
                <w:iCs/>
                <w:noProof/>
              </w:rPr>
              <w:t>User Interface of the System</w:t>
            </w:r>
            <w:r w:rsidR="00404E6C">
              <w:rPr>
                <w:noProof/>
                <w:webHidden/>
              </w:rPr>
              <w:tab/>
            </w:r>
            <w:r w:rsidR="00404E6C">
              <w:rPr>
                <w:noProof/>
                <w:webHidden/>
              </w:rPr>
              <w:fldChar w:fldCharType="begin"/>
            </w:r>
            <w:r w:rsidR="00404E6C">
              <w:rPr>
                <w:noProof/>
                <w:webHidden/>
              </w:rPr>
              <w:instrText xml:space="preserve"> PAGEREF _Toc9467529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3E0B973A" w14:textId="2D27BC83" w:rsidR="00404E6C" w:rsidRDefault="00E62168">
          <w:pPr>
            <w:pStyle w:val="T2"/>
            <w:rPr>
              <w:rFonts w:asciiTheme="minorHAnsi" w:eastAsiaTheme="minorEastAsia" w:hAnsiTheme="minorHAnsi" w:cstheme="minorBidi"/>
              <w:noProof/>
              <w:sz w:val="22"/>
              <w:szCs w:val="22"/>
            </w:rPr>
          </w:pPr>
          <w:hyperlink w:anchor="_Toc9467530" w:history="1">
            <w:r w:rsidR="00404E6C" w:rsidRPr="00F80F6C">
              <w:rPr>
                <w:rStyle w:val="Kpr"/>
                <w:noProof/>
              </w:rPr>
              <w:t>5.5</w:t>
            </w:r>
            <w:r w:rsidR="00404E6C">
              <w:rPr>
                <w:rFonts w:asciiTheme="minorHAnsi" w:eastAsiaTheme="minorEastAsia" w:hAnsiTheme="minorHAnsi" w:cstheme="minorBidi"/>
                <w:noProof/>
                <w:sz w:val="22"/>
                <w:szCs w:val="22"/>
              </w:rPr>
              <w:tab/>
            </w:r>
            <w:r w:rsidR="00404E6C" w:rsidRPr="00F80F6C">
              <w:rPr>
                <w:rStyle w:val="Kpr"/>
                <w:noProof/>
              </w:rPr>
              <w:t>Implementation Details of the Code Files</w:t>
            </w:r>
            <w:r w:rsidR="00404E6C">
              <w:rPr>
                <w:noProof/>
                <w:webHidden/>
              </w:rPr>
              <w:tab/>
            </w:r>
            <w:r w:rsidR="00404E6C">
              <w:rPr>
                <w:noProof/>
                <w:webHidden/>
              </w:rPr>
              <w:fldChar w:fldCharType="begin"/>
            </w:r>
            <w:r w:rsidR="00404E6C">
              <w:rPr>
                <w:noProof/>
                <w:webHidden/>
              </w:rPr>
              <w:instrText xml:space="preserve"> PAGEREF _Toc9467530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5DB5575F" w14:textId="7A28D767"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31" w:history="1">
            <w:r w:rsidR="00404E6C" w:rsidRPr="00F80F6C">
              <w:rPr>
                <w:rStyle w:val="Kpr"/>
                <w:noProof/>
                <w14:scene3d>
                  <w14:camera w14:prst="orthographicFront"/>
                  <w14:lightRig w14:rig="threePt" w14:dir="t">
                    <w14:rot w14:lat="0" w14:lon="0" w14:rev="0"/>
                  </w14:lightRig>
                </w14:scene3d>
              </w:rPr>
              <w:t>5.5.1</w:t>
            </w:r>
            <w:r w:rsidR="00404E6C">
              <w:rPr>
                <w:rFonts w:asciiTheme="minorHAnsi" w:eastAsiaTheme="minorEastAsia" w:hAnsiTheme="minorHAnsi" w:cstheme="minorBidi"/>
                <w:noProof/>
                <w:sz w:val="22"/>
                <w:szCs w:val="22"/>
              </w:rPr>
              <w:tab/>
            </w:r>
            <w:r w:rsidR="00404E6C" w:rsidRPr="00F80F6C">
              <w:rPr>
                <w:rStyle w:val="Kpr"/>
                <w:noProof/>
              </w:rPr>
              <w:t>manager.py File</w:t>
            </w:r>
            <w:r w:rsidR="00404E6C">
              <w:rPr>
                <w:noProof/>
                <w:webHidden/>
              </w:rPr>
              <w:tab/>
            </w:r>
            <w:r w:rsidR="00404E6C">
              <w:rPr>
                <w:noProof/>
                <w:webHidden/>
              </w:rPr>
              <w:fldChar w:fldCharType="begin"/>
            </w:r>
            <w:r w:rsidR="00404E6C">
              <w:rPr>
                <w:noProof/>
                <w:webHidden/>
              </w:rPr>
              <w:instrText xml:space="preserve"> PAGEREF _Toc9467531 \h </w:instrText>
            </w:r>
            <w:r w:rsidR="00404E6C">
              <w:rPr>
                <w:noProof/>
                <w:webHidden/>
              </w:rPr>
            </w:r>
            <w:r w:rsidR="00404E6C">
              <w:rPr>
                <w:noProof/>
                <w:webHidden/>
              </w:rPr>
              <w:fldChar w:fldCharType="separate"/>
            </w:r>
            <w:r w:rsidR="00404E6C">
              <w:rPr>
                <w:noProof/>
                <w:webHidden/>
              </w:rPr>
              <w:t>48</w:t>
            </w:r>
            <w:r w:rsidR="00404E6C">
              <w:rPr>
                <w:noProof/>
                <w:webHidden/>
              </w:rPr>
              <w:fldChar w:fldCharType="end"/>
            </w:r>
          </w:hyperlink>
        </w:p>
        <w:p w14:paraId="10E5C669" w14:textId="35936D66"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32" w:history="1">
            <w:r w:rsidR="00404E6C" w:rsidRPr="00F80F6C">
              <w:rPr>
                <w:rStyle w:val="Kpr"/>
                <w:noProof/>
                <w14:scene3d>
                  <w14:camera w14:prst="orthographicFront"/>
                  <w14:lightRig w14:rig="threePt" w14:dir="t">
                    <w14:rot w14:lat="0" w14:lon="0" w14:rev="0"/>
                  </w14:lightRig>
                </w14:scene3d>
              </w:rPr>
              <w:t>5.5.2</w:t>
            </w:r>
            <w:r w:rsidR="00404E6C">
              <w:rPr>
                <w:rFonts w:asciiTheme="minorHAnsi" w:eastAsiaTheme="minorEastAsia" w:hAnsiTheme="minorHAnsi" w:cstheme="minorBidi"/>
                <w:noProof/>
                <w:sz w:val="22"/>
                <w:szCs w:val="22"/>
              </w:rPr>
              <w:tab/>
            </w:r>
            <w:r w:rsidR="00404E6C" w:rsidRPr="00F80F6C">
              <w:rPr>
                <w:rStyle w:val="Kpr"/>
                <w:noProof/>
              </w:rPr>
              <w:t>config.py File</w:t>
            </w:r>
            <w:r w:rsidR="00404E6C">
              <w:rPr>
                <w:noProof/>
                <w:webHidden/>
              </w:rPr>
              <w:tab/>
            </w:r>
            <w:r w:rsidR="00404E6C">
              <w:rPr>
                <w:noProof/>
                <w:webHidden/>
              </w:rPr>
              <w:fldChar w:fldCharType="begin"/>
            </w:r>
            <w:r w:rsidR="00404E6C">
              <w:rPr>
                <w:noProof/>
                <w:webHidden/>
              </w:rPr>
              <w:instrText xml:space="preserve"> PAGEREF _Toc9467532 \h </w:instrText>
            </w:r>
            <w:r w:rsidR="00404E6C">
              <w:rPr>
                <w:noProof/>
                <w:webHidden/>
              </w:rPr>
            </w:r>
            <w:r w:rsidR="00404E6C">
              <w:rPr>
                <w:noProof/>
                <w:webHidden/>
              </w:rPr>
              <w:fldChar w:fldCharType="separate"/>
            </w:r>
            <w:r w:rsidR="00404E6C">
              <w:rPr>
                <w:noProof/>
                <w:webHidden/>
              </w:rPr>
              <w:t>49</w:t>
            </w:r>
            <w:r w:rsidR="00404E6C">
              <w:rPr>
                <w:noProof/>
                <w:webHidden/>
              </w:rPr>
              <w:fldChar w:fldCharType="end"/>
            </w:r>
          </w:hyperlink>
        </w:p>
        <w:p w14:paraId="59F95706" w14:textId="04376AA1"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33" w:history="1">
            <w:r w:rsidR="00404E6C" w:rsidRPr="00F80F6C">
              <w:rPr>
                <w:rStyle w:val="Kpr"/>
                <w:noProof/>
                <w14:scene3d>
                  <w14:camera w14:prst="orthographicFront"/>
                  <w14:lightRig w14:rig="threePt" w14:dir="t">
                    <w14:rot w14:lat="0" w14:lon="0" w14:rev="0"/>
                  </w14:lightRig>
                </w14:scene3d>
              </w:rPr>
              <w:t>5.5.3</w:t>
            </w:r>
            <w:r w:rsidR="00404E6C">
              <w:rPr>
                <w:rFonts w:asciiTheme="minorHAnsi" w:eastAsiaTheme="minorEastAsia" w:hAnsiTheme="minorHAnsi" w:cstheme="minorBidi"/>
                <w:noProof/>
                <w:sz w:val="22"/>
                <w:szCs w:val="22"/>
              </w:rPr>
              <w:tab/>
            </w:r>
            <w:r w:rsidR="00404E6C" w:rsidRPr="00F80F6C">
              <w:rPr>
                <w:rStyle w:val="Kpr"/>
                <w:noProof/>
              </w:rPr>
              <w:t>hurriyetApiToDb.py File</w:t>
            </w:r>
            <w:r w:rsidR="00404E6C">
              <w:rPr>
                <w:noProof/>
                <w:webHidden/>
              </w:rPr>
              <w:tab/>
            </w:r>
            <w:r w:rsidR="00404E6C">
              <w:rPr>
                <w:noProof/>
                <w:webHidden/>
              </w:rPr>
              <w:fldChar w:fldCharType="begin"/>
            </w:r>
            <w:r w:rsidR="00404E6C">
              <w:rPr>
                <w:noProof/>
                <w:webHidden/>
              </w:rPr>
              <w:instrText xml:space="preserve"> PAGEREF _Toc9467533 \h </w:instrText>
            </w:r>
            <w:r w:rsidR="00404E6C">
              <w:rPr>
                <w:noProof/>
                <w:webHidden/>
              </w:rPr>
            </w:r>
            <w:r w:rsidR="00404E6C">
              <w:rPr>
                <w:noProof/>
                <w:webHidden/>
              </w:rPr>
              <w:fldChar w:fldCharType="separate"/>
            </w:r>
            <w:r w:rsidR="00404E6C">
              <w:rPr>
                <w:noProof/>
                <w:webHidden/>
              </w:rPr>
              <w:t>58</w:t>
            </w:r>
            <w:r w:rsidR="00404E6C">
              <w:rPr>
                <w:noProof/>
                <w:webHidden/>
              </w:rPr>
              <w:fldChar w:fldCharType="end"/>
            </w:r>
          </w:hyperlink>
        </w:p>
        <w:p w14:paraId="4D8C79D0" w14:textId="48DDEE0F"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34" w:history="1">
            <w:r w:rsidR="00404E6C" w:rsidRPr="00F80F6C">
              <w:rPr>
                <w:rStyle w:val="Kpr"/>
                <w:noProof/>
                <w14:scene3d>
                  <w14:camera w14:prst="orthographicFront"/>
                  <w14:lightRig w14:rig="threePt" w14:dir="t">
                    <w14:rot w14:lat="0" w14:lon="0" w14:rev="0"/>
                  </w14:lightRig>
                </w14:scene3d>
              </w:rPr>
              <w:t>5.5.4</w:t>
            </w:r>
            <w:r w:rsidR="00404E6C">
              <w:rPr>
                <w:rFonts w:asciiTheme="minorHAnsi" w:eastAsiaTheme="minorEastAsia" w:hAnsiTheme="minorHAnsi" w:cstheme="minorBidi"/>
                <w:noProof/>
                <w:sz w:val="22"/>
                <w:szCs w:val="22"/>
              </w:rPr>
              <w:tab/>
            </w:r>
            <w:r w:rsidR="00404E6C" w:rsidRPr="00F80F6C">
              <w:rPr>
                <w:rStyle w:val="Kpr"/>
                <w:noProof/>
              </w:rPr>
              <w:t>ituNlpPipeline.py File</w:t>
            </w:r>
            <w:r w:rsidR="00404E6C">
              <w:rPr>
                <w:noProof/>
                <w:webHidden/>
              </w:rPr>
              <w:tab/>
            </w:r>
            <w:r w:rsidR="00404E6C">
              <w:rPr>
                <w:noProof/>
                <w:webHidden/>
              </w:rPr>
              <w:fldChar w:fldCharType="begin"/>
            </w:r>
            <w:r w:rsidR="00404E6C">
              <w:rPr>
                <w:noProof/>
                <w:webHidden/>
              </w:rPr>
              <w:instrText xml:space="preserve"> PAGEREF _Toc9467534 \h </w:instrText>
            </w:r>
            <w:r w:rsidR="00404E6C">
              <w:rPr>
                <w:noProof/>
                <w:webHidden/>
              </w:rPr>
            </w:r>
            <w:r w:rsidR="00404E6C">
              <w:rPr>
                <w:noProof/>
                <w:webHidden/>
              </w:rPr>
              <w:fldChar w:fldCharType="separate"/>
            </w:r>
            <w:r w:rsidR="00404E6C">
              <w:rPr>
                <w:noProof/>
                <w:webHidden/>
              </w:rPr>
              <w:t>59</w:t>
            </w:r>
            <w:r w:rsidR="00404E6C">
              <w:rPr>
                <w:noProof/>
                <w:webHidden/>
              </w:rPr>
              <w:fldChar w:fldCharType="end"/>
            </w:r>
          </w:hyperlink>
        </w:p>
        <w:p w14:paraId="212A0B56" w14:textId="2CD1F033"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35" w:history="1">
            <w:r w:rsidR="00404E6C" w:rsidRPr="00F80F6C">
              <w:rPr>
                <w:rStyle w:val="Kpr"/>
                <w:noProof/>
                <w14:scene3d>
                  <w14:camera w14:prst="orthographicFront"/>
                  <w14:lightRig w14:rig="threePt" w14:dir="t">
                    <w14:rot w14:lat="0" w14:lon="0" w14:rev="0"/>
                  </w14:lightRig>
                </w14:scene3d>
              </w:rPr>
              <w:t>5.5.5</w:t>
            </w:r>
            <w:r w:rsidR="00404E6C">
              <w:rPr>
                <w:rFonts w:asciiTheme="minorHAnsi" w:eastAsiaTheme="minorEastAsia" w:hAnsiTheme="minorHAnsi" w:cstheme="minorBidi"/>
                <w:noProof/>
                <w:sz w:val="22"/>
                <w:szCs w:val="22"/>
              </w:rPr>
              <w:tab/>
            </w:r>
            <w:r w:rsidR="00404E6C" w:rsidRPr="00F80F6C">
              <w:rPr>
                <w:rStyle w:val="Kpr"/>
                <w:noProof/>
              </w:rPr>
              <w:t>securityEventsWebPortal.py File</w:t>
            </w:r>
            <w:r w:rsidR="00404E6C">
              <w:rPr>
                <w:noProof/>
                <w:webHidden/>
              </w:rPr>
              <w:tab/>
            </w:r>
            <w:r w:rsidR="00404E6C">
              <w:rPr>
                <w:noProof/>
                <w:webHidden/>
              </w:rPr>
              <w:fldChar w:fldCharType="begin"/>
            </w:r>
            <w:r w:rsidR="00404E6C">
              <w:rPr>
                <w:noProof/>
                <w:webHidden/>
              </w:rPr>
              <w:instrText xml:space="preserve"> PAGEREF _Toc9467535 \h </w:instrText>
            </w:r>
            <w:r w:rsidR="00404E6C">
              <w:rPr>
                <w:noProof/>
                <w:webHidden/>
              </w:rPr>
            </w:r>
            <w:r w:rsidR="00404E6C">
              <w:rPr>
                <w:noProof/>
                <w:webHidden/>
              </w:rPr>
              <w:fldChar w:fldCharType="separate"/>
            </w:r>
            <w:r w:rsidR="00404E6C">
              <w:rPr>
                <w:noProof/>
                <w:webHidden/>
              </w:rPr>
              <w:t>59</w:t>
            </w:r>
            <w:r w:rsidR="00404E6C">
              <w:rPr>
                <w:noProof/>
                <w:webHidden/>
              </w:rPr>
              <w:fldChar w:fldCharType="end"/>
            </w:r>
          </w:hyperlink>
        </w:p>
        <w:p w14:paraId="6501B5DC" w14:textId="10427B71"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36" w:history="1">
            <w:r w:rsidR="00404E6C" w:rsidRPr="00F80F6C">
              <w:rPr>
                <w:rStyle w:val="Kpr"/>
                <w:noProof/>
                <w14:scene3d>
                  <w14:camera w14:prst="orthographicFront"/>
                  <w14:lightRig w14:rig="threePt" w14:dir="t">
                    <w14:rot w14:lat="0" w14:lon="0" w14:rev="0"/>
                  </w14:lightRig>
                </w14:scene3d>
              </w:rPr>
              <w:t>5.5.6</w:t>
            </w:r>
            <w:r w:rsidR="00404E6C">
              <w:rPr>
                <w:rFonts w:asciiTheme="minorHAnsi" w:eastAsiaTheme="minorEastAsia" w:hAnsiTheme="minorHAnsi" w:cstheme="minorBidi"/>
                <w:noProof/>
                <w:sz w:val="22"/>
                <w:szCs w:val="22"/>
              </w:rPr>
              <w:tab/>
            </w:r>
            <w:r w:rsidR="00404E6C" w:rsidRPr="00F80F6C">
              <w:rPr>
                <w:rStyle w:val="Kpr"/>
                <w:noProof/>
              </w:rPr>
              <w:t>sqliteOperations.py File</w:t>
            </w:r>
            <w:r w:rsidR="00404E6C">
              <w:rPr>
                <w:noProof/>
                <w:webHidden/>
              </w:rPr>
              <w:tab/>
            </w:r>
            <w:r w:rsidR="00404E6C">
              <w:rPr>
                <w:noProof/>
                <w:webHidden/>
              </w:rPr>
              <w:fldChar w:fldCharType="begin"/>
            </w:r>
            <w:r w:rsidR="00404E6C">
              <w:rPr>
                <w:noProof/>
                <w:webHidden/>
              </w:rPr>
              <w:instrText xml:space="preserve"> PAGEREF _Toc9467536 \h </w:instrText>
            </w:r>
            <w:r w:rsidR="00404E6C">
              <w:rPr>
                <w:noProof/>
                <w:webHidden/>
              </w:rPr>
            </w:r>
            <w:r w:rsidR="00404E6C">
              <w:rPr>
                <w:noProof/>
                <w:webHidden/>
              </w:rPr>
              <w:fldChar w:fldCharType="separate"/>
            </w:r>
            <w:r w:rsidR="00404E6C">
              <w:rPr>
                <w:noProof/>
                <w:webHidden/>
              </w:rPr>
              <w:t>60</w:t>
            </w:r>
            <w:r w:rsidR="00404E6C">
              <w:rPr>
                <w:noProof/>
                <w:webHidden/>
              </w:rPr>
              <w:fldChar w:fldCharType="end"/>
            </w:r>
          </w:hyperlink>
        </w:p>
        <w:p w14:paraId="0DAAAE0A" w14:textId="6440FFD0"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37" w:history="1">
            <w:r w:rsidR="00404E6C" w:rsidRPr="00F80F6C">
              <w:rPr>
                <w:rStyle w:val="Kpr"/>
                <w:noProof/>
                <w14:scene3d>
                  <w14:camera w14:prst="orthographicFront"/>
                  <w14:lightRig w14:rig="threePt" w14:dir="t">
                    <w14:rot w14:lat="0" w14:lon="0" w14:rev="0"/>
                  </w14:lightRig>
                </w14:scene3d>
              </w:rPr>
              <w:t>5.5.7</w:t>
            </w:r>
            <w:r w:rsidR="00404E6C">
              <w:rPr>
                <w:rFonts w:asciiTheme="minorHAnsi" w:eastAsiaTheme="minorEastAsia" w:hAnsiTheme="minorHAnsi" w:cstheme="minorBidi"/>
                <w:noProof/>
                <w:sz w:val="22"/>
                <w:szCs w:val="22"/>
              </w:rPr>
              <w:tab/>
            </w:r>
            <w:r w:rsidR="00404E6C" w:rsidRPr="00F80F6C">
              <w:rPr>
                <w:rStyle w:val="Kpr"/>
                <w:noProof/>
              </w:rPr>
              <w:t>twitterStreamToDb.py File</w:t>
            </w:r>
            <w:r w:rsidR="00404E6C">
              <w:rPr>
                <w:noProof/>
                <w:webHidden/>
              </w:rPr>
              <w:tab/>
            </w:r>
            <w:r w:rsidR="00404E6C">
              <w:rPr>
                <w:noProof/>
                <w:webHidden/>
              </w:rPr>
              <w:fldChar w:fldCharType="begin"/>
            </w:r>
            <w:r w:rsidR="00404E6C">
              <w:rPr>
                <w:noProof/>
                <w:webHidden/>
              </w:rPr>
              <w:instrText xml:space="preserve"> PAGEREF _Toc9467537 \h </w:instrText>
            </w:r>
            <w:r w:rsidR="00404E6C">
              <w:rPr>
                <w:noProof/>
                <w:webHidden/>
              </w:rPr>
            </w:r>
            <w:r w:rsidR="00404E6C">
              <w:rPr>
                <w:noProof/>
                <w:webHidden/>
              </w:rPr>
              <w:fldChar w:fldCharType="separate"/>
            </w:r>
            <w:r w:rsidR="00404E6C">
              <w:rPr>
                <w:noProof/>
                <w:webHidden/>
              </w:rPr>
              <w:t>60</w:t>
            </w:r>
            <w:r w:rsidR="00404E6C">
              <w:rPr>
                <w:noProof/>
                <w:webHidden/>
              </w:rPr>
              <w:fldChar w:fldCharType="end"/>
            </w:r>
          </w:hyperlink>
        </w:p>
        <w:p w14:paraId="67E3656F" w14:textId="2EDEE78E"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38" w:history="1">
            <w:r w:rsidR="00404E6C" w:rsidRPr="00F80F6C">
              <w:rPr>
                <w:rStyle w:val="Kpr"/>
                <w:noProof/>
                <w14:scene3d>
                  <w14:camera w14:prst="orthographicFront"/>
                  <w14:lightRig w14:rig="threePt" w14:dir="t">
                    <w14:rot w14:lat="0" w14:lon="0" w14:rev="0"/>
                  </w14:lightRig>
                </w14:scene3d>
              </w:rPr>
              <w:t>5.5.8</w:t>
            </w:r>
            <w:r w:rsidR="00404E6C">
              <w:rPr>
                <w:rFonts w:asciiTheme="minorHAnsi" w:eastAsiaTheme="minorEastAsia" w:hAnsiTheme="minorHAnsi" w:cstheme="minorBidi"/>
                <w:noProof/>
                <w:sz w:val="22"/>
                <w:szCs w:val="22"/>
              </w:rPr>
              <w:tab/>
            </w:r>
            <w:r w:rsidR="00404E6C" w:rsidRPr="00F80F6C">
              <w:rPr>
                <w:rStyle w:val="Kpr"/>
                <w:noProof/>
              </w:rPr>
              <w:t>userInterface.html File</w:t>
            </w:r>
            <w:r w:rsidR="00404E6C">
              <w:rPr>
                <w:noProof/>
                <w:webHidden/>
              </w:rPr>
              <w:tab/>
            </w:r>
            <w:r w:rsidR="00404E6C">
              <w:rPr>
                <w:noProof/>
                <w:webHidden/>
              </w:rPr>
              <w:fldChar w:fldCharType="begin"/>
            </w:r>
            <w:r w:rsidR="00404E6C">
              <w:rPr>
                <w:noProof/>
                <w:webHidden/>
              </w:rPr>
              <w:instrText xml:space="preserve"> PAGEREF _Toc9467538 \h </w:instrText>
            </w:r>
            <w:r w:rsidR="00404E6C">
              <w:rPr>
                <w:noProof/>
                <w:webHidden/>
              </w:rPr>
            </w:r>
            <w:r w:rsidR="00404E6C">
              <w:rPr>
                <w:noProof/>
                <w:webHidden/>
              </w:rPr>
              <w:fldChar w:fldCharType="separate"/>
            </w:r>
            <w:r w:rsidR="00404E6C">
              <w:rPr>
                <w:noProof/>
                <w:webHidden/>
              </w:rPr>
              <w:t>61</w:t>
            </w:r>
            <w:r w:rsidR="00404E6C">
              <w:rPr>
                <w:noProof/>
                <w:webHidden/>
              </w:rPr>
              <w:fldChar w:fldCharType="end"/>
            </w:r>
          </w:hyperlink>
        </w:p>
        <w:p w14:paraId="19B74F2F" w14:textId="47446E99" w:rsidR="00404E6C" w:rsidRDefault="00E62168">
          <w:pPr>
            <w:pStyle w:val="T1"/>
            <w:rPr>
              <w:rFonts w:asciiTheme="minorHAnsi" w:eastAsiaTheme="minorEastAsia" w:hAnsiTheme="minorHAnsi" w:cstheme="minorBidi"/>
              <w:noProof/>
              <w:sz w:val="22"/>
              <w:szCs w:val="22"/>
            </w:rPr>
          </w:pPr>
          <w:hyperlink w:anchor="_Toc9467539" w:history="1">
            <w:r w:rsidR="00404E6C" w:rsidRPr="00F80F6C">
              <w:rPr>
                <w:rStyle w:val="Kpr"/>
                <w:noProof/>
              </w:rPr>
              <w:t>6</w:t>
            </w:r>
            <w:r w:rsidR="00404E6C">
              <w:rPr>
                <w:rFonts w:asciiTheme="minorHAnsi" w:eastAsiaTheme="minorEastAsia" w:hAnsiTheme="minorHAnsi" w:cstheme="minorBidi"/>
                <w:noProof/>
                <w:sz w:val="22"/>
                <w:szCs w:val="22"/>
              </w:rPr>
              <w:tab/>
            </w:r>
            <w:r w:rsidR="00404E6C" w:rsidRPr="00F80F6C">
              <w:rPr>
                <w:rStyle w:val="Kpr"/>
                <w:noProof/>
              </w:rPr>
              <w:t>RESULTS</w:t>
            </w:r>
            <w:r w:rsidR="00404E6C">
              <w:rPr>
                <w:noProof/>
                <w:webHidden/>
              </w:rPr>
              <w:tab/>
            </w:r>
            <w:r w:rsidR="00404E6C">
              <w:rPr>
                <w:noProof/>
                <w:webHidden/>
              </w:rPr>
              <w:fldChar w:fldCharType="begin"/>
            </w:r>
            <w:r w:rsidR="00404E6C">
              <w:rPr>
                <w:noProof/>
                <w:webHidden/>
              </w:rPr>
              <w:instrText xml:space="preserve"> PAGEREF _Toc9467539 \h </w:instrText>
            </w:r>
            <w:r w:rsidR="00404E6C">
              <w:rPr>
                <w:noProof/>
                <w:webHidden/>
              </w:rPr>
            </w:r>
            <w:r w:rsidR="00404E6C">
              <w:rPr>
                <w:noProof/>
                <w:webHidden/>
              </w:rPr>
              <w:fldChar w:fldCharType="separate"/>
            </w:r>
            <w:r w:rsidR="00404E6C">
              <w:rPr>
                <w:noProof/>
                <w:webHidden/>
              </w:rPr>
              <w:t>62</w:t>
            </w:r>
            <w:r w:rsidR="00404E6C">
              <w:rPr>
                <w:noProof/>
                <w:webHidden/>
              </w:rPr>
              <w:fldChar w:fldCharType="end"/>
            </w:r>
          </w:hyperlink>
        </w:p>
        <w:p w14:paraId="28657B38" w14:textId="2440B5A3" w:rsidR="00404E6C" w:rsidRDefault="00E62168">
          <w:pPr>
            <w:pStyle w:val="T2"/>
            <w:rPr>
              <w:rFonts w:asciiTheme="minorHAnsi" w:eastAsiaTheme="minorEastAsia" w:hAnsiTheme="minorHAnsi" w:cstheme="minorBidi"/>
              <w:noProof/>
              <w:sz w:val="22"/>
              <w:szCs w:val="22"/>
            </w:rPr>
          </w:pPr>
          <w:hyperlink w:anchor="_Toc9467540" w:history="1">
            <w:r w:rsidR="00404E6C" w:rsidRPr="00F80F6C">
              <w:rPr>
                <w:rStyle w:val="Kpr"/>
                <w:noProof/>
              </w:rPr>
              <w:t>6.1</w:t>
            </w:r>
            <w:r w:rsidR="00404E6C">
              <w:rPr>
                <w:rFonts w:asciiTheme="minorHAnsi" w:eastAsiaTheme="minorEastAsia" w:hAnsiTheme="minorHAnsi" w:cstheme="minorBidi"/>
                <w:noProof/>
                <w:sz w:val="22"/>
                <w:szCs w:val="22"/>
              </w:rPr>
              <w:tab/>
            </w:r>
            <w:r w:rsidR="00404E6C" w:rsidRPr="00F80F6C">
              <w:rPr>
                <w:rStyle w:val="Kpr"/>
                <w:noProof/>
              </w:rPr>
              <w:t>Successful Cybersecurity Event Detection Samples</w:t>
            </w:r>
            <w:r w:rsidR="00404E6C">
              <w:rPr>
                <w:noProof/>
                <w:webHidden/>
              </w:rPr>
              <w:tab/>
            </w:r>
            <w:r w:rsidR="00404E6C">
              <w:rPr>
                <w:noProof/>
                <w:webHidden/>
              </w:rPr>
              <w:fldChar w:fldCharType="begin"/>
            </w:r>
            <w:r w:rsidR="00404E6C">
              <w:rPr>
                <w:noProof/>
                <w:webHidden/>
              </w:rPr>
              <w:instrText xml:space="preserve"> PAGEREF _Toc9467540 \h </w:instrText>
            </w:r>
            <w:r w:rsidR="00404E6C">
              <w:rPr>
                <w:noProof/>
                <w:webHidden/>
              </w:rPr>
            </w:r>
            <w:r w:rsidR="00404E6C">
              <w:rPr>
                <w:noProof/>
                <w:webHidden/>
              </w:rPr>
              <w:fldChar w:fldCharType="separate"/>
            </w:r>
            <w:r w:rsidR="00404E6C">
              <w:rPr>
                <w:noProof/>
                <w:webHidden/>
              </w:rPr>
              <w:t>63</w:t>
            </w:r>
            <w:r w:rsidR="00404E6C">
              <w:rPr>
                <w:noProof/>
                <w:webHidden/>
              </w:rPr>
              <w:fldChar w:fldCharType="end"/>
            </w:r>
          </w:hyperlink>
        </w:p>
        <w:p w14:paraId="5834CF36" w14:textId="62E52A64"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41" w:history="1">
            <w:r w:rsidR="00404E6C" w:rsidRPr="00F80F6C">
              <w:rPr>
                <w:rStyle w:val="Kpr"/>
                <w:noProof/>
                <w14:scene3d>
                  <w14:camera w14:prst="orthographicFront"/>
                  <w14:lightRig w14:rig="threePt" w14:dir="t">
                    <w14:rot w14:lat="0" w14:lon="0" w14:rev="0"/>
                  </w14:lightRig>
                </w14:scene3d>
              </w:rPr>
              <w:t>6.1.1</w:t>
            </w:r>
            <w:r w:rsidR="00404E6C">
              <w:rPr>
                <w:rFonts w:asciiTheme="minorHAnsi" w:eastAsiaTheme="minorEastAsia" w:hAnsiTheme="minorHAnsi" w:cstheme="minorBidi"/>
                <w:noProof/>
                <w:sz w:val="22"/>
                <w:szCs w:val="22"/>
              </w:rPr>
              <w:tab/>
            </w:r>
            <w:r w:rsidR="00404E6C" w:rsidRPr="00F80F6C">
              <w:rPr>
                <w:rStyle w:val="Kpr"/>
                <w:noProof/>
              </w:rPr>
              <w:t>WhatsApp Spyware Attack</w:t>
            </w:r>
            <w:r w:rsidR="00404E6C">
              <w:rPr>
                <w:noProof/>
                <w:webHidden/>
              </w:rPr>
              <w:tab/>
            </w:r>
            <w:r w:rsidR="00404E6C">
              <w:rPr>
                <w:noProof/>
                <w:webHidden/>
              </w:rPr>
              <w:fldChar w:fldCharType="begin"/>
            </w:r>
            <w:r w:rsidR="00404E6C">
              <w:rPr>
                <w:noProof/>
                <w:webHidden/>
              </w:rPr>
              <w:instrText xml:space="preserve"> PAGEREF _Toc9467541 \h </w:instrText>
            </w:r>
            <w:r w:rsidR="00404E6C">
              <w:rPr>
                <w:noProof/>
                <w:webHidden/>
              </w:rPr>
            </w:r>
            <w:r w:rsidR="00404E6C">
              <w:rPr>
                <w:noProof/>
                <w:webHidden/>
              </w:rPr>
              <w:fldChar w:fldCharType="separate"/>
            </w:r>
            <w:r w:rsidR="00404E6C">
              <w:rPr>
                <w:noProof/>
                <w:webHidden/>
              </w:rPr>
              <w:t>63</w:t>
            </w:r>
            <w:r w:rsidR="00404E6C">
              <w:rPr>
                <w:noProof/>
                <w:webHidden/>
              </w:rPr>
              <w:fldChar w:fldCharType="end"/>
            </w:r>
          </w:hyperlink>
        </w:p>
        <w:p w14:paraId="7CFE2979" w14:textId="3E1EE2B4"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42" w:history="1">
            <w:r w:rsidR="00404E6C" w:rsidRPr="00F80F6C">
              <w:rPr>
                <w:rStyle w:val="Kpr"/>
                <w:noProof/>
                <w14:scene3d>
                  <w14:camera w14:prst="orthographicFront"/>
                  <w14:lightRig w14:rig="threePt" w14:dir="t">
                    <w14:rot w14:lat="0" w14:lon="0" w14:rev="0"/>
                  </w14:lightRig>
                </w14:scene3d>
              </w:rPr>
              <w:t>6.1.2</w:t>
            </w:r>
            <w:r w:rsidR="00404E6C">
              <w:rPr>
                <w:rFonts w:asciiTheme="minorHAnsi" w:eastAsiaTheme="minorEastAsia" w:hAnsiTheme="minorHAnsi" w:cstheme="minorBidi"/>
                <w:noProof/>
                <w:sz w:val="22"/>
                <w:szCs w:val="22"/>
              </w:rPr>
              <w:tab/>
            </w:r>
            <w:r w:rsidR="00404E6C" w:rsidRPr="00F80F6C">
              <w:rPr>
                <w:rStyle w:val="Kpr"/>
                <w:noProof/>
              </w:rPr>
              <w:t>Vulnerabilities in Remote Patient Tracking System Applications</w:t>
            </w:r>
            <w:r w:rsidR="00404E6C">
              <w:rPr>
                <w:noProof/>
                <w:webHidden/>
              </w:rPr>
              <w:tab/>
            </w:r>
            <w:r w:rsidR="00404E6C">
              <w:rPr>
                <w:noProof/>
                <w:webHidden/>
              </w:rPr>
              <w:fldChar w:fldCharType="begin"/>
            </w:r>
            <w:r w:rsidR="00404E6C">
              <w:rPr>
                <w:noProof/>
                <w:webHidden/>
              </w:rPr>
              <w:instrText xml:space="preserve"> PAGEREF _Toc9467542 \h </w:instrText>
            </w:r>
            <w:r w:rsidR="00404E6C">
              <w:rPr>
                <w:noProof/>
                <w:webHidden/>
              </w:rPr>
            </w:r>
            <w:r w:rsidR="00404E6C">
              <w:rPr>
                <w:noProof/>
                <w:webHidden/>
              </w:rPr>
              <w:fldChar w:fldCharType="separate"/>
            </w:r>
            <w:r w:rsidR="00404E6C">
              <w:rPr>
                <w:noProof/>
                <w:webHidden/>
              </w:rPr>
              <w:t>64</w:t>
            </w:r>
            <w:r w:rsidR="00404E6C">
              <w:rPr>
                <w:noProof/>
                <w:webHidden/>
              </w:rPr>
              <w:fldChar w:fldCharType="end"/>
            </w:r>
          </w:hyperlink>
        </w:p>
        <w:p w14:paraId="3D8A0583" w14:textId="302162A1"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43" w:history="1">
            <w:r w:rsidR="00404E6C" w:rsidRPr="00F80F6C">
              <w:rPr>
                <w:rStyle w:val="Kpr"/>
                <w:noProof/>
                <w14:scene3d>
                  <w14:camera w14:prst="orthographicFront"/>
                  <w14:lightRig w14:rig="threePt" w14:dir="t">
                    <w14:rot w14:lat="0" w14:lon="0" w14:rev="0"/>
                  </w14:lightRig>
                </w14:scene3d>
              </w:rPr>
              <w:t>6.1.3</w:t>
            </w:r>
            <w:r w:rsidR="00404E6C">
              <w:rPr>
                <w:rFonts w:asciiTheme="minorHAnsi" w:eastAsiaTheme="minorEastAsia" w:hAnsiTheme="minorHAnsi" w:cstheme="minorBidi"/>
                <w:noProof/>
                <w:sz w:val="22"/>
                <w:szCs w:val="22"/>
              </w:rPr>
              <w:tab/>
            </w:r>
            <w:r w:rsidR="00404E6C" w:rsidRPr="00F80F6C">
              <w:rPr>
                <w:rStyle w:val="Kpr"/>
                <w:noProof/>
              </w:rPr>
              <w:t>Other Successful Detection Examples</w:t>
            </w:r>
            <w:r w:rsidR="00404E6C">
              <w:rPr>
                <w:noProof/>
                <w:webHidden/>
              </w:rPr>
              <w:tab/>
            </w:r>
            <w:r w:rsidR="00404E6C">
              <w:rPr>
                <w:noProof/>
                <w:webHidden/>
              </w:rPr>
              <w:fldChar w:fldCharType="begin"/>
            </w:r>
            <w:r w:rsidR="00404E6C">
              <w:rPr>
                <w:noProof/>
                <w:webHidden/>
              </w:rPr>
              <w:instrText xml:space="preserve"> PAGEREF _Toc9467543 \h </w:instrText>
            </w:r>
            <w:r w:rsidR="00404E6C">
              <w:rPr>
                <w:noProof/>
                <w:webHidden/>
              </w:rPr>
            </w:r>
            <w:r w:rsidR="00404E6C">
              <w:rPr>
                <w:noProof/>
                <w:webHidden/>
              </w:rPr>
              <w:fldChar w:fldCharType="separate"/>
            </w:r>
            <w:r w:rsidR="00404E6C">
              <w:rPr>
                <w:noProof/>
                <w:webHidden/>
              </w:rPr>
              <w:t>64</w:t>
            </w:r>
            <w:r w:rsidR="00404E6C">
              <w:rPr>
                <w:noProof/>
                <w:webHidden/>
              </w:rPr>
              <w:fldChar w:fldCharType="end"/>
            </w:r>
          </w:hyperlink>
        </w:p>
        <w:p w14:paraId="7302447C" w14:textId="589FBC21" w:rsidR="00404E6C" w:rsidRDefault="00E62168">
          <w:pPr>
            <w:pStyle w:val="T2"/>
            <w:rPr>
              <w:rFonts w:asciiTheme="minorHAnsi" w:eastAsiaTheme="minorEastAsia" w:hAnsiTheme="minorHAnsi" w:cstheme="minorBidi"/>
              <w:noProof/>
              <w:sz w:val="22"/>
              <w:szCs w:val="22"/>
            </w:rPr>
          </w:pPr>
          <w:hyperlink w:anchor="_Toc9467544" w:history="1">
            <w:r w:rsidR="00404E6C" w:rsidRPr="00F80F6C">
              <w:rPr>
                <w:rStyle w:val="Kpr"/>
                <w:noProof/>
              </w:rPr>
              <w:t>6.2</w:t>
            </w:r>
            <w:r w:rsidR="00404E6C">
              <w:rPr>
                <w:rFonts w:asciiTheme="minorHAnsi" w:eastAsiaTheme="minorEastAsia" w:hAnsiTheme="minorHAnsi" w:cstheme="minorBidi"/>
                <w:noProof/>
                <w:sz w:val="22"/>
                <w:szCs w:val="22"/>
              </w:rPr>
              <w:tab/>
            </w:r>
            <w:r w:rsidR="00404E6C" w:rsidRPr="00F80F6C">
              <w:rPr>
                <w:rStyle w:val="Kpr"/>
                <w:noProof/>
              </w:rPr>
              <w:t>Unsuccessful Cybersecurity Event Detection Samples</w:t>
            </w:r>
            <w:r w:rsidR="00404E6C">
              <w:rPr>
                <w:noProof/>
                <w:webHidden/>
              </w:rPr>
              <w:tab/>
            </w:r>
            <w:r w:rsidR="00404E6C">
              <w:rPr>
                <w:noProof/>
                <w:webHidden/>
              </w:rPr>
              <w:fldChar w:fldCharType="begin"/>
            </w:r>
            <w:r w:rsidR="00404E6C">
              <w:rPr>
                <w:noProof/>
                <w:webHidden/>
              </w:rPr>
              <w:instrText xml:space="preserve"> PAGEREF _Toc9467544 \h </w:instrText>
            </w:r>
            <w:r w:rsidR="00404E6C">
              <w:rPr>
                <w:noProof/>
                <w:webHidden/>
              </w:rPr>
            </w:r>
            <w:r w:rsidR="00404E6C">
              <w:rPr>
                <w:noProof/>
                <w:webHidden/>
              </w:rPr>
              <w:fldChar w:fldCharType="separate"/>
            </w:r>
            <w:r w:rsidR="00404E6C">
              <w:rPr>
                <w:noProof/>
                <w:webHidden/>
              </w:rPr>
              <w:t>69</w:t>
            </w:r>
            <w:r w:rsidR="00404E6C">
              <w:rPr>
                <w:noProof/>
                <w:webHidden/>
              </w:rPr>
              <w:fldChar w:fldCharType="end"/>
            </w:r>
          </w:hyperlink>
        </w:p>
        <w:p w14:paraId="390A3758" w14:textId="439FE050"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45" w:history="1">
            <w:r w:rsidR="00404E6C" w:rsidRPr="00F80F6C">
              <w:rPr>
                <w:rStyle w:val="Kpr"/>
                <w:noProof/>
                <w14:scene3d>
                  <w14:camera w14:prst="orthographicFront"/>
                  <w14:lightRig w14:rig="threePt" w14:dir="t">
                    <w14:rot w14:lat="0" w14:lon="0" w14:rev="0"/>
                  </w14:lightRig>
                </w14:scene3d>
              </w:rPr>
              <w:t>6.2.1</w:t>
            </w:r>
            <w:r w:rsidR="00404E6C">
              <w:rPr>
                <w:rFonts w:asciiTheme="minorHAnsi" w:eastAsiaTheme="minorEastAsia" w:hAnsiTheme="minorHAnsi" w:cstheme="minorBidi"/>
                <w:noProof/>
                <w:sz w:val="22"/>
                <w:szCs w:val="22"/>
              </w:rPr>
              <w:tab/>
            </w:r>
            <w:r w:rsidR="00404E6C" w:rsidRPr="00F80F6C">
              <w:rPr>
                <w:rStyle w:val="Kpr"/>
                <w:noProof/>
              </w:rPr>
              <w:t>Sample False Positive Cybersecurity Event Detection</w:t>
            </w:r>
            <w:r w:rsidR="00404E6C">
              <w:rPr>
                <w:noProof/>
                <w:webHidden/>
              </w:rPr>
              <w:tab/>
            </w:r>
            <w:r w:rsidR="00404E6C">
              <w:rPr>
                <w:noProof/>
                <w:webHidden/>
              </w:rPr>
              <w:fldChar w:fldCharType="begin"/>
            </w:r>
            <w:r w:rsidR="00404E6C">
              <w:rPr>
                <w:noProof/>
                <w:webHidden/>
              </w:rPr>
              <w:instrText xml:space="preserve"> PAGEREF _Toc9467545 \h </w:instrText>
            </w:r>
            <w:r w:rsidR="00404E6C">
              <w:rPr>
                <w:noProof/>
                <w:webHidden/>
              </w:rPr>
            </w:r>
            <w:r w:rsidR="00404E6C">
              <w:rPr>
                <w:noProof/>
                <w:webHidden/>
              </w:rPr>
              <w:fldChar w:fldCharType="separate"/>
            </w:r>
            <w:r w:rsidR="00404E6C">
              <w:rPr>
                <w:noProof/>
                <w:webHidden/>
              </w:rPr>
              <w:t>69</w:t>
            </w:r>
            <w:r w:rsidR="00404E6C">
              <w:rPr>
                <w:noProof/>
                <w:webHidden/>
              </w:rPr>
              <w:fldChar w:fldCharType="end"/>
            </w:r>
          </w:hyperlink>
        </w:p>
        <w:p w14:paraId="57F9ECD4" w14:textId="64735397" w:rsidR="00404E6C" w:rsidRDefault="00E62168">
          <w:pPr>
            <w:pStyle w:val="T3"/>
            <w:tabs>
              <w:tab w:val="left" w:pos="1320"/>
              <w:tab w:val="right" w:leader="dot" w:pos="8544"/>
            </w:tabs>
            <w:rPr>
              <w:rFonts w:asciiTheme="minorHAnsi" w:eastAsiaTheme="minorEastAsia" w:hAnsiTheme="minorHAnsi" w:cstheme="minorBidi"/>
              <w:noProof/>
              <w:sz w:val="22"/>
              <w:szCs w:val="22"/>
            </w:rPr>
          </w:pPr>
          <w:hyperlink w:anchor="_Toc9467546" w:history="1">
            <w:r w:rsidR="00404E6C" w:rsidRPr="00F80F6C">
              <w:rPr>
                <w:rStyle w:val="Kpr"/>
                <w:noProof/>
                <w14:scene3d>
                  <w14:camera w14:prst="orthographicFront"/>
                  <w14:lightRig w14:rig="threePt" w14:dir="t">
                    <w14:rot w14:lat="0" w14:lon="0" w14:rev="0"/>
                  </w14:lightRig>
                </w14:scene3d>
              </w:rPr>
              <w:t>6.2.2</w:t>
            </w:r>
            <w:r w:rsidR="00404E6C">
              <w:rPr>
                <w:rFonts w:asciiTheme="minorHAnsi" w:eastAsiaTheme="minorEastAsia" w:hAnsiTheme="minorHAnsi" w:cstheme="minorBidi"/>
                <w:noProof/>
                <w:sz w:val="22"/>
                <w:szCs w:val="22"/>
              </w:rPr>
              <w:tab/>
            </w:r>
            <w:r w:rsidR="00404E6C" w:rsidRPr="00F80F6C">
              <w:rPr>
                <w:rStyle w:val="Kpr"/>
                <w:noProof/>
              </w:rPr>
              <w:t>Sample not Useful Cybersecurity Event Detection</w:t>
            </w:r>
            <w:r w:rsidR="00404E6C">
              <w:rPr>
                <w:noProof/>
                <w:webHidden/>
              </w:rPr>
              <w:tab/>
            </w:r>
            <w:r w:rsidR="00404E6C">
              <w:rPr>
                <w:noProof/>
                <w:webHidden/>
              </w:rPr>
              <w:fldChar w:fldCharType="begin"/>
            </w:r>
            <w:r w:rsidR="00404E6C">
              <w:rPr>
                <w:noProof/>
                <w:webHidden/>
              </w:rPr>
              <w:instrText xml:space="preserve"> PAGEREF _Toc9467546 \h </w:instrText>
            </w:r>
            <w:r w:rsidR="00404E6C">
              <w:rPr>
                <w:noProof/>
                <w:webHidden/>
              </w:rPr>
            </w:r>
            <w:r w:rsidR="00404E6C">
              <w:rPr>
                <w:noProof/>
                <w:webHidden/>
              </w:rPr>
              <w:fldChar w:fldCharType="separate"/>
            </w:r>
            <w:r w:rsidR="00404E6C">
              <w:rPr>
                <w:noProof/>
                <w:webHidden/>
              </w:rPr>
              <w:t>69</w:t>
            </w:r>
            <w:r w:rsidR="00404E6C">
              <w:rPr>
                <w:noProof/>
                <w:webHidden/>
              </w:rPr>
              <w:fldChar w:fldCharType="end"/>
            </w:r>
          </w:hyperlink>
        </w:p>
        <w:p w14:paraId="29FF7442" w14:textId="5CC166A6" w:rsidR="00404E6C" w:rsidRDefault="00E62168">
          <w:pPr>
            <w:pStyle w:val="T1"/>
            <w:rPr>
              <w:rFonts w:asciiTheme="minorHAnsi" w:eastAsiaTheme="minorEastAsia" w:hAnsiTheme="minorHAnsi" w:cstheme="minorBidi"/>
              <w:noProof/>
              <w:sz w:val="22"/>
              <w:szCs w:val="22"/>
            </w:rPr>
          </w:pPr>
          <w:hyperlink w:anchor="_Toc9467547" w:history="1">
            <w:r w:rsidR="00404E6C" w:rsidRPr="00F80F6C">
              <w:rPr>
                <w:rStyle w:val="Kpr"/>
                <w:noProof/>
              </w:rPr>
              <w:t>7</w:t>
            </w:r>
            <w:r w:rsidR="00404E6C">
              <w:rPr>
                <w:rFonts w:asciiTheme="minorHAnsi" w:eastAsiaTheme="minorEastAsia" w:hAnsiTheme="minorHAnsi" w:cstheme="minorBidi"/>
                <w:noProof/>
                <w:sz w:val="22"/>
                <w:szCs w:val="22"/>
              </w:rPr>
              <w:tab/>
            </w:r>
            <w:r w:rsidR="00404E6C" w:rsidRPr="00F80F6C">
              <w:rPr>
                <w:rStyle w:val="Kpr"/>
                <w:noProof/>
              </w:rPr>
              <w:t>CONCLUSION AND FUTURE WORK</w:t>
            </w:r>
            <w:r w:rsidR="00404E6C">
              <w:rPr>
                <w:noProof/>
                <w:webHidden/>
              </w:rPr>
              <w:tab/>
            </w:r>
            <w:r w:rsidR="00404E6C">
              <w:rPr>
                <w:noProof/>
                <w:webHidden/>
              </w:rPr>
              <w:fldChar w:fldCharType="begin"/>
            </w:r>
            <w:r w:rsidR="00404E6C">
              <w:rPr>
                <w:noProof/>
                <w:webHidden/>
              </w:rPr>
              <w:instrText xml:space="preserve"> PAGEREF _Toc9467547 \h </w:instrText>
            </w:r>
            <w:r w:rsidR="00404E6C">
              <w:rPr>
                <w:noProof/>
                <w:webHidden/>
              </w:rPr>
            </w:r>
            <w:r w:rsidR="00404E6C">
              <w:rPr>
                <w:noProof/>
                <w:webHidden/>
              </w:rPr>
              <w:fldChar w:fldCharType="separate"/>
            </w:r>
            <w:r w:rsidR="00404E6C">
              <w:rPr>
                <w:noProof/>
                <w:webHidden/>
              </w:rPr>
              <w:t>70</w:t>
            </w:r>
            <w:r w:rsidR="00404E6C">
              <w:rPr>
                <w:noProof/>
                <w:webHidden/>
              </w:rPr>
              <w:fldChar w:fldCharType="end"/>
            </w:r>
          </w:hyperlink>
        </w:p>
        <w:p w14:paraId="481BC964" w14:textId="66597626" w:rsidR="00404E6C" w:rsidRDefault="00E62168">
          <w:pPr>
            <w:pStyle w:val="T2"/>
            <w:rPr>
              <w:rFonts w:asciiTheme="minorHAnsi" w:eastAsiaTheme="minorEastAsia" w:hAnsiTheme="minorHAnsi" w:cstheme="minorBidi"/>
              <w:noProof/>
              <w:sz w:val="22"/>
              <w:szCs w:val="22"/>
            </w:rPr>
          </w:pPr>
          <w:hyperlink w:anchor="_Toc9467548" w:history="1">
            <w:r w:rsidR="00404E6C" w:rsidRPr="00F80F6C">
              <w:rPr>
                <w:rStyle w:val="Kpr"/>
                <w:noProof/>
              </w:rPr>
              <w:t>7.1</w:t>
            </w:r>
            <w:r w:rsidR="00404E6C">
              <w:rPr>
                <w:rFonts w:asciiTheme="minorHAnsi" w:eastAsiaTheme="minorEastAsia" w:hAnsiTheme="minorHAnsi" w:cstheme="minorBidi"/>
                <w:noProof/>
                <w:sz w:val="22"/>
                <w:szCs w:val="22"/>
              </w:rPr>
              <w:tab/>
            </w:r>
            <w:r w:rsidR="00404E6C" w:rsidRPr="00F80F6C">
              <w:rPr>
                <w:rStyle w:val="Kpr"/>
                <w:noProof/>
              </w:rPr>
              <w:t>Conclusion</w:t>
            </w:r>
            <w:r w:rsidR="00404E6C">
              <w:rPr>
                <w:noProof/>
                <w:webHidden/>
              </w:rPr>
              <w:tab/>
            </w:r>
            <w:r w:rsidR="00404E6C">
              <w:rPr>
                <w:noProof/>
                <w:webHidden/>
              </w:rPr>
              <w:fldChar w:fldCharType="begin"/>
            </w:r>
            <w:r w:rsidR="00404E6C">
              <w:rPr>
                <w:noProof/>
                <w:webHidden/>
              </w:rPr>
              <w:instrText xml:space="preserve"> PAGEREF _Toc9467548 \h </w:instrText>
            </w:r>
            <w:r w:rsidR="00404E6C">
              <w:rPr>
                <w:noProof/>
                <w:webHidden/>
              </w:rPr>
            </w:r>
            <w:r w:rsidR="00404E6C">
              <w:rPr>
                <w:noProof/>
                <w:webHidden/>
              </w:rPr>
              <w:fldChar w:fldCharType="separate"/>
            </w:r>
            <w:r w:rsidR="00404E6C">
              <w:rPr>
                <w:noProof/>
                <w:webHidden/>
              </w:rPr>
              <w:t>70</w:t>
            </w:r>
            <w:r w:rsidR="00404E6C">
              <w:rPr>
                <w:noProof/>
                <w:webHidden/>
              </w:rPr>
              <w:fldChar w:fldCharType="end"/>
            </w:r>
          </w:hyperlink>
        </w:p>
        <w:p w14:paraId="6D09CAC1" w14:textId="67ADA0A2" w:rsidR="00404E6C" w:rsidRDefault="00E62168">
          <w:pPr>
            <w:pStyle w:val="T2"/>
            <w:rPr>
              <w:rFonts w:asciiTheme="minorHAnsi" w:eastAsiaTheme="minorEastAsia" w:hAnsiTheme="minorHAnsi" w:cstheme="minorBidi"/>
              <w:noProof/>
              <w:sz w:val="22"/>
              <w:szCs w:val="22"/>
            </w:rPr>
          </w:pPr>
          <w:hyperlink w:anchor="_Toc9467549" w:history="1">
            <w:r w:rsidR="00404E6C" w:rsidRPr="00F80F6C">
              <w:rPr>
                <w:rStyle w:val="Kpr"/>
                <w:noProof/>
              </w:rPr>
              <w:t>7.2</w:t>
            </w:r>
            <w:r w:rsidR="00404E6C">
              <w:rPr>
                <w:rFonts w:asciiTheme="minorHAnsi" w:eastAsiaTheme="minorEastAsia" w:hAnsiTheme="minorHAnsi" w:cstheme="minorBidi"/>
                <w:noProof/>
                <w:sz w:val="22"/>
                <w:szCs w:val="22"/>
              </w:rPr>
              <w:tab/>
            </w:r>
            <w:r w:rsidR="00404E6C" w:rsidRPr="00F80F6C">
              <w:rPr>
                <w:rStyle w:val="Kpr"/>
                <w:noProof/>
              </w:rPr>
              <w:t>Future Work</w:t>
            </w:r>
            <w:r w:rsidR="00404E6C">
              <w:rPr>
                <w:noProof/>
                <w:webHidden/>
              </w:rPr>
              <w:tab/>
            </w:r>
            <w:r w:rsidR="00404E6C">
              <w:rPr>
                <w:noProof/>
                <w:webHidden/>
              </w:rPr>
              <w:fldChar w:fldCharType="begin"/>
            </w:r>
            <w:r w:rsidR="00404E6C">
              <w:rPr>
                <w:noProof/>
                <w:webHidden/>
              </w:rPr>
              <w:instrText xml:space="preserve"> PAGEREF _Toc9467549 \h </w:instrText>
            </w:r>
            <w:r w:rsidR="00404E6C">
              <w:rPr>
                <w:noProof/>
                <w:webHidden/>
              </w:rPr>
            </w:r>
            <w:r w:rsidR="00404E6C">
              <w:rPr>
                <w:noProof/>
                <w:webHidden/>
              </w:rPr>
              <w:fldChar w:fldCharType="separate"/>
            </w:r>
            <w:r w:rsidR="00404E6C">
              <w:rPr>
                <w:noProof/>
                <w:webHidden/>
              </w:rPr>
              <w:t>71</w:t>
            </w:r>
            <w:r w:rsidR="00404E6C">
              <w:rPr>
                <w:noProof/>
                <w:webHidden/>
              </w:rPr>
              <w:fldChar w:fldCharType="end"/>
            </w:r>
          </w:hyperlink>
        </w:p>
        <w:p w14:paraId="2BB44E9E" w14:textId="45871F2B" w:rsidR="00404E6C" w:rsidRDefault="00E62168">
          <w:pPr>
            <w:pStyle w:val="T1"/>
            <w:rPr>
              <w:rFonts w:asciiTheme="minorHAnsi" w:eastAsiaTheme="minorEastAsia" w:hAnsiTheme="minorHAnsi" w:cstheme="minorBidi"/>
              <w:noProof/>
              <w:sz w:val="22"/>
              <w:szCs w:val="22"/>
            </w:rPr>
          </w:pPr>
          <w:hyperlink w:anchor="_Toc9467550" w:history="1">
            <w:r w:rsidR="00404E6C" w:rsidRPr="00F80F6C">
              <w:rPr>
                <w:rStyle w:val="Kpr"/>
                <w:noProof/>
              </w:rPr>
              <w:t>REFERENCES</w:t>
            </w:r>
            <w:r w:rsidR="00404E6C">
              <w:rPr>
                <w:noProof/>
                <w:webHidden/>
              </w:rPr>
              <w:tab/>
            </w:r>
            <w:r w:rsidR="00404E6C">
              <w:rPr>
                <w:noProof/>
                <w:webHidden/>
              </w:rPr>
              <w:fldChar w:fldCharType="begin"/>
            </w:r>
            <w:r w:rsidR="00404E6C">
              <w:rPr>
                <w:noProof/>
                <w:webHidden/>
              </w:rPr>
              <w:instrText xml:space="preserve"> PAGEREF _Toc9467550 \h </w:instrText>
            </w:r>
            <w:r w:rsidR="00404E6C">
              <w:rPr>
                <w:noProof/>
                <w:webHidden/>
              </w:rPr>
            </w:r>
            <w:r w:rsidR="00404E6C">
              <w:rPr>
                <w:noProof/>
                <w:webHidden/>
              </w:rPr>
              <w:fldChar w:fldCharType="separate"/>
            </w:r>
            <w:r w:rsidR="00404E6C">
              <w:rPr>
                <w:noProof/>
                <w:webHidden/>
              </w:rPr>
              <w:t>72</w:t>
            </w:r>
            <w:r w:rsidR="00404E6C">
              <w:rPr>
                <w:noProof/>
                <w:webHidden/>
              </w:rPr>
              <w:fldChar w:fldCharType="end"/>
            </w:r>
          </w:hyperlink>
        </w:p>
        <w:p w14:paraId="3F38CAA8" w14:textId="0C565D79" w:rsidR="00404E6C" w:rsidRDefault="00E62168">
          <w:pPr>
            <w:pStyle w:val="T1"/>
            <w:rPr>
              <w:rFonts w:asciiTheme="minorHAnsi" w:eastAsiaTheme="minorEastAsia" w:hAnsiTheme="minorHAnsi" w:cstheme="minorBidi"/>
              <w:noProof/>
              <w:sz w:val="22"/>
              <w:szCs w:val="22"/>
            </w:rPr>
          </w:pPr>
          <w:hyperlink w:anchor="_Toc9467551" w:history="1">
            <w:r w:rsidR="00404E6C" w:rsidRPr="00F80F6C">
              <w:rPr>
                <w:rStyle w:val="Kpr"/>
                <w:noProof/>
              </w:rPr>
              <w:t>APPENDICES</w:t>
            </w:r>
            <w:r w:rsidR="00404E6C">
              <w:rPr>
                <w:noProof/>
                <w:webHidden/>
              </w:rPr>
              <w:tab/>
            </w:r>
            <w:r w:rsidR="00404E6C">
              <w:rPr>
                <w:noProof/>
                <w:webHidden/>
              </w:rPr>
              <w:fldChar w:fldCharType="begin"/>
            </w:r>
            <w:r w:rsidR="00404E6C">
              <w:rPr>
                <w:noProof/>
                <w:webHidden/>
              </w:rPr>
              <w:instrText xml:space="preserve"> PAGEREF _Toc9467551 \h </w:instrText>
            </w:r>
            <w:r w:rsidR="00404E6C">
              <w:rPr>
                <w:noProof/>
                <w:webHidden/>
              </w:rPr>
            </w:r>
            <w:r w:rsidR="00404E6C">
              <w:rPr>
                <w:noProof/>
                <w:webHidden/>
              </w:rPr>
              <w:fldChar w:fldCharType="separate"/>
            </w:r>
            <w:r w:rsidR="00404E6C">
              <w:rPr>
                <w:noProof/>
                <w:webHidden/>
              </w:rPr>
              <w:t>75</w:t>
            </w:r>
            <w:r w:rsidR="00404E6C">
              <w:rPr>
                <w:noProof/>
                <w:webHidden/>
              </w:rPr>
              <w:fldChar w:fldCharType="end"/>
            </w:r>
          </w:hyperlink>
        </w:p>
        <w:p w14:paraId="00C35EE9" w14:textId="1D3538A2" w:rsidR="00404E6C" w:rsidRDefault="00E62168">
          <w:pPr>
            <w:pStyle w:val="T1"/>
            <w:rPr>
              <w:rFonts w:asciiTheme="minorHAnsi" w:eastAsiaTheme="minorEastAsia" w:hAnsiTheme="minorHAnsi" w:cstheme="minorBidi"/>
              <w:noProof/>
              <w:sz w:val="22"/>
              <w:szCs w:val="22"/>
            </w:rPr>
          </w:pPr>
          <w:hyperlink w:anchor="_Toc9467552" w:history="1">
            <w:r w:rsidR="00404E6C" w:rsidRPr="00F80F6C">
              <w:rPr>
                <w:rStyle w:val="Kpr"/>
                <w:noProof/>
              </w:rPr>
              <w:t>APPENDIX A</w:t>
            </w:r>
            <w:r w:rsidR="00404E6C">
              <w:rPr>
                <w:noProof/>
                <w:webHidden/>
              </w:rPr>
              <w:tab/>
            </w:r>
            <w:r w:rsidR="00404E6C">
              <w:rPr>
                <w:noProof/>
                <w:webHidden/>
              </w:rPr>
              <w:fldChar w:fldCharType="begin"/>
            </w:r>
            <w:r w:rsidR="00404E6C">
              <w:rPr>
                <w:noProof/>
                <w:webHidden/>
              </w:rPr>
              <w:instrText xml:space="preserve"> PAGEREF _Toc9467552 \h </w:instrText>
            </w:r>
            <w:r w:rsidR="00404E6C">
              <w:rPr>
                <w:noProof/>
                <w:webHidden/>
              </w:rPr>
            </w:r>
            <w:r w:rsidR="00404E6C">
              <w:rPr>
                <w:noProof/>
                <w:webHidden/>
              </w:rPr>
              <w:fldChar w:fldCharType="separate"/>
            </w:r>
            <w:r w:rsidR="00404E6C">
              <w:rPr>
                <w:noProof/>
                <w:webHidden/>
              </w:rPr>
              <w:t>75</w:t>
            </w:r>
            <w:r w:rsidR="00404E6C">
              <w:rPr>
                <w:noProof/>
                <w:webHidden/>
              </w:rPr>
              <w:fldChar w:fldCharType="end"/>
            </w:r>
          </w:hyperlink>
        </w:p>
        <w:p w14:paraId="621CB5E2" w14:textId="3D99D8F8" w:rsidR="00404E6C" w:rsidRDefault="00E62168">
          <w:pPr>
            <w:pStyle w:val="T1"/>
            <w:rPr>
              <w:rFonts w:asciiTheme="minorHAnsi" w:eastAsiaTheme="minorEastAsia" w:hAnsiTheme="minorHAnsi" w:cstheme="minorBidi"/>
              <w:noProof/>
              <w:sz w:val="22"/>
              <w:szCs w:val="22"/>
            </w:rPr>
          </w:pPr>
          <w:hyperlink w:anchor="_Toc9467553" w:history="1">
            <w:r w:rsidR="00404E6C" w:rsidRPr="00F80F6C">
              <w:rPr>
                <w:rStyle w:val="Kpr"/>
                <w:noProof/>
              </w:rPr>
              <w:t>APPENDIX B</w:t>
            </w:r>
            <w:r w:rsidR="00404E6C">
              <w:rPr>
                <w:noProof/>
                <w:webHidden/>
              </w:rPr>
              <w:tab/>
            </w:r>
            <w:r w:rsidR="00404E6C">
              <w:rPr>
                <w:noProof/>
                <w:webHidden/>
              </w:rPr>
              <w:fldChar w:fldCharType="begin"/>
            </w:r>
            <w:r w:rsidR="00404E6C">
              <w:rPr>
                <w:noProof/>
                <w:webHidden/>
              </w:rPr>
              <w:instrText xml:space="preserve"> PAGEREF _Toc9467553 \h </w:instrText>
            </w:r>
            <w:r w:rsidR="00404E6C">
              <w:rPr>
                <w:noProof/>
                <w:webHidden/>
              </w:rPr>
            </w:r>
            <w:r w:rsidR="00404E6C">
              <w:rPr>
                <w:noProof/>
                <w:webHidden/>
              </w:rPr>
              <w:fldChar w:fldCharType="separate"/>
            </w:r>
            <w:r w:rsidR="00404E6C">
              <w:rPr>
                <w:noProof/>
                <w:webHidden/>
              </w:rPr>
              <w:t>76</w:t>
            </w:r>
            <w:r w:rsidR="00404E6C">
              <w:rPr>
                <w:noProof/>
                <w:webHidden/>
              </w:rPr>
              <w:fldChar w:fldCharType="end"/>
            </w:r>
          </w:hyperlink>
        </w:p>
        <w:p w14:paraId="21A6A42A" w14:textId="5191F966" w:rsidR="004B52EA" w:rsidRDefault="00A60818" w:rsidP="00FE4A72">
          <w:pPr>
            <w:rPr>
              <w:noProof/>
            </w:rPr>
          </w:pPr>
          <w:r w:rsidRPr="007E1CF6">
            <w:rPr>
              <w:b/>
              <w:bCs/>
              <w:noProof/>
            </w:rPr>
            <w:fldChar w:fldCharType="end"/>
          </w:r>
        </w:p>
      </w:sdtContent>
    </w:sdt>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11" w:name="_Toc9467479"/>
      <w:r w:rsidRPr="007E1CF6">
        <w:rPr>
          <w:noProof/>
        </w:rPr>
        <w:t>LIST OF TABLES</w:t>
      </w:r>
      <w:bookmarkEnd w:id="11"/>
    </w:p>
    <w:p w14:paraId="3EEBD723" w14:textId="77777777" w:rsidR="00814651" w:rsidRPr="007E1CF6" w:rsidRDefault="00814651" w:rsidP="00814651">
      <w:pPr>
        <w:rPr>
          <w:noProof/>
        </w:rPr>
      </w:pPr>
    </w:p>
    <w:p w14:paraId="44B5E0BD" w14:textId="22B016C4" w:rsidR="00404E6C"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9467555" w:history="1">
        <w:r w:rsidR="00404E6C" w:rsidRPr="00BF43F0">
          <w:rPr>
            <w:rStyle w:val="Kpr"/>
            <w:noProof/>
          </w:rPr>
          <w:t>Table 1: Example high-confidence events extracted using the system published within this paper.</w:t>
        </w:r>
        <w:r w:rsidR="00404E6C">
          <w:rPr>
            <w:noProof/>
            <w:webHidden/>
          </w:rPr>
          <w:tab/>
        </w:r>
        <w:r w:rsidR="00404E6C">
          <w:rPr>
            <w:noProof/>
            <w:webHidden/>
          </w:rPr>
          <w:fldChar w:fldCharType="begin"/>
        </w:r>
        <w:r w:rsidR="00404E6C">
          <w:rPr>
            <w:noProof/>
            <w:webHidden/>
          </w:rPr>
          <w:instrText xml:space="preserve"> PAGEREF _Toc9467555 \h </w:instrText>
        </w:r>
        <w:r w:rsidR="00404E6C">
          <w:rPr>
            <w:noProof/>
            <w:webHidden/>
          </w:rPr>
        </w:r>
        <w:r w:rsidR="00404E6C">
          <w:rPr>
            <w:noProof/>
            <w:webHidden/>
          </w:rPr>
          <w:fldChar w:fldCharType="separate"/>
        </w:r>
        <w:r w:rsidR="00404E6C">
          <w:rPr>
            <w:noProof/>
            <w:webHidden/>
          </w:rPr>
          <w:t>31</w:t>
        </w:r>
        <w:r w:rsidR="00404E6C">
          <w:rPr>
            <w:noProof/>
            <w:webHidden/>
          </w:rPr>
          <w:fldChar w:fldCharType="end"/>
        </w:r>
      </w:hyperlink>
    </w:p>
    <w:p w14:paraId="107B7D71" w14:textId="6067F739" w:rsidR="00404E6C" w:rsidRDefault="00E62168">
      <w:pPr>
        <w:pStyle w:val="ekillerTablosu"/>
        <w:tabs>
          <w:tab w:val="right" w:leader="dot" w:pos="8544"/>
        </w:tabs>
        <w:rPr>
          <w:rFonts w:asciiTheme="minorHAnsi" w:eastAsiaTheme="minorEastAsia" w:hAnsiTheme="minorHAnsi" w:cstheme="minorBidi"/>
          <w:noProof/>
          <w:sz w:val="22"/>
          <w:szCs w:val="22"/>
        </w:rPr>
      </w:pPr>
      <w:hyperlink r:id="rId9" w:anchor="_Toc9467556" w:history="1">
        <w:r w:rsidR="00404E6C" w:rsidRPr="00BF43F0">
          <w:rPr>
            <w:rStyle w:val="Kpr"/>
            <w:noProof/>
          </w:rPr>
          <w:t>Table 2: Example of high-weight features. Context words other than nouns and verbs are replaced with their part of speech tags for better generalization.</w:t>
        </w:r>
        <w:r w:rsidR="00404E6C">
          <w:rPr>
            <w:noProof/>
            <w:webHidden/>
          </w:rPr>
          <w:tab/>
        </w:r>
        <w:r w:rsidR="00404E6C">
          <w:rPr>
            <w:noProof/>
            <w:webHidden/>
          </w:rPr>
          <w:fldChar w:fldCharType="begin"/>
        </w:r>
        <w:r w:rsidR="00404E6C">
          <w:rPr>
            <w:noProof/>
            <w:webHidden/>
          </w:rPr>
          <w:instrText xml:space="preserve"> PAGEREF _Toc9467556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6C88162A" w14:textId="3D641379" w:rsidR="00404E6C" w:rsidRDefault="00E62168">
      <w:pPr>
        <w:pStyle w:val="ekillerTablosu"/>
        <w:tabs>
          <w:tab w:val="right" w:leader="dot" w:pos="8544"/>
        </w:tabs>
        <w:rPr>
          <w:rFonts w:asciiTheme="minorHAnsi" w:eastAsiaTheme="minorEastAsia" w:hAnsiTheme="minorHAnsi" w:cstheme="minorBidi"/>
          <w:noProof/>
          <w:sz w:val="22"/>
          <w:szCs w:val="22"/>
        </w:rPr>
      </w:pPr>
      <w:hyperlink r:id="rId10" w:anchor="_Toc9467557" w:history="1">
        <w:r w:rsidR="00404E6C" w:rsidRPr="00BF43F0">
          <w:rPr>
            <w:rStyle w:val="Kpr"/>
            <w:noProof/>
          </w:rPr>
          <w:t>Table 3: Seed Instances for DDoS Attacks.</w:t>
        </w:r>
        <w:r w:rsidR="00404E6C">
          <w:rPr>
            <w:noProof/>
            <w:webHidden/>
          </w:rPr>
          <w:tab/>
        </w:r>
        <w:r w:rsidR="00404E6C">
          <w:rPr>
            <w:noProof/>
            <w:webHidden/>
          </w:rPr>
          <w:fldChar w:fldCharType="begin"/>
        </w:r>
        <w:r w:rsidR="00404E6C">
          <w:rPr>
            <w:noProof/>
            <w:webHidden/>
          </w:rPr>
          <w:instrText xml:space="preserve"> PAGEREF _Toc9467557 \h </w:instrText>
        </w:r>
        <w:r w:rsidR="00404E6C">
          <w:rPr>
            <w:noProof/>
            <w:webHidden/>
          </w:rPr>
        </w:r>
        <w:r w:rsidR="00404E6C">
          <w:rPr>
            <w:noProof/>
            <w:webHidden/>
          </w:rPr>
          <w:fldChar w:fldCharType="separate"/>
        </w:r>
        <w:r w:rsidR="00404E6C">
          <w:rPr>
            <w:noProof/>
            <w:webHidden/>
          </w:rPr>
          <w:t>32</w:t>
        </w:r>
        <w:r w:rsidR="00404E6C">
          <w:rPr>
            <w:noProof/>
            <w:webHidden/>
          </w:rPr>
          <w:fldChar w:fldCharType="end"/>
        </w:r>
      </w:hyperlink>
    </w:p>
    <w:p w14:paraId="3BC7395A" w14:textId="255E6AD7" w:rsidR="00404E6C" w:rsidRDefault="00E62168">
      <w:pPr>
        <w:pStyle w:val="ekillerTablosu"/>
        <w:tabs>
          <w:tab w:val="right" w:leader="dot" w:pos="8544"/>
        </w:tabs>
        <w:rPr>
          <w:rFonts w:asciiTheme="minorHAnsi" w:eastAsiaTheme="minorEastAsia" w:hAnsiTheme="minorHAnsi" w:cstheme="minorBidi"/>
          <w:noProof/>
          <w:sz w:val="22"/>
          <w:szCs w:val="22"/>
        </w:rPr>
      </w:pPr>
      <w:hyperlink r:id="rId11" w:anchor="_Toc9467558" w:history="1">
        <w:r w:rsidR="00404E6C" w:rsidRPr="00BF43F0">
          <w:rPr>
            <w:rStyle w:val="Kpr"/>
            <w:noProof/>
          </w:rPr>
          <w:t>Table 4: Tweet Examples with Attack Targets.</w:t>
        </w:r>
        <w:r w:rsidR="00404E6C">
          <w:rPr>
            <w:noProof/>
            <w:webHidden/>
          </w:rPr>
          <w:tab/>
        </w:r>
        <w:r w:rsidR="00404E6C">
          <w:rPr>
            <w:noProof/>
            <w:webHidden/>
          </w:rPr>
          <w:fldChar w:fldCharType="begin"/>
        </w:r>
        <w:r w:rsidR="00404E6C">
          <w:rPr>
            <w:noProof/>
            <w:webHidden/>
          </w:rPr>
          <w:instrText xml:space="preserve"> PAGEREF _Toc9467558 \h </w:instrText>
        </w:r>
        <w:r w:rsidR="00404E6C">
          <w:rPr>
            <w:noProof/>
            <w:webHidden/>
          </w:rPr>
        </w:r>
        <w:r w:rsidR="00404E6C">
          <w:rPr>
            <w:noProof/>
            <w:webHidden/>
          </w:rPr>
          <w:fldChar w:fldCharType="separate"/>
        </w:r>
        <w:r w:rsidR="00404E6C">
          <w:rPr>
            <w:noProof/>
            <w:webHidden/>
          </w:rPr>
          <w:t>33</w:t>
        </w:r>
        <w:r w:rsidR="00404E6C">
          <w:rPr>
            <w:noProof/>
            <w:webHidden/>
          </w:rPr>
          <w:fldChar w:fldCharType="end"/>
        </w:r>
      </w:hyperlink>
    </w:p>
    <w:p w14:paraId="64F00158" w14:textId="00EBF6BA" w:rsidR="00404E6C" w:rsidRDefault="00E62168">
      <w:pPr>
        <w:pStyle w:val="ekillerTablosu"/>
        <w:tabs>
          <w:tab w:val="right" w:leader="dot" w:pos="8544"/>
        </w:tabs>
        <w:rPr>
          <w:rFonts w:asciiTheme="minorHAnsi" w:eastAsiaTheme="minorEastAsia" w:hAnsiTheme="minorHAnsi" w:cstheme="minorBidi"/>
          <w:noProof/>
          <w:sz w:val="22"/>
          <w:szCs w:val="22"/>
        </w:rPr>
      </w:pPr>
      <w:hyperlink w:anchor="_Toc9467559" w:history="1">
        <w:r w:rsidR="00404E6C" w:rsidRPr="00BF43F0">
          <w:rPr>
            <w:rStyle w:val="Kpr"/>
            <w:noProof/>
          </w:rPr>
          <w:t>Table 5: Sample Table after the Analyze</w:t>
        </w:r>
        <w:r w:rsidR="00404E6C">
          <w:rPr>
            <w:noProof/>
            <w:webHidden/>
          </w:rPr>
          <w:tab/>
        </w:r>
        <w:r w:rsidR="00404E6C">
          <w:rPr>
            <w:noProof/>
            <w:webHidden/>
          </w:rPr>
          <w:fldChar w:fldCharType="begin"/>
        </w:r>
        <w:r w:rsidR="00404E6C">
          <w:rPr>
            <w:noProof/>
            <w:webHidden/>
          </w:rPr>
          <w:instrText xml:space="preserve"> PAGEREF _Toc9467559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66706A07" w14:textId="5DAE1E46" w:rsidR="00404E6C" w:rsidRDefault="00E62168">
      <w:pPr>
        <w:pStyle w:val="ekillerTablosu"/>
        <w:tabs>
          <w:tab w:val="right" w:leader="dot" w:pos="8544"/>
        </w:tabs>
        <w:rPr>
          <w:rFonts w:asciiTheme="minorHAnsi" w:eastAsiaTheme="minorEastAsia" w:hAnsiTheme="minorHAnsi" w:cstheme="minorBidi"/>
          <w:noProof/>
          <w:sz w:val="22"/>
          <w:szCs w:val="22"/>
        </w:rPr>
      </w:pPr>
      <w:hyperlink w:anchor="_Toc9467560" w:history="1">
        <w:r w:rsidR="00404E6C" w:rsidRPr="00BF43F0">
          <w:rPr>
            <w:rStyle w:val="Kpr"/>
            <w:noProof/>
          </w:rPr>
          <w:t>Table 6: Sample Information Sharing Plan Table</w:t>
        </w:r>
        <w:r w:rsidR="00404E6C">
          <w:rPr>
            <w:noProof/>
            <w:webHidden/>
          </w:rPr>
          <w:tab/>
        </w:r>
        <w:r w:rsidR="00404E6C">
          <w:rPr>
            <w:noProof/>
            <w:webHidden/>
          </w:rPr>
          <w:fldChar w:fldCharType="begin"/>
        </w:r>
        <w:r w:rsidR="00404E6C">
          <w:rPr>
            <w:noProof/>
            <w:webHidden/>
          </w:rPr>
          <w:instrText xml:space="preserve"> PAGEREF _Toc9467560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01A07F50" w14:textId="6B182520" w:rsidR="00404E6C" w:rsidRDefault="00E62168">
      <w:pPr>
        <w:pStyle w:val="ekillerTablosu"/>
        <w:tabs>
          <w:tab w:val="right" w:leader="dot" w:pos="8544"/>
        </w:tabs>
        <w:rPr>
          <w:rFonts w:asciiTheme="minorHAnsi" w:eastAsiaTheme="minorEastAsia" w:hAnsiTheme="minorHAnsi" w:cstheme="minorBidi"/>
          <w:noProof/>
          <w:sz w:val="22"/>
          <w:szCs w:val="22"/>
        </w:rPr>
      </w:pPr>
      <w:hyperlink w:anchor="_Toc9467561" w:history="1">
        <w:r w:rsidR="00404E6C" w:rsidRPr="00BF43F0">
          <w:rPr>
            <w:rStyle w:val="Kpr"/>
            <w:noProof/>
          </w:rPr>
          <w:t>Table 7: Sample Detected Events Table</w:t>
        </w:r>
        <w:r w:rsidR="00404E6C">
          <w:rPr>
            <w:noProof/>
            <w:webHidden/>
          </w:rPr>
          <w:tab/>
        </w:r>
        <w:r w:rsidR="00404E6C">
          <w:rPr>
            <w:noProof/>
            <w:webHidden/>
          </w:rPr>
          <w:fldChar w:fldCharType="begin"/>
        </w:r>
        <w:r w:rsidR="00404E6C">
          <w:rPr>
            <w:noProof/>
            <w:webHidden/>
          </w:rPr>
          <w:instrText xml:space="preserve"> PAGEREF _Toc9467561 \h </w:instrText>
        </w:r>
        <w:r w:rsidR="00404E6C">
          <w:rPr>
            <w:noProof/>
            <w:webHidden/>
          </w:rPr>
        </w:r>
        <w:r w:rsidR="00404E6C">
          <w:rPr>
            <w:noProof/>
            <w:webHidden/>
          </w:rPr>
          <w:fldChar w:fldCharType="separate"/>
        </w:r>
        <w:r w:rsidR="00404E6C">
          <w:rPr>
            <w:noProof/>
            <w:webHidden/>
          </w:rPr>
          <w:t>40</w:t>
        </w:r>
        <w:r w:rsidR="00404E6C">
          <w:rPr>
            <w:noProof/>
            <w:webHidden/>
          </w:rPr>
          <w:fldChar w:fldCharType="end"/>
        </w:r>
      </w:hyperlink>
    </w:p>
    <w:p w14:paraId="3EEBD728" w14:textId="48CB923C"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12" w:name="_Toc9467480"/>
      <w:r w:rsidRPr="007E1CF6">
        <w:rPr>
          <w:noProof/>
        </w:rPr>
        <w:lastRenderedPageBreak/>
        <w:t>LIST OF FIGURES</w:t>
      </w:r>
      <w:bookmarkEnd w:id="12"/>
    </w:p>
    <w:p w14:paraId="3EEBD72A" w14:textId="77777777" w:rsidR="00ED32CA" w:rsidRPr="007E1CF6" w:rsidRDefault="00ED32CA" w:rsidP="00ED32CA">
      <w:pPr>
        <w:rPr>
          <w:noProof/>
        </w:rPr>
      </w:pPr>
    </w:p>
    <w:p w14:paraId="51F5BBD8" w14:textId="7E82EE5A" w:rsidR="00161376"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9467600" w:history="1">
        <w:r w:rsidR="00161376" w:rsidRPr="00317659">
          <w:rPr>
            <w:rStyle w:val="Kpr"/>
            <w:noProof/>
          </w:rPr>
          <w:t>Figure 1: Tweets in Turkish After the Turktrust Vulnerability Announcement on 3 January 2013</w:t>
        </w:r>
        <w:r w:rsidR="00161376">
          <w:rPr>
            <w:noProof/>
            <w:webHidden/>
          </w:rPr>
          <w:tab/>
        </w:r>
        <w:r w:rsidR="00161376">
          <w:rPr>
            <w:noProof/>
            <w:webHidden/>
          </w:rPr>
          <w:fldChar w:fldCharType="begin"/>
        </w:r>
        <w:r w:rsidR="00161376">
          <w:rPr>
            <w:noProof/>
            <w:webHidden/>
          </w:rPr>
          <w:instrText xml:space="preserve"> PAGEREF _Toc9467600 \h </w:instrText>
        </w:r>
        <w:r w:rsidR="00161376">
          <w:rPr>
            <w:noProof/>
            <w:webHidden/>
          </w:rPr>
        </w:r>
        <w:r w:rsidR="00161376">
          <w:rPr>
            <w:noProof/>
            <w:webHidden/>
          </w:rPr>
          <w:fldChar w:fldCharType="separate"/>
        </w:r>
        <w:r w:rsidR="00161376">
          <w:rPr>
            <w:noProof/>
            <w:webHidden/>
          </w:rPr>
          <w:t>17</w:t>
        </w:r>
        <w:r w:rsidR="00161376">
          <w:rPr>
            <w:noProof/>
            <w:webHidden/>
          </w:rPr>
          <w:fldChar w:fldCharType="end"/>
        </w:r>
      </w:hyperlink>
    </w:p>
    <w:p w14:paraId="5B342F40" w14:textId="7599FA14" w:rsidR="00161376" w:rsidRDefault="00E62168">
      <w:pPr>
        <w:pStyle w:val="ekillerTablosu"/>
        <w:tabs>
          <w:tab w:val="right" w:leader="dot" w:pos="8544"/>
        </w:tabs>
        <w:rPr>
          <w:rFonts w:asciiTheme="minorHAnsi" w:eastAsiaTheme="minorEastAsia" w:hAnsiTheme="minorHAnsi" w:cstheme="minorBidi"/>
          <w:noProof/>
          <w:sz w:val="22"/>
          <w:szCs w:val="22"/>
        </w:rPr>
      </w:pPr>
      <w:hyperlink r:id="rId13" w:anchor="_Toc9467601" w:history="1">
        <w:r w:rsidR="00161376" w:rsidRPr="00317659">
          <w:rPr>
            <w:rStyle w:val="Kpr"/>
            <w:noProof/>
          </w:rPr>
          <w:t>Figure 2: Hürriyet Newspaper News after the Turktrust SSL Vulnerability is Detected</w:t>
        </w:r>
        <w:r w:rsidR="00161376">
          <w:rPr>
            <w:noProof/>
            <w:webHidden/>
          </w:rPr>
          <w:tab/>
        </w:r>
        <w:r w:rsidR="00161376">
          <w:rPr>
            <w:noProof/>
            <w:webHidden/>
          </w:rPr>
          <w:fldChar w:fldCharType="begin"/>
        </w:r>
        <w:r w:rsidR="00161376">
          <w:rPr>
            <w:noProof/>
            <w:webHidden/>
          </w:rPr>
          <w:instrText xml:space="preserve"> PAGEREF _Toc9467601 \h </w:instrText>
        </w:r>
        <w:r w:rsidR="00161376">
          <w:rPr>
            <w:noProof/>
            <w:webHidden/>
          </w:rPr>
        </w:r>
        <w:r w:rsidR="00161376">
          <w:rPr>
            <w:noProof/>
            <w:webHidden/>
          </w:rPr>
          <w:fldChar w:fldCharType="separate"/>
        </w:r>
        <w:r w:rsidR="00161376">
          <w:rPr>
            <w:noProof/>
            <w:webHidden/>
          </w:rPr>
          <w:t>18</w:t>
        </w:r>
        <w:r w:rsidR="00161376">
          <w:rPr>
            <w:noProof/>
            <w:webHidden/>
          </w:rPr>
          <w:fldChar w:fldCharType="end"/>
        </w:r>
      </w:hyperlink>
    </w:p>
    <w:p w14:paraId="7C0585A9" w14:textId="2613D171" w:rsidR="00161376" w:rsidRDefault="00E62168">
      <w:pPr>
        <w:pStyle w:val="ekillerTablosu"/>
        <w:tabs>
          <w:tab w:val="right" w:leader="dot" w:pos="8544"/>
        </w:tabs>
        <w:rPr>
          <w:rFonts w:asciiTheme="minorHAnsi" w:eastAsiaTheme="minorEastAsia" w:hAnsiTheme="minorHAnsi" w:cstheme="minorBidi"/>
          <w:noProof/>
          <w:sz w:val="22"/>
          <w:szCs w:val="22"/>
        </w:rPr>
      </w:pPr>
      <w:hyperlink r:id="rId14" w:anchor="_Toc9467602" w:history="1">
        <w:r w:rsidR="00161376" w:rsidRPr="00317659">
          <w:rPr>
            <w:rStyle w:val="Kpr"/>
            <w:noProof/>
          </w:rPr>
          <w:t>Figure 3: Research results of IBM Security Lab about Cyber Security Analysts</w:t>
        </w:r>
        <w:r w:rsidR="00161376">
          <w:rPr>
            <w:noProof/>
            <w:webHidden/>
          </w:rPr>
          <w:tab/>
        </w:r>
        <w:r w:rsidR="00161376">
          <w:rPr>
            <w:noProof/>
            <w:webHidden/>
          </w:rPr>
          <w:fldChar w:fldCharType="begin"/>
        </w:r>
        <w:r w:rsidR="00161376">
          <w:rPr>
            <w:noProof/>
            <w:webHidden/>
          </w:rPr>
          <w:instrText xml:space="preserve"> PAGEREF _Toc9467602 \h </w:instrText>
        </w:r>
        <w:r w:rsidR="00161376">
          <w:rPr>
            <w:noProof/>
            <w:webHidden/>
          </w:rPr>
        </w:r>
        <w:r w:rsidR="00161376">
          <w:rPr>
            <w:noProof/>
            <w:webHidden/>
          </w:rPr>
          <w:fldChar w:fldCharType="separate"/>
        </w:r>
        <w:r w:rsidR="00161376">
          <w:rPr>
            <w:noProof/>
            <w:webHidden/>
          </w:rPr>
          <w:t>23</w:t>
        </w:r>
        <w:r w:rsidR="00161376">
          <w:rPr>
            <w:noProof/>
            <w:webHidden/>
          </w:rPr>
          <w:fldChar w:fldCharType="end"/>
        </w:r>
      </w:hyperlink>
    </w:p>
    <w:p w14:paraId="7AE5954F" w14:textId="6F4A2C5C" w:rsidR="00161376" w:rsidRDefault="00E62168">
      <w:pPr>
        <w:pStyle w:val="ekillerTablosu"/>
        <w:tabs>
          <w:tab w:val="right" w:leader="dot" w:pos="8544"/>
        </w:tabs>
        <w:rPr>
          <w:rFonts w:asciiTheme="minorHAnsi" w:eastAsiaTheme="minorEastAsia" w:hAnsiTheme="minorHAnsi" w:cstheme="minorBidi"/>
          <w:noProof/>
          <w:sz w:val="22"/>
          <w:szCs w:val="22"/>
        </w:rPr>
      </w:pPr>
      <w:hyperlink r:id="rId15" w:anchor="_Toc9467603" w:history="1">
        <w:r w:rsidR="00161376" w:rsidRPr="00317659">
          <w:rPr>
            <w:rStyle w:val="Kpr"/>
            <w:noProof/>
          </w:rPr>
          <w:t>Figure 4</w:t>
        </w:r>
        <w:r w:rsidR="00161376" w:rsidRPr="00317659">
          <w:rPr>
            <w:rStyle w:val="Kpr"/>
            <w:noProof/>
            <w:lang w:val="tr-TR"/>
          </w:rPr>
          <w:t>:</w:t>
        </w:r>
        <w:r w:rsidR="00161376" w:rsidRPr="00317659">
          <w:rPr>
            <w:rStyle w:val="Kpr"/>
            <w:noProof/>
          </w:rPr>
          <w:t xml:space="preserve"> A Simple diagram to explain what NLP does.</w:t>
        </w:r>
        <w:r w:rsidR="00161376">
          <w:rPr>
            <w:noProof/>
            <w:webHidden/>
          </w:rPr>
          <w:tab/>
        </w:r>
        <w:r w:rsidR="00161376">
          <w:rPr>
            <w:noProof/>
            <w:webHidden/>
          </w:rPr>
          <w:fldChar w:fldCharType="begin"/>
        </w:r>
        <w:r w:rsidR="00161376">
          <w:rPr>
            <w:noProof/>
            <w:webHidden/>
          </w:rPr>
          <w:instrText xml:space="preserve"> PAGEREF _Toc9467603 \h </w:instrText>
        </w:r>
        <w:r w:rsidR="00161376">
          <w:rPr>
            <w:noProof/>
            <w:webHidden/>
          </w:rPr>
        </w:r>
        <w:r w:rsidR="00161376">
          <w:rPr>
            <w:noProof/>
            <w:webHidden/>
          </w:rPr>
          <w:fldChar w:fldCharType="separate"/>
        </w:r>
        <w:r w:rsidR="00161376">
          <w:rPr>
            <w:noProof/>
            <w:webHidden/>
          </w:rPr>
          <w:t>24</w:t>
        </w:r>
        <w:r w:rsidR="00161376">
          <w:rPr>
            <w:noProof/>
            <w:webHidden/>
          </w:rPr>
          <w:fldChar w:fldCharType="end"/>
        </w:r>
      </w:hyperlink>
    </w:p>
    <w:p w14:paraId="549DEDB6" w14:textId="2869F382" w:rsidR="00161376" w:rsidRDefault="00E62168">
      <w:pPr>
        <w:pStyle w:val="ekillerTablosu"/>
        <w:tabs>
          <w:tab w:val="right" w:leader="dot" w:pos="8544"/>
        </w:tabs>
        <w:rPr>
          <w:rFonts w:asciiTheme="minorHAnsi" w:eastAsiaTheme="minorEastAsia" w:hAnsiTheme="minorHAnsi" w:cstheme="minorBidi"/>
          <w:noProof/>
          <w:sz w:val="22"/>
          <w:szCs w:val="22"/>
        </w:rPr>
      </w:pPr>
      <w:hyperlink r:id="rId16" w:anchor="_Toc9467604" w:history="1">
        <w:r w:rsidR="00161376" w:rsidRPr="00317659">
          <w:rPr>
            <w:rStyle w:val="Kpr"/>
            <w:noProof/>
          </w:rPr>
          <w:t>Figure 5 Sample Turkish Tweets Related with a Security Incident</w:t>
        </w:r>
        <w:r w:rsidR="00161376">
          <w:rPr>
            <w:noProof/>
            <w:webHidden/>
          </w:rPr>
          <w:tab/>
        </w:r>
        <w:r w:rsidR="00161376">
          <w:rPr>
            <w:noProof/>
            <w:webHidden/>
          </w:rPr>
          <w:fldChar w:fldCharType="begin"/>
        </w:r>
        <w:r w:rsidR="00161376">
          <w:rPr>
            <w:noProof/>
            <w:webHidden/>
          </w:rPr>
          <w:instrText xml:space="preserve"> PAGEREF _Toc9467604 \h </w:instrText>
        </w:r>
        <w:r w:rsidR="00161376">
          <w:rPr>
            <w:noProof/>
            <w:webHidden/>
          </w:rPr>
        </w:r>
        <w:r w:rsidR="00161376">
          <w:rPr>
            <w:noProof/>
            <w:webHidden/>
          </w:rPr>
          <w:fldChar w:fldCharType="separate"/>
        </w:r>
        <w:r w:rsidR="00161376">
          <w:rPr>
            <w:noProof/>
            <w:webHidden/>
          </w:rPr>
          <w:t>26</w:t>
        </w:r>
        <w:r w:rsidR="00161376">
          <w:rPr>
            <w:noProof/>
            <w:webHidden/>
          </w:rPr>
          <w:fldChar w:fldCharType="end"/>
        </w:r>
      </w:hyperlink>
    </w:p>
    <w:p w14:paraId="49B53C41" w14:textId="6D1DA694" w:rsidR="00161376" w:rsidRDefault="00E62168">
      <w:pPr>
        <w:pStyle w:val="ekillerTablosu"/>
        <w:tabs>
          <w:tab w:val="right" w:leader="dot" w:pos="8544"/>
        </w:tabs>
        <w:rPr>
          <w:rFonts w:asciiTheme="minorHAnsi" w:eastAsiaTheme="minorEastAsia" w:hAnsiTheme="minorHAnsi" w:cstheme="minorBidi"/>
          <w:noProof/>
          <w:sz w:val="22"/>
          <w:szCs w:val="22"/>
        </w:rPr>
      </w:pPr>
      <w:hyperlink r:id="rId17" w:anchor="_Toc9467605" w:history="1">
        <w:r w:rsidR="00161376" w:rsidRPr="00317659">
          <w:rPr>
            <w:rStyle w:val="Kpr"/>
            <w:noProof/>
          </w:rPr>
          <w:t>Figure 6: Architecture of the Keyword Finder Component.</w:t>
        </w:r>
        <w:r w:rsidR="00161376">
          <w:rPr>
            <w:noProof/>
            <w:webHidden/>
          </w:rPr>
          <w:tab/>
        </w:r>
        <w:r w:rsidR="00161376">
          <w:rPr>
            <w:noProof/>
            <w:webHidden/>
          </w:rPr>
          <w:fldChar w:fldCharType="begin"/>
        </w:r>
        <w:r w:rsidR="00161376">
          <w:rPr>
            <w:noProof/>
            <w:webHidden/>
          </w:rPr>
          <w:instrText xml:space="preserve"> PAGEREF _Toc9467605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48D55AFC" w14:textId="1FF12D75" w:rsidR="00161376" w:rsidRDefault="00E62168">
      <w:pPr>
        <w:pStyle w:val="ekillerTablosu"/>
        <w:tabs>
          <w:tab w:val="right" w:leader="dot" w:pos="8544"/>
        </w:tabs>
        <w:rPr>
          <w:rFonts w:asciiTheme="minorHAnsi" w:eastAsiaTheme="minorEastAsia" w:hAnsiTheme="minorHAnsi" w:cstheme="minorBidi"/>
          <w:noProof/>
          <w:sz w:val="22"/>
          <w:szCs w:val="22"/>
        </w:rPr>
      </w:pPr>
      <w:hyperlink r:id="rId18" w:anchor="_Toc9467606" w:history="1">
        <w:r w:rsidR="00161376" w:rsidRPr="00317659">
          <w:rPr>
            <w:rStyle w:val="Kpr"/>
            <w:noProof/>
          </w:rPr>
          <w:t>Figure 7: Technical Overview of Sonar.</w:t>
        </w:r>
        <w:r w:rsidR="00161376">
          <w:rPr>
            <w:noProof/>
            <w:webHidden/>
          </w:rPr>
          <w:tab/>
        </w:r>
        <w:r w:rsidR="00161376">
          <w:rPr>
            <w:noProof/>
            <w:webHidden/>
          </w:rPr>
          <w:fldChar w:fldCharType="begin"/>
        </w:r>
        <w:r w:rsidR="00161376">
          <w:rPr>
            <w:noProof/>
            <w:webHidden/>
          </w:rPr>
          <w:instrText xml:space="preserve"> PAGEREF _Toc9467606 \h </w:instrText>
        </w:r>
        <w:r w:rsidR="00161376">
          <w:rPr>
            <w:noProof/>
            <w:webHidden/>
          </w:rPr>
        </w:r>
        <w:r w:rsidR="00161376">
          <w:rPr>
            <w:noProof/>
            <w:webHidden/>
          </w:rPr>
          <w:fldChar w:fldCharType="separate"/>
        </w:r>
        <w:r w:rsidR="00161376">
          <w:rPr>
            <w:noProof/>
            <w:webHidden/>
          </w:rPr>
          <w:t>35</w:t>
        </w:r>
        <w:r w:rsidR="00161376">
          <w:rPr>
            <w:noProof/>
            <w:webHidden/>
          </w:rPr>
          <w:fldChar w:fldCharType="end"/>
        </w:r>
      </w:hyperlink>
    </w:p>
    <w:p w14:paraId="3C10596D" w14:textId="320F1164" w:rsidR="00161376" w:rsidRDefault="00E62168">
      <w:pPr>
        <w:pStyle w:val="ekillerTablosu"/>
        <w:tabs>
          <w:tab w:val="right" w:leader="dot" w:pos="8544"/>
        </w:tabs>
        <w:rPr>
          <w:rFonts w:asciiTheme="minorHAnsi" w:eastAsiaTheme="minorEastAsia" w:hAnsiTheme="minorHAnsi" w:cstheme="minorBidi"/>
          <w:noProof/>
          <w:sz w:val="22"/>
          <w:szCs w:val="22"/>
        </w:rPr>
      </w:pPr>
      <w:hyperlink r:id="rId19" w:anchor="_Toc9467607" w:history="1">
        <w:r w:rsidR="00161376" w:rsidRPr="00317659">
          <w:rPr>
            <w:rStyle w:val="Kpr"/>
            <w:noProof/>
          </w:rPr>
          <w:t>Figure 8: A Schematic Overview of Cybersecurity Event Detection System from The Publication.</w:t>
        </w:r>
        <w:r w:rsidR="00161376">
          <w:rPr>
            <w:noProof/>
            <w:webHidden/>
          </w:rPr>
          <w:tab/>
        </w:r>
        <w:r w:rsidR="00161376">
          <w:rPr>
            <w:noProof/>
            <w:webHidden/>
          </w:rPr>
          <w:fldChar w:fldCharType="begin"/>
        </w:r>
        <w:r w:rsidR="00161376">
          <w:rPr>
            <w:noProof/>
            <w:webHidden/>
          </w:rPr>
          <w:instrText xml:space="preserve"> PAGEREF _Toc9467607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5A43894E" w14:textId="62B78E4A" w:rsidR="00161376" w:rsidRDefault="00E62168">
      <w:pPr>
        <w:pStyle w:val="ekillerTablosu"/>
        <w:tabs>
          <w:tab w:val="right" w:leader="dot" w:pos="8544"/>
        </w:tabs>
        <w:rPr>
          <w:rFonts w:asciiTheme="minorHAnsi" w:eastAsiaTheme="minorEastAsia" w:hAnsiTheme="minorHAnsi" w:cstheme="minorBidi"/>
          <w:noProof/>
          <w:sz w:val="22"/>
          <w:szCs w:val="22"/>
        </w:rPr>
      </w:pPr>
      <w:hyperlink r:id="rId20" w:anchor="_Toc9467608" w:history="1">
        <w:r w:rsidR="00161376" w:rsidRPr="00317659">
          <w:rPr>
            <w:rStyle w:val="Kpr"/>
            <w:noProof/>
          </w:rPr>
          <w:t>Figure 9: Streamgraph Showing Normalized Volume of Tweets (September 2015 through October 2016) Tagged with Data Breach (red), DDoS Activity (grey) and Account Hijacking (blue) Types of Cybersecurity Events.</w:t>
        </w:r>
        <w:r w:rsidR="00161376">
          <w:rPr>
            <w:noProof/>
            <w:webHidden/>
          </w:rPr>
          <w:tab/>
        </w:r>
        <w:r w:rsidR="00161376">
          <w:rPr>
            <w:noProof/>
            <w:webHidden/>
          </w:rPr>
          <w:fldChar w:fldCharType="begin"/>
        </w:r>
        <w:r w:rsidR="00161376">
          <w:rPr>
            <w:noProof/>
            <w:webHidden/>
          </w:rPr>
          <w:instrText xml:space="preserve"> PAGEREF _Toc9467608 \h </w:instrText>
        </w:r>
        <w:r w:rsidR="00161376">
          <w:rPr>
            <w:noProof/>
            <w:webHidden/>
          </w:rPr>
        </w:r>
        <w:r w:rsidR="00161376">
          <w:rPr>
            <w:noProof/>
            <w:webHidden/>
          </w:rPr>
          <w:fldChar w:fldCharType="separate"/>
        </w:r>
        <w:r w:rsidR="00161376">
          <w:rPr>
            <w:noProof/>
            <w:webHidden/>
          </w:rPr>
          <w:t>36</w:t>
        </w:r>
        <w:r w:rsidR="00161376">
          <w:rPr>
            <w:noProof/>
            <w:webHidden/>
          </w:rPr>
          <w:fldChar w:fldCharType="end"/>
        </w:r>
      </w:hyperlink>
    </w:p>
    <w:p w14:paraId="6BF765F3" w14:textId="7DE260E3"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09" w:history="1">
        <w:r w:rsidR="00161376" w:rsidRPr="00317659">
          <w:rPr>
            <w:rStyle w:val="Kpr"/>
            <w:noProof/>
          </w:rPr>
          <w:t>Figure 10: Normalizer Sample from ITU NLP API</w:t>
        </w:r>
        <w:r w:rsidR="00161376">
          <w:rPr>
            <w:noProof/>
            <w:webHidden/>
          </w:rPr>
          <w:tab/>
        </w:r>
        <w:r w:rsidR="00161376">
          <w:rPr>
            <w:noProof/>
            <w:webHidden/>
          </w:rPr>
          <w:fldChar w:fldCharType="begin"/>
        </w:r>
        <w:r w:rsidR="00161376">
          <w:rPr>
            <w:noProof/>
            <w:webHidden/>
          </w:rPr>
          <w:instrText xml:space="preserve"> PAGEREF _Toc9467609 \h </w:instrText>
        </w:r>
        <w:r w:rsidR="00161376">
          <w:rPr>
            <w:noProof/>
            <w:webHidden/>
          </w:rPr>
        </w:r>
        <w:r w:rsidR="00161376">
          <w:rPr>
            <w:noProof/>
            <w:webHidden/>
          </w:rPr>
          <w:fldChar w:fldCharType="separate"/>
        </w:r>
        <w:r w:rsidR="00161376">
          <w:rPr>
            <w:noProof/>
            <w:webHidden/>
          </w:rPr>
          <w:t>39</w:t>
        </w:r>
        <w:r w:rsidR="00161376">
          <w:rPr>
            <w:noProof/>
            <w:webHidden/>
          </w:rPr>
          <w:fldChar w:fldCharType="end"/>
        </w:r>
      </w:hyperlink>
    </w:p>
    <w:p w14:paraId="0D0F1BB5" w14:textId="3F9F4417"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0" w:history="1">
        <w:r w:rsidR="00161376" w:rsidRPr="00317659">
          <w:rPr>
            <w:rStyle w:val="Kpr"/>
            <w:noProof/>
          </w:rPr>
          <w:t>Figure 11: The General Overview of the System</w:t>
        </w:r>
        <w:r w:rsidR="00161376">
          <w:rPr>
            <w:noProof/>
            <w:webHidden/>
          </w:rPr>
          <w:tab/>
        </w:r>
        <w:r w:rsidR="00161376">
          <w:rPr>
            <w:noProof/>
            <w:webHidden/>
          </w:rPr>
          <w:fldChar w:fldCharType="begin"/>
        </w:r>
        <w:r w:rsidR="00161376">
          <w:rPr>
            <w:noProof/>
            <w:webHidden/>
          </w:rPr>
          <w:instrText xml:space="preserve"> PAGEREF _Toc9467610 \h </w:instrText>
        </w:r>
        <w:r w:rsidR="00161376">
          <w:rPr>
            <w:noProof/>
            <w:webHidden/>
          </w:rPr>
        </w:r>
        <w:r w:rsidR="00161376">
          <w:rPr>
            <w:noProof/>
            <w:webHidden/>
          </w:rPr>
          <w:fldChar w:fldCharType="separate"/>
        </w:r>
        <w:r w:rsidR="00161376">
          <w:rPr>
            <w:noProof/>
            <w:webHidden/>
          </w:rPr>
          <w:t>41</w:t>
        </w:r>
        <w:r w:rsidR="00161376">
          <w:rPr>
            <w:noProof/>
            <w:webHidden/>
          </w:rPr>
          <w:fldChar w:fldCharType="end"/>
        </w:r>
      </w:hyperlink>
    </w:p>
    <w:p w14:paraId="17A6AF1F" w14:textId="2E4EFBCA"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1" w:history="1">
        <w:r w:rsidR="00161376" w:rsidRPr="00317659">
          <w:rPr>
            <w:rStyle w:val="Kpr"/>
            <w:noProof/>
          </w:rPr>
          <w:t>Figure 12: Sample Stored Twitter Data in the Database File</w:t>
        </w:r>
        <w:r w:rsidR="00161376">
          <w:rPr>
            <w:noProof/>
            <w:webHidden/>
          </w:rPr>
          <w:tab/>
        </w:r>
        <w:r w:rsidR="00161376">
          <w:rPr>
            <w:noProof/>
            <w:webHidden/>
          </w:rPr>
          <w:fldChar w:fldCharType="begin"/>
        </w:r>
        <w:r w:rsidR="00161376">
          <w:rPr>
            <w:noProof/>
            <w:webHidden/>
          </w:rPr>
          <w:instrText xml:space="preserve"> PAGEREF _Toc9467611 \h </w:instrText>
        </w:r>
        <w:r w:rsidR="00161376">
          <w:rPr>
            <w:noProof/>
            <w:webHidden/>
          </w:rPr>
        </w:r>
        <w:r w:rsidR="00161376">
          <w:rPr>
            <w:noProof/>
            <w:webHidden/>
          </w:rPr>
          <w:fldChar w:fldCharType="separate"/>
        </w:r>
        <w:r w:rsidR="00161376">
          <w:rPr>
            <w:noProof/>
            <w:webHidden/>
          </w:rPr>
          <w:t>44</w:t>
        </w:r>
        <w:r w:rsidR="00161376">
          <w:rPr>
            <w:noProof/>
            <w:webHidden/>
          </w:rPr>
          <w:fldChar w:fldCharType="end"/>
        </w:r>
      </w:hyperlink>
    </w:p>
    <w:p w14:paraId="7098ECDC" w14:textId="44512DAF"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2" w:history="1">
        <w:r w:rsidR="00161376" w:rsidRPr="00317659">
          <w:rPr>
            <w:rStyle w:val="Kpr"/>
            <w:noProof/>
          </w:rPr>
          <w:t>Figure 13: Sample Stored Hurriyet Newspaper Data in the Database File</w:t>
        </w:r>
        <w:r w:rsidR="00161376">
          <w:rPr>
            <w:noProof/>
            <w:webHidden/>
          </w:rPr>
          <w:tab/>
        </w:r>
        <w:r w:rsidR="00161376">
          <w:rPr>
            <w:noProof/>
            <w:webHidden/>
          </w:rPr>
          <w:fldChar w:fldCharType="begin"/>
        </w:r>
        <w:r w:rsidR="00161376">
          <w:rPr>
            <w:noProof/>
            <w:webHidden/>
          </w:rPr>
          <w:instrText xml:space="preserve"> PAGEREF _Toc9467612 \h </w:instrText>
        </w:r>
        <w:r w:rsidR="00161376">
          <w:rPr>
            <w:noProof/>
            <w:webHidden/>
          </w:rPr>
        </w:r>
        <w:r w:rsidR="00161376">
          <w:rPr>
            <w:noProof/>
            <w:webHidden/>
          </w:rPr>
          <w:fldChar w:fldCharType="separate"/>
        </w:r>
        <w:r w:rsidR="00161376">
          <w:rPr>
            <w:noProof/>
            <w:webHidden/>
          </w:rPr>
          <w:t>45</w:t>
        </w:r>
        <w:r w:rsidR="00161376">
          <w:rPr>
            <w:noProof/>
            <w:webHidden/>
          </w:rPr>
          <w:fldChar w:fldCharType="end"/>
        </w:r>
      </w:hyperlink>
    </w:p>
    <w:p w14:paraId="35C3A165" w14:textId="09D2B951"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3" w:history="1">
        <w:r w:rsidR="00161376" w:rsidRPr="00317659">
          <w:rPr>
            <w:rStyle w:val="Kpr"/>
            <w:noProof/>
          </w:rPr>
          <w:t>Figure 14 User Interface of the Cybersecurity Detection Software</w:t>
        </w:r>
        <w:r w:rsidR="00161376">
          <w:rPr>
            <w:noProof/>
            <w:webHidden/>
          </w:rPr>
          <w:tab/>
        </w:r>
        <w:r w:rsidR="00161376">
          <w:rPr>
            <w:noProof/>
            <w:webHidden/>
          </w:rPr>
          <w:fldChar w:fldCharType="begin"/>
        </w:r>
        <w:r w:rsidR="00161376">
          <w:rPr>
            <w:noProof/>
            <w:webHidden/>
          </w:rPr>
          <w:instrText xml:space="preserve"> PAGEREF _Toc9467613 \h </w:instrText>
        </w:r>
        <w:r w:rsidR="00161376">
          <w:rPr>
            <w:noProof/>
            <w:webHidden/>
          </w:rPr>
        </w:r>
        <w:r w:rsidR="00161376">
          <w:rPr>
            <w:noProof/>
            <w:webHidden/>
          </w:rPr>
          <w:fldChar w:fldCharType="separate"/>
        </w:r>
        <w:r w:rsidR="00161376">
          <w:rPr>
            <w:noProof/>
            <w:webHidden/>
          </w:rPr>
          <w:t>62</w:t>
        </w:r>
        <w:r w:rsidR="00161376">
          <w:rPr>
            <w:noProof/>
            <w:webHidden/>
          </w:rPr>
          <w:fldChar w:fldCharType="end"/>
        </w:r>
      </w:hyperlink>
    </w:p>
    <w:p w14:paraId="2D1361B4" w14:textId="4846CF41"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4" w:history="1">
        <w:r w:rsidR="00161376" w:rsidRPr="00317659">
          <w:rPr>
            <w:rStyle w:val="Kpr"/>
            <w:noProof/>
          </w:rPr>
          <w:t>Figure 15 WhatsApp Spyware Attack Detection</w:t>
        </w:r>
        <w:r w:rsidR="00161376">
          <w:rPr>
            <w:noProof/>
            <w:webHidden/>
          </w:rPr>
          <w:tab/>
        </w:r>
        <w:r w:rsidR="00161376">
          <w:rPr>
            <w:noProof/>
            <w:webHidden/>
          </w:rPr>
          <w:fldChar w:fldCharType="begin"/>
        </w:r>
        <w:r w:rsidR="00161376">
          <w:rPr>
            <w:noProof/>
            <w:webHidden/>
          </w:rPr>
          <w:instrText xml:space="preserve"> PAGEREF _Toc9467614 \h </w:instrText>
        </w:r>
        <w:r w:rsidR="00161376">
          <w:rPr>
            <w:noProof/>
            <w:webHidden/>
          </w:rPr>
        </w:r>
        <w:r w:rsidR="00161376">
          <w:rPr>
            <w:noProof/>
            <w:webHidden/>
          </w:rPr>
          <w:fldChar w:fldCharType="separate"/>
        </w:r>
        <w:r w:rsidR="00161376">
          <w:rPr>
            <w:noProof/>
            <w:webHidden/>
          </w:rPr>
          <w:t>63</w:t>
        </w:r>
        <w:r w:rsidR="00161376">
          <w:rPr>
            <w:noProof/>
            <w:webHidden/>
          </w:rPr>
          <w:fldChar w:fldCharType="end"/>
        </w:r>
      </w:hyperlink>
    </w:p>
    <w:p w14:paraId="5B981134" w14:textId="7C29A998"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5" w:history="1">
        <w:r w:rsidR="00161376" w:rsidRPr="00317659">
          <w:rPr>
            <w:rStyle w:val="Kpr"/>
            <w:noProof/>
          </w:rPr>
          <w:t>Figure 16 STM Warns about Remote Patient Tracking System Applications</w:t>
        </w:r>
        <w:r w:rsidR="00161376">
          <w:rPr>
            <w:noProof/>
            <w:webHidden/>
          </w:rPr>
          <w:tab/>
        </w:r>
        <w:r w:rsidR="00161376">
          <w:rPr>
            <w:noProof/>
            <w:webHidden/>
          </w:rPr>
          <w:fldChar w:fldCharType="begin"/>
        </w:r>
        <w:r w:rsidR="00161376">
          <w:rPr>
            <w:noProof/>
            <w:webHidden/>
          </w:rPr>
          <w:instrText xml:space="preserve"> PAGEREF _Toc9467615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73D8D76C" w14:textId="3BF82D49"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6" w:history="1">
        <w:r w:rsidR="00161376" w:rsidRPr="00317659">
          <w:rPr>
            <w:rStyle w:val="Kpr"/>
            <w:noProof/>
          </w:rPr>
          <w:t>Figure 17 Supply Chain Attack Targets ASUS Computers Through Backdoored Update</w:t>
        </w:r>
        <w:r w:rsidR="00161376">
          <w:rPr>
            <w:noProof/>
            <w:webHidden/>
          </w:rPr>
          <w:tab/>
        </w:r>
        <w:r w:rsidR="00161376">
          <w:rPr>
            <w:noProof/>
            <w:webHidden/>
          </w:rPr>
          <w:fldChar w:fldCharType="begin"/>
        </w:r>
        <w:r w:rsidR="00161376">
          <w:rPr>
            <w:noProof/>
            <w:webHidden/>
          </w:rPr>
          <w:instrText xml:space="preserve"> PAGEREF _Toc9467616 \h </w:instrText>
        </w:r>
        <w:r w:rsidR="00161376">
          <w:rPr>
            <w:noProof/>
            <w:webHidden/>
          </w:rPr>
        </w:r>
        <w:r w:rsidR="00161376">
          <w:rPr>
            <w:noProof/>
            <w:webHidden/>
          </w:rPr>
          <w:fldChar w:fldCharType="separate"/>
        </w:r>
        <w:r w:rsidR="00161376">
          <w:rPr>
            <w:noProof/>
            <w:webHidden/>
          </w:rPr>
          <w:t>64</w:t>
        </w:r>
        <w:r w:rsidR="00161376">
          <w:rPr>
            <w:noProof/>
            <w:webHidden/>
          </w:rPr>
          <w:fldChar w:fldCharType="end"/>
        </w:r>
      </w:hyperlink>
    </w:p>
    <w:p w14:paraId="60CD3AC6" w14:textId="114E80D7"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7" w:history="1">
        <w:r w:rsidR="00161376" w:rsidRPr="00317659">
          <w:rPr>
            <w:rStyle w:val="Kpr"/>
            <w:noProof/>
          </w:rPr>
          <w:t>Figure 18 MuddyWater Attack</w:t>
        </w:r>
        <w:r w:rsidR="00161376">
          <w:rPr>
            <w:noProof/>
            <w:webHidden/>
          </w:rPr>
          <w:tab/>
        </w:r>
        <w:r w:rsidR="00161376">
          <w:rPr>
            <w:noProof/>
            <w:webHidden/>
          </w:rPr>
          <w:fldChar w:fldCharType="begin"/>
        </w:r>
        <w:r w:rsidR="00161376">
          <w:rPr>
            <w:noProof/>
            <w:webHidden/>
          </w:rPr>
          <w:instrText xml:space="preserve"> PAGEREF _Toc9467617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3C54B78A" w14:textId="782C05E4"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8" w:history="1">
        <w:r w:rsidR="00161376" w:rsidRPr="00317659">
          <w:rPr>
            <w:rStyle w:val="Kpr"/>
            <w:noProof/>
          </w:rPr>
          <w:t>Figure 19 MegaCortex Ransomware</w:t>
        </w:r>
        <w:r w:rsidR="00161376">
          <w:rPr>
            <w:noProof/>
            <w:webHidden/>
          </w:rPr>
          <w:tab/>
        </w:r>
        <w:r w:rsidR="00161376">
          <w:rPr>
            <w:noProof/>
            <w:webHidden/>
          </w:rPr>
          <w:fldChar w:fldCharType="begin"/>
        </w:r>
        <w:r w:rsidR="00161376">
          <w:rPr>
            <w:noProof/>
            <w:webHidden/>
          </w:rPr>
          <w:instrText xml:space="preserve"> PAGEREF _Toc9467618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1911FB68" w14:textId="36D964A9"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19" w:history="1">
        <w:r w:rsidR="00161376" w:rsidRPr="00317659">
          <w:rPr>
            <w:rStyle w:val="Kpr"/>
            <w:noProof/>
          </w:rPr>
          <w:t>Figure 20 Using Popular TV Shows to Spread Malware</w:t>
        </w:r>
        <w:r w:rsidR="00161376">
          <w:rPr>
            <w:noProof/>
            <w:webHidden/>
          </w:rPr>
          <w:tab/>
        </w:r>
        <w:r w:rsidR="00161376">
          <w:rPr>
            <w:noProof/>
            <w:webHidden/>
          </w:rPr>
          <w:fldChar w:fldCharType="begin"/>
        </w:r>
        <w:r w:rsidR="00161376">
          <w:rPr>
            <w:noProof/>
            <w:webHidden/>
          </w:rPr>
          <w:instrText xml:space="preserve"> PAGEREF _Toc9467619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1E68930" w14:textId="20784574"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0" w:history="1">
        <w:r w:rsidR="00161376" w:rsidRPr="00317659">
          <w:rPr>
            <w:rStyle w:val="Kpr"/>
            <w:noProof/>
          </w:rPr>
          <w:t>Figure 21 RTM Banking Trojan</w:t>
        </w:r>
        <w:r w:rsidR="00161376">
          <w:rPr>
            <w:noProof/>
            <w:webHidden/>
          </w:rPr>
          <w:tab/>
        </w:r>
        <w:r w:rsidR="00161376">
          <w:rPr>
            <w:noProof/>
            <w:webHidden/>
          </w:rPr>
          <w:fldChar w:fldCharType="begin"/>
        </w:r>
        <w:r w:rsidR="00161376">
          <w:rPr>
            <w:noProof/>
            <w:webHidden/>
          </w:rPr>
          <w:instrText xml:space="preserve"> PAGEREF _Toc9467620 \h </w:instrText>
        </w:r>
        <w:r w:rsidR="00161376">
          <w:rPr>
            <w:noProof/>
            <w:webHidden/>
          </w:rPr>
        </w:r>
        <w:r w:rsidR="00161376">
          <w:rPr>
            <w:noProof/>
            <w:webHidden/>
          </w:rPr>
          <w:fldChar w:fldCharType="separate"/>
        </w:r>
        <w:r w:rsidR="00161376">
          <w:rPr>
            <w:noProof/>
            <w:webHidden/>
          </w:rPr>
          <w:t>65</w:t>
        </w:r>
        <w:r w:rsidR="00161376">
          <w:rPr>
            <w:noProof/>
            <w:webHidden/>
          </w:rPr>
          <w:fldChar w:fldCharType="end"/>
        </w:r>
      </w:hyperlink>
    </w:p>
    <w:p w14:paraId="6429F06B" w14:textId="2061D21F"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1" w:history="1">
        <w:r w:rsidR="00161376" w:rsidRPr="00317659">
          <w:rPr>
            <w:rStyle w:val="Kpr"/>
            <w:noProof/>
          </w:rPr>
          <w:t>Figure 22 Mother's Day Cyberattack Alerts</w:t>
        </w:r>
        <w:r w:rsidR="00161376">
          <w:rPr>
            <w:noProof/>
            <w:webHidden/>
          </w:rPr>
          <w:tab/>
        </w:r>
        <w:r w:rsidR="00161376">
          <w:rPr>
            <w:noProof/>
            <w:webHidden/>
          </w:rPr>
          <w:fldChar w:fldCharType="begin"/>
        </w:r>
        <w:r w:rsidR="00161376">
          <w:rPr>
            <w:noProof/>
            <w:webHidden/>
          </w:rPr>
          <w:instrText xml:space="preserve"> PAGEREF _Toc9467621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F92DFC" w14:textId="6D9DF26E"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2" w:history="1">
        <w:r w:rsidR="00161376" w:rsidRPr="00317659">
          <w:rPr>
            <w:rStyle w:val="Kpr"/>
            <w:noProof/>
          </w:rPr>
          <w:t>Figure 23 Valentine’s Day Phishing Attacks</w:t>
        </w:r>
        <w:r w:rsidR="00161376">
          <w:rPr>
            <w:noProof/>
            <w:webHidden/>
          </w:rPr>
          <w:tab/>
        </w:r>
        <w:r w:rsidR="00161376">
          <w:rPr>
            <w:noProof/>
            <w:webHidden/>
          </w:rPr>
          <w:fldChar w:fldCharType="begin"/>
        </w:r>
        <w:r w:rsidR="00161376">
          <w:rPr>
            <w:noProof/>
            <w:webHidden/>
          </w:rPr>
          <w:instrText xml:space="preserve"> PAGEREF _Toc9467622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6D65F2B6" w14:textId="12F27A0B"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3" w:history="1">
        <w:r w:rsidR="00161376" w:rsidRPr="00317659">
          <w:rPr>
            <w:rStyle w:val="Kpr"/>
            <w:noProof/>
          </w:rPr>
          <w:t>Figure 24 Pirate Matryoshka Virus</w:t>
        </w:r>
        <w:r w:rsidR="00161376">
          <w:rPr>
            <w:noProof/>
            <w:webHidden/>
          </w:rPr>
          <w:tab/>
        </w:r>
        <w:r w:rsidR="00161376">
          <w:rPr>
            <w:noProof/>
            <w:webHidden/>
          </w:rPr>
          <w:fldChar w:fldCharType="begin"/>
        </w:r>
        <w:r w:rsidR="00161376">
          <w:rPr>
            <w:noProof/>
            <w:webHidden/>
          </w:rPr>
          <w:instrText xml:space="preserve"> PAGEREF _Toc9467623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7B1D2BF8" w14:textId="4AB5E0FA"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4" w:history="1">
        <w:r w:rsidR="00161376" w:rsidRPr="00317659">
          <w:rPr>
            <w:rStyle w:val="Kpr"/>
            <w:noProof/>
          </w:rPr>
          <w:t>Figure 25 Cyber Attacks Using Smart TVs</w:t>
        </w:r>
        <w:r w:rsidR="00161376">
          <w:rPr>
            <w:noProof/>
            <w:webHidden/>
          </w:rPr>
          <w:tab/>
        </w:r>
        <w:r w:rsidR="00161376">
          <w:rPr>
            <w:noProof/>
            <w:webHidden/>
          </w:rPr>
          <w:fldChar w:fldCharType="begin"/>
        </w:r>
        <w:r w:rsidR="00161376">
          <w:rPr>
            <w:noProof/>
            <w:webHidden/>
          </w:rPr>
          <w:instrText xml:space="preserve"> PAGEREF _Toc9467624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292CD30A" w14:textId="66A173F8"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5" w:history="1">
        <w:r w:rsidR="00161376" w:rsidRPr="00317659">
          <w:rPr>
            <w:rStyle w:val="Kpr"/>
            <w:noProof/>
          </w:rPr>
          <w:t>Figure 26 Smart Home Cyberattacks</w:t>
        </w:r>
        <w:r w:rsidR="00161376">
          <w:rPr>
            <w:noProof/>
            <w:webHidden/>
          </w:rPr>
          <w:tab/>
        </w:r>
        <w:r w:rsidR="00161376">
          <w:rPr>
            <w:noProof/>
            <w:webHidden/>
          </w:rPr>
          <w:fldChar w:fldCharType="begin"/>
        </w:r>
        <w:r w:rsidR="00161376">
          <w:rPr>
            <w:noProof/>
            <w:webHidden/>
          </w:rPr>
          <w:instrText xml:space="preserve"> PAGEREF _Toc9467625 \h </w:instrText>
        </w:r>
        <w:r w:rsidR="00161376">
          <w:rPr>
            <w:noProof/>
            <w:webHidden/>
          </w:rPr>
        </w:r>
        <w:r w:rsidR="00161376">
          <w:rPr>
            <w:noProof/>
            <w:webHidden/>
          </w:rPr>
          <w:fldChar w:fldCharType="separate"/>
        </w:r>
        <w:r w:rsidR="00161376">
          <w:rPr>
            <w:noProof/>
            <w:webHidden/>
          </w:rPr>
          <w:t>66</w:t>
        </w:r>
        <w:r w:rsidR="00161376">
          <w:rPr>
            <w:noProof/>
            <w:webHidden/>
          </w:rPr>
          <w:fldChar w:fldCharType="end"/>
        </w:r>
      </w:hyperlink>
    </w:p>
    <w:p w14:paraId="37A8E98B" w14:textId="56782DD0"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6" w:history="1">
        <w:r w:rsidR="00161376" w:rsidRPr="00317659">
          <w:rPr>
            <w:rStyle w:val="Kpr"/>
            <w:noProof/>
          </w:rPr>
          <w:t>Figure 27 Valletta Bank Cyberattack</w:t>
        </w:r>
        <w:r w:rsidR="00161376">
          <w:rPr>
            <w:noProof/>
            <w:webHidden/>
          </w:rPr>
          <w:tab/>
        </w:r>
        <w:r w:rsidR="00161376">
          <w:rPr>
            <w:noProof/>
            <w:webHidden/>
          </w:rPr>
          <w:fldChar w:fldCharType="begin"/>
        </w:r>
        <w:r w:rsidR="00161376">
          <w:rPr>
            <w:noProof/>
            <w:webHidden/>
          </w:rPr>
          <w:instrText xml:space="preserve"> PAGEREF _Toc9467626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66145B33" w14:textId="6499B25A"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7" w:history="1">
        <w:r w:rsidR="00161376" w:rsidRPr="00317659">
          <w:rPr>
            <w:rStyle w:val="Kpr"/>
            <w:noProof/>
          </w:rPr>
          <w:t>Figure 28 Business Email Compromise Attack</w:t>
        </w:r>
        <w:r w:rsidR="00161376">
          <w:rPr>
            <w:noProof/>
            <w:webHidden/>
          </w:rPr>
          <w:tab/>
        </w:r>
        <w:r w:rsidR="00161376">
          <w:rPr>
            <w:noProof/>
            <w:webHidden/>
          </w:rPr>
          <w:fldChar w:fldCharType="begin"/>
        </w:r>
        <w:r w:rsidR="00161376">
          <w:rPr>
            <w:noProof/>
            <w:webHidden/>
          </w:rPr>
          <w:instrText xml:space="preserve"> PAGEREF _Toc9467627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35FBAE56" w14:textId="174D4854"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8" w:history="1">
        <w:r w:rsidR="00161376" w:rsidRPr="00317659">
          <w:rPr>
            <w:rStyle w:val="Kpr"/>
            <w:noProof/>
          </w:rPr>
          <w:t>Figure 29 Cyberattacks Which Use Netflix Brand</w:t>
        </w:r>
        <w:r w:rsidR="00161376">
          <w:rPr>
            <w:noProof/>
            <w:webHidden/>
          </w:rPr>
          <w:tab/>
        </w:r>
        <w:r w:rsidR="00161376">
          <w:rPr>
            <w:noProof/>
            <w:webHidden/>
          </w:rPr>
          <w:fldChar w:fldCharType="begin"/>
        </w:r>
        <w:r w:rsidR="00161376">
          <w:rPr>
            <w:noProof/>
            <w:webHidden/>
          </w:rPr>
          <w:instrText xml:space="preserve"> PAGEREF _Toc9467628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135BE7EC" w14:textId="5921183C"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29" w:history="1">
        <w:r w:rsidR="00161376" w:rsidRPr="00317659">
          <w:rPr>
            <w:rStyle w:val="Kpr"/>
            <w:noProof/>
          </w:rPr>
          <w:t>Figure 30 Cyberattacks Targeting Job Seekers</w:t>
        </w:r>
        <w:r w:rsidR="00161376">
          <w:rPr>
            <w:noProof/>
            <w:webHidden/>
          </w:rPr>
          <w:tab/>
        </w:r>
        <w:r w:rsidR="00161376">
          <w:rPr>
            <w:noProof/>
            <w:webHidden/>
          </w:rPr>
          <w:fldChar w:fldCharType="begin"/>
        </w:r>
        <w:r w:rsidR="00161376">
          <w:rPr>
            <w:noProof/>
            <w:webHidden/>
          </w:rPr>
          <w:instrText xml:space="preserve"> PAGEREF _Toc9467629 \h </w:instrText>
        </w:r>
        <w:r w:rsidR="00161376">
          <w:rPr>
            <w:noProof/>
            <w:webHidden/>
          </w:rPr>
        </w:r>
        <w:r w:rsidR="00161376">
          <w:rPr>
            <w:noProof/>
            <w:webHidden/>
          </w:rPr>
          <w:fldChar w:fldCharType="separate"/>
        </w:r>
        <w:r w:rsidR="00161376">
          <w:rPr>
            <w:noProof/>
            <w:webHidden/>
          </w:rPr>
          <w:t>67</w:t>
        </w:r>
        <w:r w:rsidR="00161376">
          <w:rPr>
            <w:noProof/>
            <w:webHidden/>
          </w:rPr>
          <w:fldChar w:fldCharType="end"/>
        </w:r>
      </w:hyperlink>
    </w:p>
    <w:p w14:paraId="47DCF192" w14:textId="58D2A0B4"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30" w:history="1">
        <w:r w:rsidR="00161376" w:rsidRPr="00317659">
          <w:rPr>
            <w:rStyle w:val="Kpr"/>
            <w:noProof/>
          </w:rPr>
          <w:t>Figure 31 Phishing Attacks Targeting Social Media Users</w:t>
        </w:r>
        <w:r w:rsidR="00161376">
          <w:rPr>
            <w:noProof/>
            <w:webHidden/>
          </w:rPr>
          <w:tab/>
        </w:r>
        <w:r w:rsidR="00161376">
          <w:rPr>
            <w:noProof/>
            <w:webHidden/>
          </w:rPr>
          <w:fldChar w:fldCharType="begin"/>
        </w:r>
        <w:r w:rsidR="00161376">
          <w:rPr>
            <w:noProof/>
            <w:webHidden/>
          </w:rPr>
          <w:instrText xml:space="preserve"> PAGEREF _Toc9467630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022C47A8" w14:textId="3EDE1E3B"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31" w:history="1">
        <w:r w:rsidR="00161376" w:rsidRPr="00317659">
          <w:rPr>
            <w:rStyle w:val="Kpr"/>
            <w:noProof/>
          </w:rPr>
          <w:t>Figure 32 Zombie Cookies</w:t>
        </w:r>
        <w:r w:rsidR="00161376">
          <w:rPr>
            <w:noProof/>
            <w:webHidden/>
          </w:rPr>
          <w:tab/>
        </w:r>
        <w:r w:rsidR="00161376">
          <w:rPr>
            <w:noProof/>
            <w:webHidden/>
          </w:rPr>
          <w:fldChar w:fldCharType="begin"/>
        </w:r>
        <w:r w:rsidR="00161376">
          <w:rPr>
            <w:noProof/>
            <w:webHidden/>
          </w:rPr>
          <w:instrText xml:space="preserve"> PAGEREF _Toc9467631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7C5B4CC" w14:textId="72B079BA"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32" w:history="1">
        <w:r w:rsidR="00161376" w:rsidRPr="00317659">
          <w:rPr>
            <w:rStyle w:val="Kpr"/>
            <w:noProof/>
          </w:rPr>
          <w:t>Figure 33 Millions of Email Addresses Infiltrated the Internet</w:t>
        </w:r>
        <w:r w:rsidR="00161376">
          <w:rPr>
            <w:noProof/>
            <w:webHidden/>
          </w:rPr>
          <w:tab/>
        </w:r>
        <w:r w:rsidR="00161376">
          <w:rPr>
            <w:noProof/>
            <w:webHidden/>
          </w:rPr>
          <w:fldChar w:fldCharType="begin"/>
        </w:r>
        <w:r w:rsidR="00161376">
          <w:rPr>
            <w:noProof/>
            <w:webHidden/>
          </w:rPr>
          <w:instrText xml:space="preserve"> PAGEREF _Toc9467632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76B5DBDD" w14:textId="480F74A7"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33" w:history="1">
        <w:r w:rsidR="00161376" w:rsidRPr="00317659">
          <w:rPr>
            <w:rStyle w:val="Kpr"/>
            <w:noProof/>
          </w:rPr>
          <w:t>Figure 34 The USA and China Cyberwar Started Tweet</w:t>
        </w:r>
        <w:r w:rsidR="00161376">
          <w:rPr>
            <w:noProof/>
            <w:webHidden/>
          </w:rPr>
          <w:tab/>
        </w:r>
        <w:r w:rsidR="00161376">
          <w:rPr>
            <w:noProof/>
            <w:webHidden/>
          </w:rPr>
          <w:fldChar w:fldCharType="begin"/>
        </w:r>
        <w:r w:rsidR="00161376">
          <w:rPr>
            <w:noProof/>
            <w:webHidden/>
          </w:rPr>
          <w:instrText xml:space="preserve"> PAGEREF _Toc9467633 \h </w:instrText>
        </w:r>
        <w:r w:rsidR="00161376">
          <w:rPr>
            <w:noProof/>
            <w:webHidden/>
          </w:rPr>
        </w:r>
        <w:r w:rsidR="00161376">
          <w:rPr>
            <w:noProof/>
            <w:webHidden/>
          </w:rPr>
          <w:fldChar w:fldCharType="separate"/>
        </w:r>
        <w:r w:rsidR="00161376">
          <w:rPr>
            <w:noProof/>
            <w:webHidden/>
          </w:rPr>
          <w:t>68</w:t>
        </w:r>
        <w:r w:rsidR="00161376">
          <w:rPr>
            <w:noProof/>
            <w:webHidden/>
          </w:rPr>
          <w:fldChar w:fldCharType="end"/>
        </w:r>
      </w:hyperlink>
    </w:p>
    <w:p w14:paraId="39C09177" w14:textId="5DC326ED"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34" w:history="1">
        <w:r w:rsidR="00161376" w:rsidRPr="00317659">
          <w:rPr>
            <w:rStyle w:val="Kpr"/>
            <w:noProof/>
          </w:rPr>
          <w:t>Figure 35 Angela Merkel and Hundreds of German Politicians Hacked</w:t>
        </w:r>
        <w:r w:rsidR="00161376">
          <w:rPr>
            <w:noProof/>
            <w:webHidden/>
          </w:rPr>
          <w:tab/>
        </w:r>
        <w:r w:rsidR="00161376">
          <w:rPr>
            <w:noProof/>
            <w:webHidden/>
          </w:rPr>
          <w:fldChar w:fldCharType="begin"/>
        </w:r>
        <w:r w:rsidR="00161376">
          <w:rPr>
            <w:noProof/>
            <w:webHidden/>
          </w:rPr>
          <w:instrText xml:space="preserve"> PAGEREF _Toc9467634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2B995687" w14:textId="73444D72"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35" w:history="1">
        <w:r w:rsidR="00161376" w:rsidRPr="00317659">
          <w:rPr>
            <w:rStyle w:val="Kpr"/>
            <w:noProof/>
          </w:rPr>
          <w:t>Figure 36 Sample False Positive Cybersecurity Event Detection</w:t>
        </w:r>
        <w:r w:rsidR="00161376">
          <w:rPr>
            <w:noProof/>
            <w:webHidden/>
          </w:rPr>
          <w:tab/>
        </w:r>
        <w:r w:rsidR="00161376">
          <w:rPr>
            <w:noProof/>
            <w:webHidden/>
          </w:rPr>
          <w:fldChar w:fldCharType="begin"/>
        </w:r>
        <w:r w:rsidR="00161376">
          <w:rPr>
            <w:noProof/>
            <w:webHidden/>
          </w:rPr>
          <w:instrText xml:space="preserve"> PAGEREF _Toc9467635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49939C8" w14:textId="3A8591E1" w:rsidR="00161376" w:rsidRDefault="00E62168">
      <w:pPr>
        <w:pStyle w:val="ekillerTablosu"/>
        <w:tabs>
          <w:tab w:val="right" w:leader="dot" w:pos="8544"/>
        </w:tabs>
        <w:rPr>
          <w:rFonts w:asciiTheme="minorHAnsi" w:eastAsiaTheme="minorEastAsia" w:hAnsiTheme="minorHAnsi" w:cstheme="minorBidi"/>
          <w:noProof/>
          <w:sz w:val="22"/>
          <w:szCs w:val="22"/>
        </w:rPr>
      </w:pPr>
      <w:hyperlink w:anchor="_Toc9467636" w:history="1">
        <w:r w:rsidR="00161376" w:rsidRPr="00317659">
          <w:rPr>
            <w:rStyle w:val="Kpr"/>
            <w:noProof/>
          </w:rPr>
          <w:t>Figure 37 Sample, not Useful Cybersecurity Event Detection</w:t>
        </w:r>
        <w:r w:rsidR="00161376">
          <w:rPr>
            <w:noProof/>
            <w:webHidden/>
          </w:rPr>
          <w:tab/>
        </w:r>
        <w:r w:rsidR="00161376">
          <w:rPr>
            <w:noProof/>
            <w:webHidden/>
          </w:rPr>
          <w:fldChar w:fldCharType="begin"/>
        </w:r>
        <w:r w:rsidR="00161376">
          <w:rPr>
            <w:noProof/>
            <w:webHidden/>
          </w:rPr>
          <w:instrText xml:space="preserve"> PAGEREF _Toc9467636 \h </w:instrText>
        </w:r>
        <w:r w:rsidR="00161376">
          <w:rPr>
            <w:noProof/>
            <w:webHidden/>
          </w:rPr>
        </w:r>
        <w:r w:rsidR="00161376">
          <w:rPr>
            <w:noProof/>
            <w:webHidden/>
          </w:rPr>
          <w:fldChar w:fldCharType="separate"/>
        </w:r>
        <w:r w:rsidR="00161376">
          <w:rPr>
            <w:noProof/>
            <w:webHidden/>
          </w:rPr>
          <w:t>69</w:t>
        </w:r>
        <w:r w:rsidR="00161376">
          <w:rPr>
            <w:noProof/>
            <w:webHidden/>
          </w:rPr>
          <w:fldChar w:fldCharType="end"/>
        </w:r>
      </w:hyperlink>
    </w:p>
    <w:p w14:paraId="3EEBD735" w14:textId="72EB8FBA"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13" w:name="_Toc9467481"/>
      <w:r w:rsidRPr="007E1CF6">
        <w:rPr>
          <w:noProof/>
        </w:rPr>
        <w:lastRenderedPageBreak/>
        <w:t>LIST OF ABBREVIATIONS</w:t>
      </w:r>
      <w:bookmarkEnd w:id="13"/>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14" w:name="_Toc487724824"/>
      <w:r w:rsidR="00814651" w:rsidRPr="007E1CF6">
        <w:rPr>
          <w:rStyle w:val="Balk1Char"/>
          <w:color w:val="FFFFFF" w:themeColor="background1"/>
        </w:rPr>
        <w:t>C</w:t>
      </w:r>
    </w:p>
    <w:bookmarkEnd w:id="14"/>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5" w:name="_Toc9467482"/>
      <w:r w:rsidRPr="007E1CF6">
        <w:rPr>
          <w:noProof/>
          <w:szCs w:val="24"/>
        </w:rPr>
        <w:t>INTRODUCTION</w:t>
      </w:r>
      <w:bookmarkEnd w:id="15"/>
    </w:p>
    <w:p w14:paraId="2ED0A052" w14:textId="65AB2DB7" w:rsidR="009A1E30" w:rsidRDefault="008A3617" w:rsidP="009A1E30">
      <w:pPr>
        <w:pStyle w:val="Balk2"/>
        <w:rPr>
          <w:noProof/>
        </w:rPr>
      </w:pPr>
      <w:bookmarkStart w:id="16" w:name="_Toc9467483"/>
      <w:r w:rsidRPr="007E1CF6">
        <w:rPr>
          <w:noProof/>
        </w:rPr>
        <w:t>Motivation</w:t>
      </w:r>
      <w:bookmarkEnd w:id="16"/>
    </w:p>
    <w:p w14:paraId="7305B977" w14:textId="77777777" w:rsidR="00FA2D5B" w:rsidRPr="00FA2D5B" w:rsidRDefault="00FA2D5B" w:rsidP="00FA2D5B"/>
    <w:p w14:paraId="6BFFB081" w14:textId="423FC4A6" w:rsidR="002758E9" w:rsidRDefault="002758E9" w:rsidP="003A55BE">
      <w:pPr>
        <w:ind w:firstLine="576"/>
        <w:jc w:val="both"/>
        <w:rPr>
          <w:noProof/>
        </w:rPr>
      </w:pPr>
      <w:bookmarkStart w:id="17" w:name="_Hlk6188018"/>
      <w:r w:rsidRPr="002758E9">
        <w:rPr>
          <w:noProof/>
        </w:rPr>
        <w:t>Security awareness tools help security analysts to protect an institution's sensitive and mission-critical data from being stolen, damaged</w:t>
      </w:r>
      <w:r w:rsidR="00E41742">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2367E022" w14:textId="77777777" w:rsidR="003A55BE" w:rsidRDefault="003A55BE" w:rsidP="003A55BE">
      <w:pPr>
        <w:ind w:firstLine="576"/>
        <w:jc w:val="both"/>
        <w:rPr>
          <w:noProof/>
        </w:rPr>
      </w:pPr>
    </w:p>
    <w:p w14:paraId="1BD7A1AE" w14:textId="630E4B4C" w:rsidR="00EF0C0B" w:rsidRDefault="000B0877" w:rsidP="003A55BE">
      <w:pPr>
        <w:ind w:firstLine="576"/>
        <w:jc w:val="both"/>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7"/>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8"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8"/>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366B7F5F" w14:textId="77777777" w:rsidR="003A55BE" w:rsidRDefault="003A55BE" w:rsidP="003A55BE">
      <w:pPr>
        <w:ind w:firstLine="576"/>
        <w:jc w:val="both"/>
        <w:rPr>
          <w:noProof/>
        </w:rPr>
      </w:pPr>
    </w:p>
    <w:p w14:paraId="5E1ABC04" w14:textId="55023468" w:rsidR="00776B01" w:rsidRDefault="003C1ABA" w:rsidP="003A55BE">
      <w:pPr>
        <w:ind w:firstLine="576"/>
        <w:jc w:val="both"/>
        <w:rPr>
          <w:noProof/>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0A14BE7" w14:textId="77777777" w:rsidR="003A55BE" w:rsidRDefault="003A55BE" w:rsidP="003A55BE">
      <w:pPr>
        <w:ind w:firstLine="576"/>
        <w:jc w:val="both"/>
        <w:rPr>
          <w:noProof/>
          <w:lang w:val="tr-TR"/>
        </w:rPr>
      </w:pPr>
    </w:p>
    <w:p w14:paraId="05CCCD96" w14:textId="77777777" w:rsidR="007F3FCF" w:rsidRDefault="000B221A" w:rsidP="003A55BE">
      <w:pPr>
        <w:ind w:firstLine="576"/>
        <w:jc w:val="both"/>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779D8EB0" w14:textId="77777777" w:rsidR="003A55BE" w:rsidRDefault="003A55BE" w:rsidP="001E5990">
      <w:pPr>
        <w:spacing w:line="360" w:lineRule="auto"/>
        <w:ind w:firstLine="576"/>
        <w:rPr>
          <w:noProof/>
          <w:lang w:val="tr-TR"/>
        </w:rPr>
      </w:pPr>
    </w:p>
    <w:p w14:paraId="7C5BF527" w14:textId="77777777" w:rsidR="003A55BE" w:rsidRDefault="003A55BE" w:rsidP="001E5990">
      <w:pPr>
        <w:spacing w:line="360" w:lineRule="auto"/>
        <w:ind w:firstLine="576"/>
        <w:rPr>
          <w:noProof/>
          <w:lang w:val="tr-TR"/>
        </w:rPr>
      </w:pPr>
    </w:p>
    <w:p w14:paraId="629F7758" w14:textId="45B1DAB6" w:rsidR="007F3FCF" w:rsidRDefault="007F3FCF" w:rsidP="001E5990">
      <w:pPr>
        <w:spacing w:line="360" w:lineRule="auto"/>
        <w:ind w:firstLine="576"/>
        <w:rPr>
          <w:noProof/>
          <w:lang w:val="tr-TR"/>
        </w:rPr>
      </w:pPr>
    </w:p>
    <w:p w14:paraId="4C0A2CC7" w14:textId="7FE185CA" w:rsidR="003A55BE" w:rsidRDefault="003A55BE" w:rsidP="003A55BE">
      <w:pPr>
        <w:ind w:firstLine="576"/>
        <w:jc w:val="both"/>
        <w:rPr>
          <w:noProof/>
          <w:lang w:val="tr-TR"/>
        </w:rPr>
      </w:pPr>
    </w:p>
    <w:p w14:paraId="50AC040B" w14:textId="7DCD7D16" w:rsidR="003A55BE" w:rsidRDefault="003A55BE" w:rsidP="003A55BE">
      <w:pPr>
        <w:ind w:firstLine="576"/>
        <w:jc w:val="both"/>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3FB0D44E">
                <wp:simplePos x="0" y="0"/>
                <wp:positionH relativeFrom="margin">
                  <wp:align>right</wp:align>
                </wp:positionH>
                <wp:positionV relativeFrom="paragraph">
                  <wp:posOffset>5656165</wp:posOffset>
                </wp:positionV>
                <wp:extent cx="5072380" cy="201930"/>
                <wp:effectExtent l="0" t="0" r="0" b="7620"/>
                <wp:wrapTopAndBottom/>
                <wp:docPr id="36" name="Metin Kutusu 36"/>
                <wp:cNvGraphicFramePr/>
                <a:graphic xmlns:a="http://schemas.openxmlformats.org/drawingml/2006/main">
                  <a:graphicData uri="http://schemas.microsoft.com/office/word/2010/wordprocessingShape">
                    <wps:wsp>
                      <wps:cNvSpPr txBox="1"/>
                      <wps:spPr>
                        <a:xfrm>
                          <a:off x="0" y="0"/>
                          <a:ext cx="5072380" cy="201930"/>
                        </a:xfrm>
                        <a:prstGeom prst="rect">
                          <a:avLst/>
                        </a:prstGeom>
                        <a:solidFill>
                          <a:prstClr val="white"/>
                        </a:solidFill>
                        <a:ln>
                          <a:noFill/>
                        </a:ln>
                      </wps:spPr>
                      <wps:txbx>
                        <w:txbxContent>
                          <w:p w14:paraId="09FDA762" w14:textId="77967076" w:rsidR="0062246F" w:rsidRPr="00695A01" w:rsidRDefault="0062246F" w:rsidP="002C012C">
                            <w:pPr>
                              <w:pStyle w:val="ResimYazs"/>
                              <w:jc w:val="center"/>
                              <w:rPr>
                                <w:noProof/>
                                <w:sz w:val="24"/>
                                <w:szCs w:val="20"/>
                                <w:lang w:val="tr-TR"/>
                              </w:rPr>
                            </w:pPr>
                            <w:bookmarkStart w:id="19"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348.2pt;margin-top:445.35pt;width:399.4pt;height:15.9pt;z-index:25190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" stroked="f">
                <v:textbox inset="0,0,0,0">
                  <w:txbxContent>
                    <w:p w14:paraId="09FDA762" w14:textId="77967076" w:rsidR="0062246F" w:rsidRPr="00695A01" w:rsidRDefault="0062246F" w:rsidP="002C012C">
                      <w:pPr>
                        <w:pStyle w:val="ResimYazs"/>
                        <w:jc w:val="center"/>
                        <w:rPr>
                          <w:noProof/>
                          <w:sz w:val="24"/>
                          <w:szCs w:val="20"/>
                          <w:lang w:val="tr-TR"/>
                        </w:rPr>
                      </w:pPr>
                      <w:bookmarkStart w:id="19" w:name="_Toc9467600"/>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9"/>
                    </w:p>
                  </w:txbxContent>
                </v:textbox>
                <w10:wrap type="topAndBottom" anchorx="margin"/>
              </v:shape>
            </w:pict>
          </mc:Fallback>
        </mc:AlternateContent>
      </w:r>
      <w:r>
        <w:rPr>
          <w:noProof/>
          <w:lang w:val="tr-TR"/>
        </w:rPr>
        <w:drawing>
          <wp:anchor distT="0" distB="0" distL="114300" distR="114300" simplePos="0" relativeHeight="251905024" behindDoc="0" locked="0" layoutInCell="1" allowOverlap="1" wp14:anchorId="3BE29306" wp14:editId="03F10226">
            <wp:simplePos x="0" y="0"/>
            <wp:positionH relativeFrom="margin">
              <wp:posOffset>812165</wp:posOffset>
            </wp:positionH>
            <wp:positionV relativeFrom="paragraph">
              <wp:posOffset>22225</wp:posOffset>
            </wp:positionV>
            <wp:extent cx="4325620" cy="5522595"/>
            <wp:effectExtent l="19050" t="19050" r="17780" b="2095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325620" cy="552259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6F1B6BA6" w14:textId="3E07052C" w:rsidR="000C162D" w:rsidRPr="007E1CF6" w:rsidRDefault="00AE69F3" w:rsidP="00304F05">
      <w:pPr>
        <w:ind w:firstLine="576"/>
        <w:jc w:val="both"/>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4703F26F" w14:textId="5AFA85C4" w:rsidR="000C162D" w:rsidRDefault="003C38B5" w:rsidP="00304F05">
      <w:pPr>
        <w:ind w:firstLine="576"/>
        <w:jc w:val="both"/>
      </w:pPr>
      <w:r>
        <w:lastRenderedPageBreak/>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w:t>
      </w:r>
      <w:r w:rsidR="00821A93">
        <w:rPr>
          <w:noProof/>
        </w:rPr>
        <w:t>,</w:t>
      </w:r>
      <w:r w:rsidR="000C162D" w:rsidRPr="00810D2E">
        <w:rPr>
          <w:noProof/>
        </w:rPr>
        <w:t xml:space="preserve">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444CA01E" w14:textId="77777777" w:rsidR="00304F05" w:rsidRPr="005C1DAF" w:rsidRDefault="00304F05" w:rsidP="00304F05">
      <w:pPr>
        <w:ind w:firstLine="576"/>
        <w:jc w:val="both"/>
      </w:pPr>
    </w:p>
    <w:p w14:paraId="7D787392" w14:textId="40DA505B" w:rsidR="000C162D" w:rsidRDefault="000C162D" w:rsidP="00304F05">
      <w:pPr>
        <w:ind w:firstLine="576"/>
        <w:jc w:val="both"/>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A6A5C40" w:rsidR="000C162D" w:rsidRDefault="00304F05"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0147F8F2">
            <wp:simplePos x="0" y="0"/>
            <wp:positionH relativeFrom="column">
              <wp:posOffset>-435610</wp:posOffset>
            </wp:positionH>
            <wp:positionV relativeFrom="paragraph">
              <wp:posOffset>225425</wp:posOffset>
            </wp:positionV>
            <wp:extent cx="6151880" cy="4624070"/>
            <wp:effectExtent l="19050" t="19050" r="20320" b="24130"/>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151880" cy="46240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23BB41" w14:textId="3FA5B06B" w:rsidR="00304F05" w:rsidRDefault="00304F05" w:rsidP="003B2EA9">
      <w:pPr>
        <w:spacing w:line="360" w:lineRule="auto"/>
        <w:rPr>
          <w:noProof/>
        </w:rPr>
      </w:pPr>
      <w:r>
        <w:rPr>
          <w:noProof/>
        </w:rPr>
        <mc:AlternateContent>
          <mc:Choice Requires="wps">
            <w:drawing>
              <wp:anchor distT="0" distB="0" distL="114300" distR="114300" simplePos="0" relativeHeight="251909120" behindDoc="0" locked="0" layoutInCell="1" allowOverlap="1" wp14:anchorId="6A264529" wp14:editId="4C4F2557">
                <wp:simplePos x="0" y="0"/>
                <wp:positionH relativeFrom="margin">
                  <wp:align>center</wp:align>
                </wp:positionH>
                <wp:positionV relativeFrom="paragraph">
                  <wp:posOffset>4758939</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733FF1D4" w:rsidR="0062246F" w:rsidRPr="009D4719" w:rsidRDefault="0062246F" w:rsidP="002C012C">
                            <w:pPr>
                              <w:pStyle w:val="ResimYazs"/>
                              <w:jc w:val="center"/>
                              <w:rPr>
                                <w:noProof/>
                                <w:sz w:val="24"/>
                                <w:szCs w:val="20"/>
                              </w:rPr>
                            </w:pPr>
                            <w:bookmarkStart w:id="20" w:name="_Toc9467601"/>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20"/>
                          </w:p>
                          <w:p w14:paraId="071CEDA0" w14:textId="77777777" w:rsidR="0062246F" w:rsidRPr="009D4719" w:rsidRDefault="0062246F"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margin-left:0;margin-top:374.7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" stroked="f">
                <v:textbox inset="0,0,0,0">
                  <w:txbxContent>
                    <w:p w14:paraId="3442F0CE" w14:textId="733FF1D4" w:rsidR="0062246F" w:rsidRPr="009D4719" w:rsidRDefault="0062246F" w:rsidP="002C012C">
                      <w:pPr>
                        <w:pStyle w:val="ResimYazs"/>
                        <w:jc w:val="center"/>
                        <w:rPr>
                          <w:noProof/>
                          <w:sz w:val="24"/>
                          <w:szCs w:val="20"/>
                        </w:rPr>
                      </w:pPr>
                      <w:bookmarkStart w:id="21" w:name="_Toc9467601"/>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21"/>
                    </w:p>
                    <w:p w14:paraId="071CEDA0" w14:textId="77777777" w:rsidR="0062246F" w:rsidRPr="009D4719" w:rsidRDefault="0062246F" w:rsidP="00304F05">
                      <w:pPr>
                        <w:pStyle w:val="ResimYazs"/>
                        <w:jc w:val="both"/>
                        <w:rPr>
                          <w:noProof/>
                          <w:sz w:val="24"/>
                          <w:szCs w:val="20"/>
                        </w:rPr>
                      </w:pPr>
                    </w:p>
                  </w:txbxContent>
                </v:textbox>
                <w10:wrap type="topAndBottom" anchorx="margin"/>
              </v:shape>
            </w:pict>
          </mc:Fallback>
        </mc:AlternateContent>
      </w:r>
    </w:p>
    <w:p w14:paraId="449E2F38" w14:textId="47B349D1" w:rsidR="00374BEB" w:rsidRPr="007E1CF6" w:rsidRDefault="000E6A41" w:rsidP="003B2EA9">
      <w:pPr>
        <w:ind w:firstLine="576"/>
        <w:jc w:val="both"/>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21" w:name="_Toc9467484"/>
      <w:r>
        <w:rPr>
          <w:noProof/>
        </w:rPr>
        <w:t xml:space="preserve">Research Question and </w:t>
      </w:r>
      <w:r w:rsidR="00E214B1" w:rsidRPr="007E1CF6">
        <w:rPr>
          <w:noProof/>
        </w:rPr>
        <w:t>Objectives</w:t>
      </w:r>
      <w:bookmarkEnd w:id="21"/>
    </w:p>
    <w:p w14:paraId="1A0A8A2D" w14:textId="77777777" w:rsidR="00FA2D5B" w:rsidRPr="00FA2D5B" w:rsidRDefault="00FA2D5B" w:rsidP="00FA2D5B"/>
    <w:p w14:paraId="71BAAF51" w14:textId="55ACB401" w:rsidR="00374BEB" w:rsidRDefault="00402FC0" w:rsidP="003B2EA9">
      <w:pPr>
        <w:jc w:val="both"/>
        <w:rPr>
          <w:noProof/>
        </w:rPr>
      </w:pPr>
      <w:r w:rsidRPr="00402FC0">
        <w:rPr>
          <w:noProof/>
        </w:rPr>
        <w:t xml:space="preserve">The objectives of this thesis are </w:t>
      </w:r>
      <w:r w:rsidR="00C94939">
        <w:rPr>
          <w:noProof/>
        </w:rPr>
        <w:t>the followings.</w:t>
      </w:r>
      <w:r w:rsidR="00F018F9">
        <w:rPr>
          <w:noProof/>
        </w:rPr>
        <w:t xml:space="preserve">   </w:t>
      </w:r>
    </w:p>
    <w:p w14:paraId="5D826E17" w14:textId="720D5F39" w:rsidR="00561A82" w:rsidRPr="007E1CF6" w:rsidRDefault="00561A82" w:rsidP="003B2EA9">
      <w:pPr>
        <w:pStyle w:val="ListeParagraf"/>
        <w:numPr>
          <w:ilvl w:val="0"/>
          <w:numId w:val="9"/>
        </w:numPr>
        <w:jc w:val="both"/>
        <w:rPr>
          <w:noProof/>
        </w:rPr>
      </w:pPr>
      <w:r w:rsidRPr="00561A82">
        <w:rPr>
          <w:noProof/>
        </w:rPr>
        <w:t xml:space="preserve">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Pr="00561A82">
        <w:rPr>
          <w:noProof/>
        </w:rPr>
        <w:t xml:space="preserve"> is our research question. This thesis also answers this research question by proposing a methodology and its implementation.</w:t>
      </w:r>
    </w:p>
    <w:p w14:paraId="24AB1938" w14:textId="5B530FE5" w:rsidR="00374BEB" w:rsidRDefault="00C94939" w:rsidP="003B2EA9">
      <w:pPr>
        <w:pStyle w:val="ListeParagraf"/>
        <w:numPr>
          <w:ilvl w:val="0"/>
          <w:numId w:val="9"/>
        </w:numPr>
        <w:jc w:val="both"/>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3B2EA9">
      <w:pPr>
        <w:pStyle w:val="ListeParagraf"/>
        <w:numPr>
          <w:ilvl w:val="0"/>
          <w:numId w:val="9"/>
        </w:numPr>
        <w:jc w:val="both"/>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3B2EA9">
      <w:pPr>
        <w:pStyle w:val="ListeParagraf"/>
        <w:numPr>
          <w:ilvl w:val="0"/>
          <w:numId w:val="9"/>
        </w:numPr>
        <w:jc w:val="both"/>
        <w:rPr>
          <w:noProof/>
        </w:rPr>
      </w:pPr>
      <w:r>
        <w:rPr>
          <w:noProof/>
        </w:rPr>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90419B">
      <w:pPr>
        <w:pStyle w:val="ListeParagraf"/>
        <w:numPr>
          <w:ilvl w:val="0"/>
          <w:numId w:val="9"/>
        </w:numPr>
        <w:spacing w:line="360" w:lineRule="auto"/>
        <w:rPr>
          <w:noProof/>
        </w:rPr>
      </w:pPr>
      <w:r>
        <w:rPr>
          <w:noProof/>
        </w:rPr>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57EA87F1" w:rsidR="007C488C" w:rsidRDefault="00C94939" w:rsidP="003B2EA9">
      <w:pPr>
        <w:pStyle w:val="ListeParagraf"/>
        <w:numPr>
          <w:ilvl w:val="0"/>
          <w:numId w:val="9"/>
        </w:numPr>
        <w:jc w:val="both"/>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w:t>
      </w:r>
      <w:r w:rsidR="005F7378">
        <w:rPr>
          <w:noProof/>
        </w:rPr>
        <w:lastRenderedPageBreak/>
        <w:t>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6F01ECA2" w14:textId="2EE63C99" w:rsidR="00732724" w:rsidRDefault="00C94939" w:rsidP="003B2EA9">
      <w:pPr>
        <w:pStyle w:val="ListeParagraf"/>
        <w:numPr>
          <w:ilvl w:val="0"/>
          <w:numId w:val="9"/>
        </w:numPr>
        <w:jc w:val="both"/>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1AF7C1E" w14:textId="77777777" w:rsidR="003B2EA9" w:rsidRPr="007E1CF6" w:rsidRDefault="003B2EA9" w:rsidP="003B2EA9">
      <w:pPr>
        <w:pStyle w:val="ListeParagraf"/>
        <w:ind w:left="720"/>
        <w:jc w:val="both"/>
        <w:rPr>
          <w:noProof/>
        </w:rPr>
      </w:pPr>
    </w:p>
    <w:p w14:paraId="5A3FA1F6" w14:textId="21639ED7" w:rsidR="006F34C7" w:rsidRDefault="006F34C7" w:rsidP="006F34C7">
      <w:pPr>
        <w:pStyle w:val="Balk2"/>
        <w:rPr>
          <w:noProof/>
        </w:rPr>
      </w:pPr>
      <w:bookmarkStart w:id="22" w:name="_Toc9467485"/>
      <w:r w:rsidRPr="007E1CF6">
        <w:rPr>
          <w:noProof/>
        </w:rPr>
        <w:t>Use Cases</w:t>
      </w:r>
      <w:bookmarkEnd w:id="22"/>
    </w:p>
    <w:p w14:paraId="05D16451" w14:textId="77777777" w:rsidR="00FA2D5B" w:rsidRPr="00FA2D5B" w:rsidRDefault="00FA2D5B" w:rsidP="00FA2D5B"/>
    <w:p w14:paraId="198703A6" w14:textId="4A599D58" w:rsidR="00FA2D5B" w:rsidRDefault="00317F3C" w:rsidP="003B2EA9">
      <w:pPr>
        <w:ind w:firstLine="576"/>
        <w:jc w:val="both"/>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r w:rsidR="003B2EA9">
        <w:t>language specific</w:t>
      </w:r>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r w:rsidR="003B2EA9">
        <w:t>s</w:t>
      </w:r>
      <w:r w:rsidR="00C94939">
        <w:t>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3B2EA9">
        <w:t>must</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3" w:name="_Toc9467486"/>
      <w:r w:rsidRPr="007E1CF6">
        <w:rPr>
          <w:noProof/>
        </w:rPr>
        <w:t>Outline</w:t>
      </w:r>
      <w:bookmarkEnd w:id="23"/>
    </w:p>
    <w:p w14:paraId="68570487" w14:textId="77777777" w:rsidR="00FA2D5B" w:rsidRPr="00FA2D5B" w:rsidRDefault="00FA2D5B" w:rsidP="00FA2D5B"/>
    <w:p w14:paraId="38B70549" w14:textId="3B24A37D" w:rsidR="00D248B6" w:rsidRDefault="00D248B6" w:rsidP="003B2EA9">
      <w:pPr>
        <w:pStyle w:val="ListeParagraf"/>
        <w:numPr>
          <w:ilvl w:val="0"/>
          <w:numId w:val="10"/>
        </w:numPr>
        <w:jc w:val="both"/>
        <w:rPr>
          <w:noProof/>
        </w:rPr>
      </w:pPr>
      <w:r>
        <w:rPr>
          <w:noProof/>
        </w:rPr>
        <w:t xml:space="preserve">Chapter 2 </w:t>
      </w:r>
      <w:r w:rsidR="004F248B">
        <w:rPr>
          <w:noProof/>
        </w:rPr>
        <w:t>presents</w:t>
      </w:r>
      <w:r w:rsidR="00D40316">
        <w:rPr>
          <w:noProof/>
        </w:rPr>
        <w:t xml:space="preserve"> </w:t>
      </w:r>
      <w:r>
        <w:rPr>
          <w:noProof/>
        </w:rPr>
        <w:t>background information</w:t>
      </w:r>
      <w:r w:rsidR="004F248B">
        <w:rPr>
          <w:noProof/>
        </w:rPr>
        <w:t xml:space="preserve"> for the thesis</w:t>
      </w:r>
      <w:r w:rsidRPr="00D40316">
        <w:t xml:space="preserve">. </w:t>
      </w:r>
      <w:r w:rsidR="004F248B" w:rsidRPr="00D40316">
        <w:t>A</w:t>
      </w:r>
      <w:r w:rsidR="004F248B">
        <w:rPr>
          <w:noProof/>
        </w:rPr>
        <w:t xml:space="preserve">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D40316">
        <w:rPr>
          <w:noProof/>
        </w:rPr>
        <w:t xml:space="preserve">are </w:t>
      </w:r>
      <w:r w:rsidR="004F248B">
        <w:rPr>
          <w:noProof/>
        </w:rPr>
        <w:t>presented in this chapter.</w:t>
      </w:r>
    </w:p>
    <w:p w14:paraId="0B68158E" w14:textId="59CD9263" w:rsidR="00D248B6" w:rsidRDefault="00D248B6" w:rsidP="003B2EA9">
      <w:pPr>
        <w:pStyle w:val="ListeParagraf"/>
        <w:numPr>
          <w:ilvl w:val="0"/>
          <w:numId w:val="10"/>
        </w:numPr>
        <w:jc w:val="both"/>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3B2EA9">
      <w:pPr>
        <w:pStyle w:val="ListeParagraf"/>
        <w:numPr>
          <w:ilvl w:val="0"/>
          <w:numId w:val="10"/>
        </w:numPr>
        <w:jc w:val="both"/>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3B2EA9">
      <w:pPr>
        <w:pStyle w:val="ListeParagraf"/>
        <w:numPr>
          <w:ilvl w:val="0"/>
          <w:numId w:val="10"/>
        </w:numPr>
        <w:jc w:val="both"/>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3B2EA9">
      <w:pPr>
        <w:pStyle w:val="ListeParagraf"/>
        <w:numPr>
          <w:ilvl w:val="0"/>
          <w:numId w:val="10"/>
        </w:numPr>
        <w:jc w:val="both"/>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4" w:name="_Toc9467487"/>
      <w:r w:rsidRPr="007E1CF6">
        <w:rPr>
          <w:noProof/>
          <w:szCs w:val="24"/>
        </w:rPr>
        <w:t>BACKGROUND INFORMATION</w:t>
      </w:r>
      <w:bookmarkEnd w:id="24"/>
    </w:p>
    <w:p w14:paraId="6BF8906D" w14:textId="2CECDC7E" w:rsidR="00D34556" w:rsidRDefault="00534A29" w:rsidP="00542B1E">
      <w:pPr>
        <w:pStyle w:val="Balk2"/>
        <w:rPr>
          <w:noProof/>
        </w:rPr>
      </w:pPr>
      <w:bookmarkStart w:id="25" w:name="_Toc9467488"/>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5"/>
    </w:p>
    <w:p w14:paraId="38DC44A4" w14:textId="77777777" w:rsidR="00FA2D5B" w:rsidRPr="00FA2D5B" w:rsidRDefault="00FA2D5B" w:rsidP="00FA2D5B"/>
    <w:p w14:paraId="4299384C" w14:textId="2A160DA7" w:rsidR="004F25AD" w:rsidRDefault="004F25AD" w:rsidP="003B2EA9">
      <w:pPr>
        <w:ind w:firstLine="576"/>
        <w:jc w:val="both"/>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2B167A1D" w14:textId="77777777" w:rsidR="003B2EA9" w:rsidRDefault="003B2EA9" w:rsidP="003B2EA9">
      <w:pPr>
        <w:ind w:firstLine="576"/>
        <w:jc w:val="both"/>
        <w:rPr>
          <w:noProof/>
        </w:rPr>
      </w:pPr>
    </w:p>
    <w:p w14:paraId="6D0D7B05" w14:textId="18577817" w:rsidR="00E63315" w:rsidRDefault="00866B8F" w:rsidP="003B2EA9">
      <w:pPr>
        <w:ind w:firstLine="576"/>
        <w:jc w:val="both"/>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6EA6BDC1" w14:textId="77777777" w:rsidR="003B2EA9" w:rsidRPr="007E1CF6" w:rsidRDefault="003B2EA9" w:rsidP="003B2EA9">
      <w:pPr>
        <w:ind w:firstLine="576"/>
        <w:jc w:val="both"/>
        <w:rPr>
          <w:noProof/>
        </w:rPr>
      </w:pPr>
    </w:p>
    <w:p w14:paraId="295F2E8D" w14:textId="32F3C4B5" w:rsidR="008C7A41" w:rsidRDefault="00952028" w:rsidP="003B2EA9">
      <w:pPr>
        <w:ind w:firstLine="576"/>
        <w:jc w:val="both"/>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w:lastRenderedPageBreak/>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709FF2B1" w:rsidR="0062246F" w:rsidRPr="00E4744A" w:rsidRDefault="0062246F" w:rsidP="00226B6A">
                            <w:pPr>
                              <w:pStyle w:val="ResimYazs"/>
                              <w:jc w:val="center"/>
                              <w:rPr>
                                <w:noProof/>
                                <w:sz w:val="24"/>
                                <w:szCs w:val="20"/>
                              </w:rPr>
                            </w:pPr>
                            <w:bookmarkStart w:id="26"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709FF2B1" w:rsidR="0062246F" w:rsidRPr="00E4744A" w:rsidRDefault="0062246F" w:rsidP="00226B6A">
                      <w:pPr>
                        <w:pStyle w:val="ResimYazs"/>
                        <w:jc w:val="center"/>
                        <w:rPr>
                          <w:noProof/>
                          <w:sz w:val="24"/>
                          <w:szCs w:val="20"/>
                        </w:rPr>
                      </w:pPr>
                      <w:bookmarkStart w:id="28" w:name="_Toc9467602"/>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8"/>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3B2EA9">
      <w:pPr>
        <w:jc w:val="both"/>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7" w:name="_Toc9467489"/>
      <w:bookmarkStart w:id="28" w:name="_Hlk6500636"/>
      <w:r w:rsidRPr="007E1CF6">
        <w:rPr>
          <w:noProof/>
        </w:rPr>
        <w:t>What is Natural Language Processing?</w:t>
      </w:r>
      <w:bookmarkEnd w:id="27"/>
    </w:p>
    <w:p w14:paraId="58D7B0EC" w14:textId="46ACC098" w:rsidR="00FA2D5B" w:rsidRPr="00FA2D5B" w:rsidRDefault="00FA2D5B" w:rsidP="00FA2D5B"/>
    <w:bookmarkEnd w:id="28"/>
    <w:p w14:paraId="525BB218" w14:textId="1CF9B725" w:rsidR="00FA2D5B" w:rsidRDefault="007E6958" w:rsidP="003B2EA9">
      <w:pPr>
        <w:ind w:firstLine="576"/>
        <w:jc w:val="both"/>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28C3D783" w14:textId="77777777" w:rsidR="00C521D8" w:rsidRDefault="00C521D8" w:rsidP="003B2EA9">
      <w:pPr>
        <w:jc w:val="both"/>
        <w:rPr>
          <w:noProof/>
        </w:rPr>
      </w:pPr>
    </w:p>
    <w:p w14:paraId="43FF016F" w14:textId="77777777" w:rsidR="00C521D8" w:rsidRDefault="00C521D8" w:rsidP="003B2EA9">
      <w:pPr>
        <w:jc w:val="both"/>
        <w:rPr>
          <w:noProof/>
        </w:rPr>
      </w:pPr>
    </w:p>
    <w:p w14:paraId="394E8724" w14:textId="77777777" w:rsidR="00C521D8" w:rsidRDefault="00C521D8" w:rsidP="003B2EA9">
      <w:pPr>
        <w:jc w:val="both"/>
        <w:rPr>
          <w:noProof/>
        </w:rPr>
      </w:pPr>
    </w:p>
    <w:p w14:paraId="5512E82A" w14:textId="77777777" w:rsidR="00C521D8" w:rsidRDefault="00C521D8" w:rsidP="003B2EA9">
      <w:pPr>
        <w:jc w:val="both"/>
        <w:rPr>
          <w:noProof/>
        </w:rPr>
      </w:pPr>
    </w:p>
    <w:p w14:paraId="2596FC3C" w14:textId="77777777" w:rsidR="00C521D8" w:rsidRDefault="00C521D8" w:rsidP="003B2EA9">
      <w:pPr>
        <w:jc w:val="both"/>
        <w:rPr>
          <w:noProof/>
        </w:rPr>
      </w:pPr>
    </w:p>
    <w:p w14:paraId="2AD92C77" w14:textId="77777777" w:rsidR="00C521D8" w:rsidRDefault="00C521D8" w:rsidP="003B2EA9">
      <w:pPr>
        <w:jc w:val="both"/>
        <w:rPr>
          <w:noProof/>
        </w:rPr>
      </w:pPr>
    </w:p>
    <w:p w14:paraId="78C4167C" w14:textId="430A9BD2" w:rsidR="00C521D8" w:rsidRDefault="00C521D8" w:rsidP="003B2EA9">
      <w:pPr>
        <w:jc w:val="both"/>
        <w:rPr>
          <w:noProof/>
        </w:rPr>
      </w:pPr>
      <w:r>
        <w:rPr>
          <w:noProof/>
        </w:rPr>
        <w:lastRenderedPageBreak/>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6183370" w:rsidR="0062246F" w:rsidRPr="005875B2" w:rsidRDefault="0062246F" w:rsidP="002C012C">
                            <w:pPr>
                              <w:pStyle w:val="ResimYazs"/>
                              <w:jc w:val="center"/>
                              <w:rPr>
                                <w:noProof/>
                                <w:sz w:val="24"/>
                                <w:szCs w:val="20"/>
                              </w:rPr>
                            </w:pPr>
                            <w:bookmarkStart w:id="29"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56183370" w:rsidR="0062246F" w:rsidRPr="005875B2" w:rsidRDefault="0062246F" w:rsidP="002C012C">
                      <w:pPr>
                        <w:pStyle w:val="ResimYazs"/>
                        <w:jc w:val="center"/>
                        <w:rPr>
                          <w:noProof/>
                          <w:sz w:val="24"/>
                          <w:szCs w:val="20"/>
                        </w:rPr>
                      </w:pPr>
                      <w:bookmarkStart w:id="32" w:name="_Toc9467603"/>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2"/>
                    </w:p>
                  </w:txbxContent>
                </v:textbox>
                <w10:wrap type="topAndBottom"/>
              </v:shape>
            </w:pict>
          </mc:Fallback>
        </mc:AlternateContent>
      </w:r>
    </w:p>
    <w:p w14:paraId="4828F9D6" w14:textId="24B2FDA7" w:rsidR="00FA2D5B" w:rsidRPr="007E1CF6" w:rsidRDefault="00D87155" w:rsidP="00C521D8">
      <w:pPr>
        <w:ind w:firstLine="576"/>
        <w:jc w:val="both"/>
        <w:rPr>
          <w:noProof/>
        </w:rPr>
      </w:pPr>
      <w:r w:rsidRPr="00D87155">
        <w:rPr>
          <w:noProof/>
        </w:rPr>
        <w:t>In order to develop automated systems, NLP is one of the actively used concepts in text mining</w:t>
      </w:r>
      <w:r>
        <w:rPr>
          <w:noProof/>
        </w:rPr>
        <w:t xml:space="preserve">. According to </w:t>
      </w:r>
      <w:r w:rsidR="00E41742">
        <w:rPr>
          <w:noProof/>
        </w:rPr>
        <w:t xml:space="preserve">the </w:t>
      </w:r>
      <w:r>
        <w:rPr>
          <w:noProof/>
        </w:rPr>
        <w:t>data-flair website, “</w:t>
      </w:r>
      <w:r w:rsidR="00F462D3" w:rsidRPr="00F462D3">
        <w:rPr>
          <w:noProof/>
        </w:rPr>
        <w:t>The role of NLP in text mining is to</w:t>
      </w:r>
      <w:r w:rsidR="003B2EA9">
        <w:rPr>
          <w:noProof/>
        </w:rPr>
        <w:t xml:space="preserve"> </w:t>
      </w:r>
      <w:r w:rsidR="00F462D3" w:rsidRPr="00F462D3">
        <w:rPr>
          <w:noProof/>
        </w:rPr>
        <w:t>deliver the system in the information extraction phase as an input.</w:t>
      </w:r>
      <w:r>
        <w:rPr>
          <w:noProof/>
        </w:rPr>
        <w:t>”</w:t>
      </w:r>
      <w:r>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Pr>
          <w:noProof/>
        </w:rPr>
        <w:fldChar w:fldCharType="separate"/>
      </w:r>
      <w:r w:rsidRPr="00D87155">
        <w:rPr>
          <w:noProof/>
        </w:rPr>
        <w:t>(“Text Mining in Data Mining - Concepts, Process &amp; Applications - DataFlair,” n.d.)</w:t>
      </w:r>
      <w:r>
        <w:rPr>
          <w:noProof/>
        </w:rPr>
        <w:fldChar w:fldCharType="end"/>
      </w:r>
      <w:r>
        <w:rPr>
          <w:noProof/>
        </w:rPr>
        <w:t xml:space="preserve"> In the following section 2.3, the concept of text mining introduced.</w:t>
      </w:r>
    </w:p>
    <w:p w14:paraId="723AB197" w14:textId="70F78793" w:rsidR="009B6278" w:rsidRDefault="00805071" w:rsidP="00805071">
      <w:pPr>
        <w:pStyle w:val="Balk2"/>
        <w:rPr>
          <w:noProof/>
        </w:rPr>
      </w:pPr>
      <w:bookmarkStart w:id="30" w:name="_Toc9467490"/>
      <w:r w:rsidRPr="00805071">
        <w:rPr>
          <w:noProof/>
        </w:rPr>
        <w:t xml:space="preserve">What is </w:t>
      </w:r>
      <w:r>
        <w:rPr>
          <w:noProof/>
        </w:rPr>
        <w:t>Text Mining</w:t>
      </w:r>
      <w:r w:rsidRPr="00805071">
        <w:rPr>
          <w:noProof/>
        </w:rPr>
        <w:t>?</w:t>
      </w:r>
      <w:bookmarkEnd w:id="30"/>
    </w:p>
    <w:p w14:paraId="63191021" w14:textId="6C25970C" w:rsidR="00FA2D5B" w:rsidRPr="00FA2D5B" w:rsidRDefault="00FA2D5B" w:rsidP="00FA2D5B"/>
    <w:p w14:paraId="0D8DA9D4" w14:textId="2CB402AD" w:rsidR="00FA2D5B" w:rsidRDefault="00E04CAE" w:rsidP="003B2EA9">
      <w:pPr>
        <w:ind w:firstLine="576"/>
        <w:jc w:val="both"/>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1" w:name="_Hlk6509890"/>
      <w:r w:rsidR="00F94711">
        <w:rPr>
          <w:rFonts w:hint="eastAsia"/>
          <w:noProof/>
        </w:rPr>
        <w:t>Keyword-based technologies</w:t>
      </w:r>
      <w:r w:rsidR="00F94711">
        <w:rPr>
          <w:noProof/>
        </w:rPr>
        <w:t xml:space="preserve"> </w:t>
      </w:r>
      <w:bookmarkEnd w:id="31"/>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2B7309">
        <w:rPr>
          <w:noProof/>
        </w:rPr>
        <w:t>lso,</w:t>
      </w:r>
      <w:r w:rsidR="00F94711">
        <w:rPr>
          <w:noProof/>
        </w:rPr>
        <w:t xml:space="preserve">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499E6FB" w14:textId="77777777" w:rsidR="003B2EA9" w:rsidRDefault="003B2EA9" w:rsidP="003B2EA9">
      <w:pPr>
        <w:ind w:firstLine="576"/>
        <w:jc w:val="both"/>
        <w:rPr>
          <w:noProof/>
        </w:rPr>
      </w:pPr>
    </w:p>
    <w:p w14:paraId="57526015" w14:textId="4D2E604D" w:rsidR="00D87155" w:rsidRPr="007E1CF6" w:rsidRDefault="00DF2F80" w:rsidP="003B2EA9">
      <w:pPr>
        <w:ind w:firstLine="576"/>
        <w:jc w:val="both"/>
        <w:rPr>
          <w:noProof/>
        </w:rPr>
      </w:pPr>
      <w:r w:rsidRPr="00DF2F80">
        <w:rPr>
          <w:noProof/>
        </w:rPr>
        <w:lastRenderedPageBreak/>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2" w:name="_Toc9467491"/>
      <w:r w:rsidRPr="007E1CF6">
        <w:rPr>
          <w:noProof/>
        </w:rPr>
        <w:t xml:space="preserve">Twitter </w:t>
      </w:r>
      <w:r w:rsidR="00590AC9" w:rsidRPr="007E1CF6">
        <w:rPr>
          <w:noProof/>
        </w:rPr>
        <w:t>Social Network</w:t>
      </w:r>
      <w:bookmarkEnd w:id="32"/>
    </w:p>
    <w:p w14:paraId="2E8EB26C" w14:textId="77777777" w:rsidR="00FA2D5B" w:rsidRPr="00FA2D5B" w:rsidRDefault="00FA2D5B" w:rsidP="00FA2D5B"/>
    <w:p w14:paraId="59E4DE24" w14:textId="0C72F13E" w:rsidR="00F21AFF" w:rsidRDefault="00F21AFF" w:rsidP="003B5DAA">
      <w:pPr>
        <w:pStyle w:val="Balk3"/>
      </w:pPr>
      <w:bookmarkStart w:id="33" w:name="_Toc9467492"/>
      <w:r w:rsidRPr="003B5DAA">
        <w:t>What is Twitter?</w:t>
      </w:r>
      <w:bookmarkEnd w:id="33"/>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07313B20"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5124A2E5" w:rsidR="00FA2D5B"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t>
      </w:r>
      <w:r w:rsidR="00893D28">
        <w:rPr>
          <w:noProof/>
        </w:rPr>
        <w:t>to</w:t>
      </w:r>
      <w:r w:rsidR="008D0754">
        <w:rPr>
          <w:noProof/>
        </w:rPr>
        <w:t xml:space="preserve">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lastRenderedPageBreak/>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7D238AB5" w14:textId="773AE758" w:rsidR="009C0833" w:rsidRDefault="00370C84" w:rsidP="003B2EA9">
      <w:pPr>
        <w:ind w:firstLine="720"/>
        <w:jc w:val="both"/>
        <w:rPr>
          <w:noProof/>
        </w:rPr>
      </w:pPr>
      <w:r>
        <w:rPr>
          <w:noProof/>
        </w:rPr>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private direct message</w:t>
      </w:r>
      <w:r w:rsidR="00E41742">
        <w:rPr>
          <w:noProof/>
        </w:rPr>
        <w:t>,</w:t>
      </w:r>
      <w:r>
        <w:rPr>
          <w:noProof/>
        </w:rPr>
        <w:t xml:space="preserve"> and so on. </w:t>
      </w:r>
    </w:p>
    <w:p w14:paraId="276D932C" w14:textId="29CA1ED8" w:rsidR="00A51531" w:rsidRDefault="003B2EA9" w:rsidP="00A41CBE">
      <w:pPr>
        <w:spacing w:line="360" w:lineRule="auto"/>
        <w:rPr>
          <w:noProof/>
        </w:rPr>
      </w:pPr>
      <w:r>
        <w:rPr>
          <w:noProof/>
        </w:rPr>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842F5C7" w:rsidR="0062246F" w:rsidRPr="0011316D" w:rsidRDefault="0062246F" w:rsidP="002B7309">
                            <w:pPr>
                              <w:pStyle w:val="ResimYazs"/>
                              <w:jc w:val="center"/>
                              <w:rPr>
                                <w:noProof/>
                                <w:sz w:val="24"/>
                                <w:szCs w:val="20"/>
                              </w:rPr>
                            </w:pPr>
                            <w:bookmarkStart w:id="34"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6842F5C7" w:rsidR="0062246F" w:rsidRPr="0011316D" w:rsidRDefault="0062246F" w:rsidP="002B7309">
                      <w:pPr>
                        <w:pStyle w:val="ResimYazs"/>
                        <w:jc w:val="center"/>
                        <w:rPr>
                          <w:noProof/>
                          <w:sz w:val="24"/>
                          <w:szCs w:val="20"/>
                        </w:rPr>
                      </w:pPr>
                      <w:bookmarkStart w:id="38" w:name="_Toc9467604"/>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8"/>
                    </w:p>
                  </w:txbxContent>
                </v:textbox>
                <w10:wrap type="topAndBottom" anchorx="page"/>
              </v:shape>
            </w:pict>
          </mc:Fallback>
        </mc:AlternateContent>
      </w:r>
      <w:r w:rsidR="00A05686">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2EA9">
      <w:pPr>
        <w:pStyle w:val="Balk3"/>
        <w:jc w:val="both"/>
        <w:rPr>
          <w:noProof/>
        </w:rPr>
      </w:pPr>
      <w:bookmarkStart w:id="35" w:name="_Toc9467493"/>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21A3B18A" w14:textId="33783730" w:rsidR="005274A4" w:rsidRDefault="000B6917" w:rsidP="003B2EA9">
      <w:pPr>
        <w:ind w:firstLine="720"/>
        <w:jc w:val="both"/>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5E9F532" w14:textId="77777777" w:rsidR="003B2EA9" w:rsidRDefault="003B2EA9" w:rsidP="003B2EA9">
      <w:pPr>
        <w:ind w:firstLine="720"/>
        <w:jc w:val="both"/>
        <w:rPr>
          <w:noProof/>
        </w:rPr>
      </w:pPr>
    </w:p>
    <w:p w14:paraId="6A0A2F88" w14:textId="67684076" w:rsidR="003B2EA9" w:rsidRDefault="007263C3" w:rsidP="003B2EA9">
      <w:pPr>
        <w:ind w:firstLine="576"/>
        <w:jc w:val="both"/>
        <w:rPr>
          <w:noProof/>
        </w:rPr>
      </w:pPr>
      <w:r w:rsidRPr="007E1CF6">
        <w:rPr>
          <w:noProof/>
        </w:rPr>
        <w:t>T</w:t>
      </w:r>
      <w:r w:rsidR="00427803" w:rsidRPr="007E1CF6">
        <w:rPr>
          <w:noProof/>
        </w:rPr>
        <w:t>witter provides several APIs to get tweets:</w:t>
      </w:r>
    </w:p>
    <w:p w14:paraId="257DE46E" w14:textId="77777777" w:rsidR="003B2EA9" w:rsidRPr="007E1CF6" w:rsidRDefault="003B2EA9" w:rsidP="003B2EA9">
      <w:pPr>
        <w:ind w:firstLine="576"/>
        <w:jc w:val="both"/>
        <w:rPr>
          <w:noProof/>
        </w:rPr>
      </w:pPr>
    </w:p>
    <w:p w14:paraId="7B4D98D5" w14:textId="0589FE24" w:rsidR="00676277" w:rsidRDefault="00676277" w:rsidP="003B2EA9">
      <w:pPr>
        <w:ind w:firstLine="576"/>
        <w:jc w:val="both"/>
        <w:rPr>
          <w:noProof/>
        </w:rPr>
      </w:pPr>
      <w:r>
        <w:rPr>
          <w:noProof/>
        </w:rPr>
        <w:t xml:space="preserve">Twitter’s </w:t>
      </w:r>
      <w:r w:rsidR="00427803" w:rsidRPr="007E1CF6">
        <w:rPr>
          <w:noProof/>
        </w:rPr>
        <w:t xml:space="preserve">REST API </w:t>
      </w:r>
      <w:r>
        <w:rPr>
          <w:noProof/>
        </w:rPr>
        <w:t>allows users to get tweets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C34560" w14:textId="77777777" w:rsidR="003B2EA9" w:rsidRDefault="003B2EA9" w:rsidP="003B2EA9">
      <w:pPr>
        <w:ind w:firstLine="576"/>
        <w:jc w:val="both"/>
        <w:rPr>
          <w:noProof/>
        </w:rPr>
      </w:pPr>
    </w:p>
    <w:p w14:paraId="5359D918" w14:textId="303BCE22" w:rsidR="00F757F3" w:rsidRDefault="00A819E4" w:rsidP="003B2EA9">
      <w:pPr>
        <w:ind w:firstLine="576"/>
        <w:jc w:val="both"/>
        <w:rPr>
          <w:noProof/>
        </w:rPr>
      </w:pPr>
      <w:r>
        <w:rPr>
          <w:noProof/>
        </w:rPr>
        <w:lastRenderedPageBreak/>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232D56A8" w14:textId="19E7617B" w:rsidR="00C25D57" w:rsidRDefault="00C25D57" w:rsidP="003B2EA9">
      <w:pPr>
        <w:ind w:firstLine="576"/>
        <w:jc w:val="both"/>
        <w:rPr>
          <w:noProof/>
        </w:rPr>
      </w:pPr>
      <w:bookmarkStart w:id="36"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w:t>
      </w:r>
      <w:r w:rsidR="00E41742">
        <w:rPr>
          <w:noProof/>
        </w:rPr>
        <w:t>,</w:t>
      </w:r>
      <w:r>
        <w:rPr>
          <w:noProof/>
        </w:rPr>
        <w:t xml:space="preserve"> Hurriyet Newspaper</w:t>
      </w:r>
      <w:r w:rsidR="00893D28">
        <w:rPr>
          <w:noProof/>
        </w:rPr>
        <w:t>,</w:t>
      </w:r>
      <w:r>
        <w:rPr>
          <w:noProof/>
        </w:rPr>
        <w:t xml:space="preserve"> is introduced in the following Section.</w:t>
      </w:r>
    </w:p>
    <w:p w14:paraId="34553FEF" w14:textId="324B72C8" w:rsidR="00B144B9" w:rsidRDefault="00A82317" w:rsidP="003B2EA9">
      <w:pPr>
        <w:pStyle w:val="Balk2"/>
        <w:jc w:val="both"/>
        <w:rPr>
          <w:noProof/>
        </w:rPr>
      </w:pPr>
      <w:bookmarkStart w:id="37" w:name="_Toc9467494"/>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3B2EA9">
      <w:pPr>
        <w:jc w:val="both"/>
      </w:pPr>
    </w:p>
    <w:p w14:paraId="1CF5F327" w14:textId="4EEF75FC" w:rsidR="00186106" w:rsidRDefault="00186106" w:rsidP="003B2EA9">
      <w:pPr>
        <w:pStyle w:val="Balk3"/>
        <w:spacing w:line="240" w:lineRule="auto"/>
        <w:jc w:val="both"/>
        <w:rPr>
          <w:noProof/>
        </w:rPr>
      </w:pPr>
      <w:bookmarkStart w:id="38" w:name="_Toc9467495"/>
      <w:r w:rsidRPr="007E1CF6">
        <w:rPr>
          <w:noProof/>
        </w:rPr>
        <w:t>What is Hurriyet Newspaper?</w:t>
      </w:r>
      <w:bookmarkEnd w:id="38"/>
    </w:p>
    <w:p w14:paraId="538E17F1" w14:textId="77777777" w:rsidR="00FA2D5B" w:rsidRPr="007E1CF6" w:rsidRDefault="00FA2D5B" w:rsidP="003B2EA9">
      <w:pPr>
        <w:jc w:val="both"/>
        <w:rPr>
          <w:iCs/>
          <w:noProof/>
        </w:rPr>
      </w:pPr>
    </w:p>
    <w:p w14:paraId="76E709BF" w14:textId="5A7EA757" w:rsidR="00FA2D5B" w:rsidRDefault="004E3D73" w:rsidP="003B2EA9">
      <w:pPr>
        <w:ind w:firstLine="720"/>
        <w:jc w:val="both"/>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3B2EA9">
      <w:pPr>
        <w:jc w:val="both"/>
        <w:rPr>
          <w:noProof/>
        </w:rPr>
      </w:pPr>
    </w:p>
    <w:p w14:paraId="390C894C" w14:textId="116C98F1" w:rsidR="00186106" w:rsidRPr="00FA2D5B" w:rsidRDefault="00186106" w:rsidP="003B2EA9">
      <w:pPr>
        <w:pStyle w:val="Balk3"/>
        <w:spacing w:line="240" w:lineRule="auto"/>
        <w:jc w:val="both"/>
        <w:rPr>
          <w:noProof/>
        </w:rPr>
      </w:pPr>
      <w:bookmarkStart w:id="39" w:name="_Toc9467496"/>
      <w:r w:rsidRPr="00FA2D5B">
        <w:rPr>
          <w:noProof/>
        </w:rPr>
        <w:t>Hurriyet Newspaper API</w:t>
      </w:r>
      <w:bookmarkEnd w:id="39"/>
    </w:p>
    <w:p w14:paraId="0E341073" w14:textId="77777777" w:rsidR="00FA2D5B" w:rsidRPr="007E1CF6" w:rsidRDefault="00FA2D5B" w:rsidP="003B2EA9">
      <w:pPr>
        <w:ind w:left="720"/>
        <w:jc w:val="both"/>
        <w:rPr>
          <w:iCs/>
          <w:noProof/>
        </w:rPr>
      </w:pPr>
    </w:p>
    <w:p w14:paraId="550FE557" w14:textId="03EA7A2A" w:rsidR="00CF78A0" w:rsidRDefault="00186106" w:rsidP="003B2EA9">
      <w:pPr>
        <w:ind w:firstLine="720"/>
        <w:jc w:val="both"/>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555D43FF" w14:textId="77777777" w:rsidR="003B2EA9" w:rsidRDefault="003B2EA9" w:rsidP="003B2EA9">
      <w:pPr>
        <w:jc w:val="both"/>
        <w:rPr>
          <w:iCs/>
          <w:noProof/>
        </w:rPr>
      </w:pPr>
    </w:p>
    <w:p w14:paraId="15E00B61" w14:textId="7CF52D82" w:rsidR="00CF78A0" w:rsidRDefault="00C11DEE" w:rsidP="003B2EA9">
      <w:pPr>
        <w:ind w:firstLine="720"/>
        <w:jc w:val="both"/>
        <w:rPr>
          <w:iCs/>
          <w:noProof/>
        </w:rPr>
      </w:pPr>
      <w:r w:rsidRPr="00C11DEE">
        <w:rPr>
          <w:iCs/>
          <w:noProof/>
        </w:rPr>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3B2EA9">
      <w:pPr>
        <w:jc w:val="both"/>
        <w:rPr>
          <w:iCs/>
          <w:noProof/>
        </w:rPr>
      </w:pPr>
    </w:p>
    <w:p w14:paraId="209632DC" w14:textId="3FDA4392" w:rsidR="00837D74" w:rsidRDefault="004650B6" w:rsidP="003B2EA9">
      <w:pPr>
        <w:pStyle w:val="Balk3"/>
        <w:spacing w:line="240" w:lineRule="auto"/>
        <w:jc w:val="both"/>
        <w:rPr>
          <w:noProof/>
        </w:rPr>
      </w:pPr>
      <w:bookmarkStart w:id="40" w:name="_Toc9467497"/>
      <w:r w:rsidRPr="007E1CF6">
        <w:rPr>
          <w:noProof/>
        </w:rPr>
        <w:t>What is OData</w:t>
      </w:r>
      <w:bookmarkEnd w:id="40"/>
    </w:p>
    <w:p w14:paraId="335F0F2F" w14:textId="77777777" w:rsidR="00FA2D5B" w:rsidRPr="00FA2D5B" w:rsidRDefault="00FA2D5B" w:rsidP="003B2EA9">
      <w:pPr>
        <w:jc w:val="both"/>
      </w:pPr>
    </w:p>
    <w:p w14:paraId="56B20C8F" w14:textId="760663F3" w:rsidR="004650B6" w:rsidRDefault="004650B6" w:rsidP="003B2EA9">
      <w:pPr>
        <w:ind w:firstLine="720"/>
        <w:jc w:val="both"/>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6E356B11" w14:textId="77777777" w:rsidR="003B2EA9" w:rsidRPr="007E1CF6" w:rsidRDefault="003B2EA9" w:rsidP="003B2EA9">
      <w:pPr>
        <w:ind w:firstLine="720"/>
        <w:jc w:val="both"/>
        <w:rPr>
          <w:iCs/>
          <w:noProof/>
        </w:rPr>
      </w:pPr>
    </w:p>
    <w:p w14:paraId="4239714B" w14:textId="03AA9B60" w:rsidR="00593AD1" w:rsidRDefault="00D86051" w:rsidP="003B2EA9">
      <w:pPr>
        <w:ind w:firstLine="720"/>
        <w:jc w:val="both"/>
        <w:rPr>
          <w:iCs/>
          <w:noProof/>
        </w:rPr>
      </w:pPr>
      <w:r>
        <w:rPr>
          <w:iCs/>
          <w:noProof/>
        </w:rPr>
        <w:lastRenderedPageBreak/>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3B2EA9">
      <w:pPr>
        <w:pStyle w:val="Balk3"/>
        <w:spacing w:line="240" w:lineRule="auto"/>
        <w:jc w:val="both"/>
        <w:rPr>
          <w:noProof/>
        </w:rPr>
      </w:pPr>
      <w:bookmarkStart w:id="41" w:name="_Toc9467498"/>
      <w:r w:rsidRPr="007E1CF6">
        <w:rPr>
          <w:noProof/>
        </w:rPr>
        <w:t>Hürriyet API - OData Usage</w:t>
      </w:r>
      <w:bookmarkEnd w:id="41"/>
    </w:p>
    <w:p w14:paraId="15A4CF79" w14:textId="77777777" w:rsidR="00FA2D5B" w:rsidRPr="007E1CF6" w:rsidRDefault="00FA2D5B" w:rsidP="003B2EA9">
      <w:pPr>
        <w:ind w:left="720"/>
        <w:jc w:val="both"/>
        <w:rPr>
          <w:iCs/>
          <w:noProof/>
        </w:rPr>
      </w:pPr>
    </w:p>
    <w:p w14:paraId="42860D9C" w14:textId="10B42939" w:rsidR="004650B6" w:rsidRDefault="004650B6" w:rsidP="003B2EA9">
      <w:pPr>
        <w:ind w:firstLine="720"/>
        <w:jc w:val="both"/>
        <w:rPr>
          <w:iCs/>
          <w:noProof/>
        </w:rPr>
      </w:pPr>
      <w:r w:rsidRPr="007E1CF6">
        <w:rPr>
          <w:iCs/>
          <w:noProof/>
        </w:rPr>
        <w:t>The OData structure has a unique query structure. Below are some of the most basic query keywords and their functionality briefly outlined:</w:t>
      </w:r>
    </w:p>
    <w:p w14:paraId="6A9E2EB8" w14:textId="77777777" w:rsidR="003B2EA9" w:rsidRPr="007E1CF6" w:rsidRDefault="003B2EA9" w:rsidP="003B2EA9">
      <w:pPr>
        <w:ind w:firstLine="720"/>
        <w:jc w:val="both"/>
        <w:rPr>
          <w:iCs/>
          <w:noProof/>
        </w:rPr>
      </w:pPr>
    </w:p>
    <w:p w14:paraId="3F1A8A9D" w14:textId="00561509" w:rsidR="004650B6" w:rsidRPr="007E1CF6" w:rsidRDefault="004650B6" w:rsidP="003B2EA9">
      <w:pPr>
        <w:jc w:val="both"/>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1733FD4" w:rsidR="007A7FDC" w:rsidRDefault="007A7FDC" w:rsidP="003B2EA9">
      <w:pPr>
        <w:pStyle w:val="ListeParagraf"/>
        <w:numPr>
          <w:ilvl w:val="0"/>
          <w:numId w:val="8"/>
        </w:numPr>
        <w:jc w:val="both"/>
        <w:rPr>
          <w:iCs/>
          <w:noProof/>
        </w:rPr>
      </w:pPr>
      <w:r w:rsidRPr="007E1CF6">
        <w:rPr>
          <w:iCs/>
          <w:noProof/>
        </w:rPr>
        <w:t>https://api.hurriyet.com.tr/v1/articles?$select=Title</w:t>
      </w:r>
    </w:p>
    <w:p w14:paraId="4D6492F0" w14:textId="77777777" w:rsidR="003B2EA9" w:rsidRPr="007E1CF6" w:rsidRDefault="003B2EA9" w:rsidP="003B2EA9">
      <w:pPr>
        <w:pStyle w:val="ListeParagraf"/>
        <w:ind w:left="720"/>
        <w:jc w:val="both"/>
        <w:rPr>
          <w:iCs/>
          <w:noProof/>
        </w:rPr>
      </w:pPr>
    </w:p>
    <w:p w14:paraId="35FE9D5F" w14:textId="3DF4BEC3" w:rsidR="004650B6" w:rsidRPr="007E1CF6" w:rsidRDefault="004650B6" w:rsidP="003B2EA9">
      <w:pPr>
        <w:ind w:firstLine="360"/>
        <w:jc w:val="both"/>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0CA82512" w:rsidR="007A7FDC" w:rsidRPr="007E1CF6" w:rsidRDefault="007A7FDC" w:rsidP="003B2EA9">
      <w:pPr>
        <w:pStyle w:val="ListeParagraf"/>
        <w:numPr>
          <w:ilvl w:val="0"/>
          <w:numId w:val="8"/>
        </w:numPr>
        <w:jc w:val="both"/>
        <w:rPr>
          <w:iCs/>
          <w:noProof/>
        </w:rPr>
      </w:pPr>
      <w:r w:rsidRPr="007E1CF6">
        <w:rPr>
          <w:iCs/>
          <w:noProof/>
        </w:rPr>
        <w:t>https://api.hurriyet.com.tr/v1/articles?$select=Files&amp;$expand=Files</w:t>
      </w:r>
      <w:r w:rsidR="003B2EA9">
        <w:rPr>
          <w:iCs/>
          <w:noProof/>
        </w:rPr>
        <w:br/>
      </w:r>
    </w:p>
    <w:p w14:paraId="7A105C7C" w14:textId="0171ADD3" w:rsidR="004650B6" w:rsidRPr="007E1CF6" w:rsidRDefault="004650B6" w:rsidP="003B2EA9">
      <w:pPr>
        <w:jc w:val="both"/>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5A55EF0B" w:rsidR="001E22E6" w:rsidRDefault="00D34DC0" w:rsidP="003B2EA9">
      <w:pPr>
        <w:pStyle w:val="ListeParagraf"/>
        <w:numPr>
          <w:ilvl w:val="0"/>
          <w:numId w:val="8"/>
        </w:numPr>
        <w:jc w:val="both"/>
        <w:rPr>
          <w:iCs/>
          <w:noProof/>
        </w:rPr>
      </w:pPr>
      <w:r w:rsidRPr="007E1CF6">
        <w:rPr>
          <w:iCs/>
          <w:noProof/>
        </w:rPr>
        <w:t>https://api.hurriyet.com.tr/v1/articles?$filter=Path eq '/gundem/'</w:t>
      </w:r>
    </w:p>
    <w:p w14:paraId="2DC06A97" w14:textId="77777777" w:rsidR="003B2EA9" w:rsidRPr="00F548E8" w:rsidRDefault="003B2EA9" w:rsidP="003B2EA9">
      <w:pPr>
        <w:pStyle w:val="ListeParagraf"/>
        <w:ind w:left="720"/>
        <w:jc w:val="both"/>
        <w:rPr>
          <w:iCs/>
          <w:noProof/>
        </w:rPr>
      </w:pPr>
    </w:p>
    <w:p w14:paraId="3EAF22E4" w14:textId="49C5E46B" w:rsidR="004650B6" w:rsidRDefault="00E230CD" w:rsidP="003B2EA9">
      <w:pPr>
        <w:ind w:firstLine="360"/>
        <w:jc w:val="both"/>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47D8B43D" w14:textId="77777777" w:rsidR="003B2EA9" w:rsidRPr="007E1CF6" w:rsidRDefault="003B2EA9" w:rsidP="003B2EA9">
      <w:pPr>
        <w:ind w:firstLine="360"/>
        <w:jc w:val="both"/>
        <w:rPr>
          <w:iCs/>
          <w:noProof/>
        </w:rPr>
      </w:pPr>
    </w:p>
    <w:p w14:paraId="56E77DDF" w14:textId="1E4E90CA" w:rsidR="004650B6" w:rsidRPr="007E1CF6" w:rsidRDefault="004650B6" w:rsidP="003B2EA9">
      <w:pPr>
        <w:ind w:firstLine="360"/>
        <w:jc w:val="both"/>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3B2EA9">
      <w:pPr>
        <w:pStyle w:val="ListeParagraf"/>
        <w:numPr>
          <w:ilvl w:val="0"/>
          <w:numId w:val="8"/>
        </w:numPr>
        <w:jc w:val="both"/>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3B2EA9">
      <w:pPr>
        <w:pStyle w:val="ListeParagraf"/>
        <w:numPr>
          <w:ilvl w:val="0"/>
          <w:numId w:val="8"/>
        </w:numPr>
        <w:jc w:val="both"/>
        <w:rPr>
          <w:iCs/>
          <w:noProof/>
        </w:rPr>
      </w:pPr>
      <w:r w:rsidRPr="00F548E8">
        <w:rPr>
          <w:iCs/>
          <w:noProof/>
        </w:rPr>
        <w:t>Columns in the system</w:t>
      </w:r>
    </w:p>
    <w:p w14:paraId="390ADAF6" w14:textId="3DFD453C" w:rsidR="004650B6" w:rsidRPr="00F548E8" w:rsidRDefault="004650B6" w:rsidP="003B2EA9">
      <w:pPr>
        <w:pStyle w:val="ListeParagraf"/>
        <w:numPr>
          <w:ilvl w:val="0"/>
          <w:numId w:val="8"/>
        </w:numPr>
        <w:jc w:val="both"/>
        <w:rPr>
          <w:iCs/>
          <w:noProof/>
        </w:rPr>
      </w:pPr>
      <w:r w:rsidRPr="00F548E8">
        <w:rPr>
          <w:iCs/>
          <w:noProof/>
        </w:rPr>
        <w:t>In-system photo galleries</w:t>
      </w:r>
    </w:p>
    <w:p w14:paraId="707EE4B5" w14:textId="53713F63" w:rsidR="004650B6" w:rsidRPr="00F548E8" w:rsidRDefault="004650B6" w:rsidP="003B2EA9">
      <w:pPr>
        <w:pStyle w:val="ListeParagraf"/>
        <w:numPr>
          <w:ilvl w:val="0"/>
          <w:numId w:val="8"/>
        </w:numPr>
        <w:jc w:val="both"/>
        <w:rPr>
          <w:iCs/>
          <w:noProof/>
        </w:rPr>
      </w:pPr>
      <w:r w:rsidRPr="00F548E8">
        <w:rPr>
          <w:iCs/>
          <w:noProof/>
        </w:rPr>
        <w:t>The pages in the system and the pages assigned to the pages</w:t>
      </w:r>
    </w:p>
    <w:p w14:paraId="4F18EFAF" w14:textId="0B1C990D" w:rsidR="004650B6" w:rsidRPr="00F548E8" w:rsidRDefault="004650B6" w:rsidP="003B2EA9">
      <w:pPr>
        <w:pStyle w:val="ListeParagraf"/>
        <w:numPr>
          <w:ilvl w:val="0"/>
          <w:numId w:val="8"/>
        </w:numPr>
        <w:jc w:val="both"/>
        <w:rPr>
          <w:iCs/>
          <w:noProof/>
        </w:rPr>
      </w:pPr>
      <w:r w:rsidRPr="00F548E8">
        <w:rPr>
          <w:iCs/>
          <w:noProof/>
        </w:rPr>
        <w:t>Folders in the system</w:t>
      </w:r>
    </w:p>
    <w:p w14:paraId="0AAFF733" w14:textId="5F875A0E" w:rsidR="004650B6" w:rsidRDefault="004650B6" w:rsidP="003B2EA9">
      <w:pPr>
        <w:pStyle w:val="ListeParagraf"/>
        <w:numPr>
          <w:ilvl w:val="0"/>
          <w:numId w:val="8"/>
        </w:numPr>
        <w:jc w:val="both"/>
        <w:rPr>
          <w:iCs/>
          <w:noProof/>
        </w:rPr>
      </w:pPr>
      <w:r w:rsidRPr="00F548E8">
        <w:rPr>
          <w:iCs/>
          <w:noProof/>
        </w:rPr>
        <w:t>Writers</w:t>
      </w:r>
    </w:p>
    <w:p w14:paraId="6696B961" w14:textId="77777777" w:rsidR="003B2EA9" w:rsidRDefault="003B2EA9" w:rsidP="003B2EA9">
      <w:pPr>
        <w:pStyle w:val="ListeParagraf"/>
        <w:ind w:left="720"/>
        <w:jc w:val="both"/>
        <w:rPr>
          <w:iCs/>
          <w:noProof/>
        </w:rPr>
      </w:pPr>
    </w:p>
    <w:p w14:paraId="68363CB5" w14:textId="3F32EB59" w:rsidR="00F548E8" w:rsidRDefault="00F548E8" w:rsidP="003B2EA9">
      <w:pPr>
        <w:ind w:firstLine="360"/>
        <w:jc w:val="both"/>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3B2EA9">
      <w:pPr>
        <w:ind w:firstLine="360"/>
        <w:jc w:val="both"/>
        <w:rPr>
          <w:iCs/>
          <w:noProof/>
        </w:rPr>
      </w:pPr>
      <w:r>
        <w:rPr>
          <w:iCs/>
          <w:noProof/>
        </w:rPr>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3B2EA9">
      <w:pPr>
        <w:pStyle w:val="Balk2"/>
        <w:jc w:val="both"/>
        <w:rPr>
          <w:noProof/>
        </w:rPr>
      </w:pPr>
      <w:bookmarkStart w:id="42" w:name="_Toc9467499"/>
      <w:r>
        <w:rPr>
          <w:noProof/>
        </w:rPr>
        <w:t>Python Programming Language</w:t>
      </w:r>
      <w:bookmarkEnd w:id="42"/>
    </w:p>
    <w:p w14:paraId="2725251B" w14:textId="77777777" w:rsidR="00FA2D5B" w:rsidRPr="00FA2D5B" w:rsidRDefault="00FA2D5B" w:rsidP="003B2EA9">
      <w:pPr>
        <w:jc w:val="both"/>
      </w:pPr>
    </w:p>
    <w:p w14:paraId="5B51FAEC" w14:textId="77777777" w:rsidR="003B2EA9" w:rsidRDefault="004B42F9" w:rsidP="003B2EA9">
      <w:pPr>
        <w:ind w:firstLine="576"/>
        <w:jc w:val="both"/>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79BAB8D8" w14:textId="3041C1C0" w:rsidR="00365F3A" w:rsidRPr="004B42F9" w:rsidRDefault="00812319" w:rsidP="003B2EA9">
      <w:pPr>
        <w:ind w:firstLine="576"/>
        <w:jc w:val="both"/>
      </w:pPr>
      <w:r>
        <w:br/>
      </w:r>
      <w:r>
        <w:tab/>
      </w:r>
      <w:r w:rsidRPr="00812319">
        <w:t xml:space="preserve">In the following section, a Turkish language specific NLP API, which </w:t>
      </w:r>
      <w:r w:rsidR="004057EB">
        <w:t>we</w:t>
      </w:r>
      <w:r w:rsidRPr="00812319">
        <w:t xml:space="preserve"> use in the present thesis is explained.</w:t>
      </w:r>
    </w:p>
    <w:p w14:paraId="2F47FA3C" w14:textId="09A712D7" w:rsidR="003B5DAA" w:rsidRDefault="003B5DAA" w:rsidP="003B2EA9">
      <w:pPr>
        <w:pStyle w:val="Balk2"/>
        <w:jc w:val="both"/>
        <w:rPr>
          <w:noProof/>
        </w:rPr>
      </w:pPr>
      <w:bookmarkStart w:id="43" w:name="_Toc9467500"/>
      <w:r>
        <w:rPr>
          <w:noProof/>
        </w:rPr>
        <w:t>Istanbul Technical University NLP API</w:t>
      </w:r>
      <w:bookmarkEnd w:id="43"/>
    </w:p>
    <w:p w14:paraId="698A8863" w14:textId="77777777" w:rsidR="00FA2D5B" w:rsidRPr="00FA2D5B" w:rsidRDefault="00FA2D5B" w:rsidP="003B2EA9">
      <w:pPr>
        <w:jc w:val="both"/>
      </w:pPr>
    </w:p>
    <w:p w14:paraId="30925862" w14:textId="5C935A36" w:rsidR="0074113F" w:rsidRDefault="0074113F" w:rsidP="003B2EA9">
      <w:pPr>
        <w:ind w:firstLine="576"/>
        <w:jc w:val="both"/>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1BF8C21B" w14:textId="77777777" w:rsidR="00893D28" w:rsidRDefault="00893D28" w:rsidP="003B2EA9">
      <w:pPr>
        <w:ind w:firstLine="576"/>
        <w:jc w:val="both"/>
      </w:pPr>
    </w:p>
    <w:p w14:paraId="34E67F1C" w14:textId="38684001" w:rsidR="00FA2D5B" w:rsidRDefault="0074113F" w:rsidP="003B2EA9">
      <w:pPr>
        <w:ind w:firstLine="576"/>
        <w:jc w:val="both"/>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126C4407" w14:textId="77777777" w:rsidR="003B2EA9" w:rsidRDefault="003B2EA9" w:rsidP="003B2EA9">
      <w:pPr>
        <w:ind w:firstLine="576"/>
        <w:jc w:val="both"/>
      </w:pPr>
    </w:p>
    <w:p w14:paraId="3FA13C8C" w14:textId="3C4FEB97" w:rsidR="00FD23FC" w:rsidRDefault="00FD23FC" w:rsidP="003B2EA9">
      <w:pPr>
        <w:jc w:val="both"/>
      </w:pPr>
      <w:r>
        <w:t>The ITU NLP A</w:t>
      </w:r>
      <w:r w:rsidR="003954E8">
        <w:t>PI</w:t>
      </w:r>
      <w:r>
        <w:t xml:space="preserve"> components for stand-alone usage are the followings;</w:t>
      </w:r>
    </w:p>
    <w:p w14:paraId="279CA86B" w14:textId="77777777" w:rsidR="00FD23FC" w:rsidRDefault="00FD23FC" w:rsidP="003B2EA9">
      <w:pPr>
        <w:jc w:val="both"/>
      </w:pPr>
      <w:r>
        <w:lastRenderedPageBreak/>
        <w:t>• Tokenizer</w:t>
      </w:r>
    </w:p>
    <w:p w14:paraId="3FF5D761" w14:textId="77777777" w:rsidR="00FD23FC" w:rsidRDefault="00FD23FC" w:rsidP="003B2EA9">
      <w:pPr>
        <w:jc w:val="both"/>
      </w:pPr>
      <w:r>
        <w:t xml:space="preserve">• </w:t>
      </w:r>
      <w:proofErr w:type="spellStart"/>
      <w:r>
        <w:t>Deasciifier</w:t>
      </w:r>
      <w:proofErr w:type="spellEnd"/>
    </w:p>
    <w:p w14:paraId="55547B27" w14:textId="77777777" w:rsidR="00FD23FC" w:rsidRDefault="00FD23FC" w:rsidP="003B2EA9">
      <w:pPr>
        <w:jc w:val="both"/>
      </w:pPr>
      <w:r>
        <w:t xml:space="preserve">• </w:t>
      </w:r>
      <w:proofErr w:type="spellStart"/>
      <w:r>
        <w:t>Vowelizer</w:t>
      </w:r>
      <w:proofErr w:type="spellEnd"/>
    </w:p>
    <w:p w14:paraId="25057BFC" w14:textId="77777777" w:rsidR="00FD23FC" w:rsidRDefault="00FD23FC" w:rsidP="003B2EA9">
      <w:pPr>
        <w:jc w:val="both"/>
      </w:pPr>
      <w:r>
        <w:t>• Spelling Corrector</w:t>
      </w:r>
    </w:p>
    <w:p w14:paraId="5E722CD7" w14:textId="77777777" w:rsidR="00FD23FC" w:rsidRDefault="00FD23FC" w:rsidP="003B2EA9">
      <w:pPr>
        <w:jc w:val="both"/>
      </w:pPr>
      <w:r>
        <w:t>• Normalizer</w:t>
      </w:r>
    </w:p>
    <w:p w14:paraId="5D2F1A15" w14:textId="77777777" w:rsidR="00FD23FC" w:rsidRDefault="00FD23FC" w:rsidP="003B2EA9">
      <w:pPr>
        <w:jc w:val="both"/>
      </w:pPr>
      <w:r>
        <w:t xml:space="preserve">• </w:t>
      </w:r>
      <w:proofErr w:type="spellStart"/>
      <w:r>
        <w:t>isTurkish</w:t>
      </w:r>
      <w:proofErr w:type="spellEnd"/>
    </w:p>
    <w:p w14:paraId="730879A2" w14:textId="77777777" w:rsidR="00FD23FC" w:rsidRDefault="00FD23FC" w:rsidP="003B2EA9">
      <w:pPr>
        <w:jc w:val="both"/>
      </w:pPr>
      <w:r>
        <w:t>• Morphological Analyzer</w:t>
      </w:r>
    </w:p>
    <w:p w14:paraId="272F2C2C" w14:textId="77777777" w:rsidR="00FD23FC" w:rsidRDefault="00FD23FC" w:rsidP="003B2EA9">
      <w:pPr>
        <w:jc w:val="both"/>
      </w:pPr>
      <w:r>
        <w:t xml:space="preserve">• Morphological </w:t>
      </w:r>
      <w:proofErr w:type="spellStart"/>
      <w:r>
        <w:t>Disambiguator</w:t>
      </w:r>
      <w:proofErr w:type="spellEnd"/>
    </w:p>
    <w:p w14:paraId="73267345" w14:textId="57BE5240" w:rsidR="00FD23FC" w:rsidRDefault="00FD23FC" w:rsidP="003B2EA9">
      <w:pPr>
        <w:jc w:val="both"/>
      </w:pPr>
      <w:r>
        <w:t>• Named Entity Recognizer</w:t>
      </w:r>
      <w:r>
        <w:cr/>
      </w:r>
    </w:p>
    <w:p w14:paraId="60D94D4A" w14:textId="5E7A75F7" w:rsidR="00021CCB" w:rsidRDefault="00FD23FC" w:rsidP="003B2EA9">
      <w:pPr>
        <w:ind w:firstLine="576"/>
        <w:jc w:val="both"/>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1B0C7221" w14:textId="77777777" w:rsidR="003B2EA9" w:rsidRDefault="003B2EA9" w:rsidP="003B2EA9">
      <w:pPr>
        <w:ind w:firstLine="576"/>
        <w:jc w:val="both"/>
      </w:pPr>
    </w:p>
    <w:p w14:paraId="4D717D53" w14:textId="3930D2FC" w:rsidR="00210E3E" w:rsidRPr="00021CCB" w:rsidRDefault="00210E3E" w:rsidP="003B2EA9">
      <w:pPr>
        <w:ind w:firstLine="576"/>
        <w:jc w:val="both"/>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2EA9">
      <w:pPr>
        <w:pStyle w:val="Balk2"/>
        <w:jc w:val="both"/>
        <w:rPr>
          <w:noProof/>
        </w:rPr>
      </w:pPr>
      <w:bookmarkStart w:id="44" w:name="_Toc9467501"/>
      <w:r>
        <w:rPr>
          <w:noProof/>
        </w:rPr>
        <w:t>SQLite Database</w:t>
      </w:r>
      <w:bookmarkEnd w:id="44"/>
    </w:p>
    <w:p w14:paraId="359F7188" w14:textId="77777777" w:rsidR="00FA2D5B" w:rsidRPr="00FA2D5B" w:rsidRDefault="00FA2D5B" w:rsidP="003B2EA9">
      <w:pPr>
        <w:jc w:val="both"/>
      </w:pPr>
    </w:p>
    <w:p w14:paraId="606869AA" w14:textId="29C9AE4F" w:rsidR="003B5DAA" w:rsidRPr="003B5DAA" w:rsidRDefault="007A56AF" w:rsidP="003B2EA9">
      <w:pPr>
        <w:ind w:firstLine="576"/>
        <w:jc w:val="both"/>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3B2EA9">
      <w:pPr>
        <w:pStyle w:val="Balk2"/>
        <w:jc w:val="both"/>
        <w:rPr>
          <w:noProof/>
        </w:rPr>
      </w:pPr>
      <w:bookmarkStart w:id="45" w:name="_Toc9467502"/>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3B2EA9">
      <w:pPr>
        <w:jc w:val="both"/>
      </w:pPr>
    </w:p>
    <w:p w14:paraId="12E9CD30" w14:textId="40F74B7E" w:rsidR="004650B6" w:rsidRDefault="00F93231" w:rsidP="003B2EA9">
      <w:pPr>
        <w:ind w:firstLine="576"/>
        <w:jc w:val="both"/>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9467503"/>
      <w:r w:rsidRPr="007E1CF6">
        <w:rPr>
          <w:noProof/>
          <w:szCs w:val="24"/>
        </w:rPr>
        <w:t>LITERATURE REVIEW</w:t>
      </w:r>
      <w:bookmarkEnd w:id="46"/>
    </w:p>
    <w:p w14:paraId="7AFBB6C4" w14:textId="3D80C3BB" w:rsidR="003F103E" w:rsidRDefault="00B87BBB" w:rsidP="003B2EA9">
      <w:pPr>
        <w:ind w:firstLine="432"/>
        <w:jc w:val="both"/>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6272CF14" w14:textId="645145B7" w:rsidR="003525AB" w:rsidRDefault="003A5D57" w:rsidP="003B2EA9">
      <w:pPr>
        <w:pStyle w:val="Balk2"/>
        <w:jc w:val="both"/>
      </w:pPr>
      <w:bookmarkStart w:id="47" w:name="_Toc9467504"/>
      <w:r w:rsidRPr="003A5D57">
        <w:t>Weakly Supervised Extraction of Computer Security Events from Twitter</w:t>
      </w:r>
      <w:bookmarkEnd w:id="47"/>
    </w:p>
    <w:p w14:paraId="1CEC6363" w14:textId="77777777" w:rsidR="00FA2D5B" w:rsidRPr="00FA2D5B" w:rsidRDefault="00FA2D5B" w:rsidP="003B2EA9">
      <w:pPr>
        <w:jc w:val="both"/>
      </w:pPr>
    </w:p>
    <w:p w14:paraId="00690B85" w14:textId="10D768F0" w:rsidR="00250142" w:rsidRDefault="00C83B7A" w:rsidP="002B7309">
      <w:pPr>
        <w:ind w:firstLine="576"/>
        <w:jc w:val="both"/>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3CB5D534" w14:textId="6C62311C" w:rsidR="003B2EA9" w:rsidRDefault="003B2EA9" w:rsidP="00CB5B8A">
      <w:pPr>
        <w:spacing w:line="360" w:lineRule="auto"/>
        <w:ind w:firstLine="576"/>
      </w:pPr>
    </w:p>
    <w:p w14:paraId="03C71CEC" w14:textId="7097033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245C5401">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62246F" w:rsidRPr="00BB25EB" w:rsidRDefault="0062246F" w:rsidP="00CD4720">
                            <w:pPr>
                              <w:pStyle w:val="ResimYazs"/>
                              <w:rPr>
                                <w:noProof/>
                                <w:sz w:val="24"/>
                                <w:szCs w:val="20"/>
                              </w:rPr>
                            </w:pPr>
                            <w:bookmarkStart w:id="48"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62246F" w:rsidRPr="00BB25EB" w:rsidRDefault="0062246F" w:rsidP="00CD4720">
                      <w:pPr>
                        <w:pStyle w:val="ResimYazs"/>
                        <w:rPr>
                          <w:noProof/>
                          <w:sz w:val="24"/>
                          <w:szCs w:val="20"/>
                        </w:rPr>
                      </w:pPr>
                      <w:bookmarkStart w:id="53" w:name="_Toc946755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3"/>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26C0F0C0" w:rsidR="00C47686" w:rsidRDefault="00C47686" w:rsidP="003B2EA9">
      <w:pPr>
        <w:jc w:val="both"/>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62246F" w:rsidRPr="00250142" w:rsidRDefault="0062246F" w:rsidP="00CD4720">
                            <w:pPr>
                              <w:pStyle w:val="Abstract"/>
                              <w:ind w:firstLine="0"/>
                              <w:jc w:val="left"/>
                              <w:rPr>
                                <w:b w:val="0"/>
                                <w:smallCaps/>
                                <w:noProof/>
                                <w:sz w:val="20"/>
                                <w:szCs w:val="20"/>
                              </w:rPr>
                            </w:pPr>
                            <w:bookmarkStart w:id="49"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left:0;text-align:left;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62246F" w:rsidRPr="00250142" w:rsidRDefault="0062246F" w:rsidP="00CD4720">
                      <w:pPr>
                        <w:pStyle w:val="Abstract"/>
                        <w:ind w:firstLine="0"/>
                        <w:jc w:val="left"/>
                        <w:rPr>
                          <w:b w:val="0"/>
                          <w:smallCaps/>
                          <w:noProof/>
                          <w:sz w:val="20"/>
                          <w:szCs w:val="20"/>
                        </w:rPr>
                      </w:pPr>
                      <w:bookmarkStart w:id="55" w:name="_Toc946755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5"/>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52E0CCD1" w14:textId="77777777" w:rsidR="003B2EA9" w:rsidRDefault="003B2EA9" w:rsidP="003B2EA9">
      <w:pPr>
        <w:jc w:val="both"/>
      </w:pPr>
    </w:p>
    <w:p w14:paraId="72E89BD9" w14:textId="77777777" w:rsidR="00310A0E" w:rsidRDefault="00310A0E" w:rsidP="003B2EA9">
      <w:pPr>
        <w:jc w:val="both"/>
      </w:pPr>
    </w:p>
    <w:p w14:paraId="53D3F9E4" w14:textId="4A2CAA0C" w:rsidR="00310A0E" w:rsidRDefault="00C47686" w:rsidP="003B2EA9">
      <w:pPr>
        <w:jc w:val="both"/>
      </w:pPr>
      <w:r>
        <w:t>Then they are trying to find the victim, institution</w:t>
      </w:r>
      <w:r w:rsidR="00607867">
        <w:t>,</w:t>
      </w:r>
      <w:r>
        <w:t xml:space="preserve"> or program affected by these events.</w:t>
      </w:r>
    </w:p>
    <w:p w14:paraId="2E846953" w14:textId="77777777" w:rsidR="003B2EA9" w:rsidRDefault="003B2EA9" w:rsidP="003B2EA9">
      <w:pPr>
        <w:jc w:val="both"/>
      </w:pPr>
    </w:p>
    <w:p w14:paraId="6C04249F" w14:textId="51D14723" w:rsidR="00310A0E" w:rsidRDefault="00310A0E" w:rsidP="003B2EA9">
      <w:pPr>
        <w:jc w:val="both"/>
      </w:pPr>
      <w:r>
        <w:rPr>
          <w:noProof/>
        </w:rPr>
        <w:lastRenderedPageBreak/>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5C33B1BE" w:rsidR="0062246F" w:rsidRPr="00C81464" w:rsidRDefault="0062246F" w:rsidP="007A6CB6">
                            <w:pPr>
                              <w:pStyle w:val="ResimYazs"/>
                              <w:rPr>
                                <w:noProof/>
                                <w:sz w:val="24"/>
                                <w:szCs w:val="20"/>
                              </w:rPr>
                            </w:pPr>
                            <w:bookmarkStart w:id="50" w:name="_Toc9467557"/>
                            <w:r>
                              <w:t xml:space="preserve">Table </w:t>
                            </w:r>
                            <w:r>
                              <w:fldChar w:fldCharType="begin"/>
                            </w:r>
                            <w:r>
                              <w:instrText xml:space="preserve"> SEQ Table \* ARABIC </w:instrText>
                            </w:r>
                            <w:r>
                              <w:fldChar w:fldCharType="separate"/>
                            </w:r>
                            <w:r>
                              <w:rPr>
                                <w:noProof/>
                              </w:rPr>
                              <w:t>3</w:t>
                            </w:r>
                            <w:r>
                              <w:fldChar w:fldCharType="end"/>
                            </w:r>
                            <w:r w:rsidR="0087437D">
                              <w:t>:</w:t>
                            </w:r>
                            <w:r>
                              <w:t xml:space="preserve"> </w:t>
                            </w:r>
                            <w:r w:rsidRPr="00E74A66">
                              <w:t>Seed Instances for DDoS Attacks</w:t>
                            </w:r>
                            <w:r>
                              <w: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left:0;text-align:left;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5C33B1BE" w:rsidR="0062246F" w:rsidRPr="00C81464" w:rsidRDefault="0062246F" w:rsidP="007A6CB6">
                      <w:pPr>
                        <w:pStyle w:val="ResimYazs"/>
                        <w:rPr>
                          <w:noProof/>
                          <w:sz w:val="24"/>
                          <w:szCs w:val="20"/>
                        </w:rPr>
                      </w:pPr>
                      <w:bookmarkStart w:id="57" w:name="_Toc9467557"/>
                      <w:r>
                        <w:t xml:space="preserve">Table </w:t>
                      </w:r>
                      <w:r>
                        <w:fldChar w:fldCharType="begin"/>
                      </w:r>
                      <w:r>
                        <w:instrText xml:space="preserve"> SEQ Table \* ARABIC </w:instrText>
                      </w:r>
                      <w:r>
                        <w:fldChar w:fldCharType="separate"/>
                      </w:r>
                      <w:r>
                        <w:rPr>
                          <w:noProof/>
                        </w:rPr>
                        <w:t>3</w:t>
                      </w:r>
                      <w:r>
                        <w:fldChar w:fldCharType="end"/>
                      </w:r>
                      <w:r w:rsidR="0087437D">
                        <w:t>:</w:t>
                      </w:r>
                      <w:r>
                        <w:t xml:space="preserve"> </w:t>
                      </w:r>
                      <w:r w:rsidRPr="00E74A66">
                        <w:t>Seed Instances for DDoS Attacks</w:t>
                      </w:r>
                      <w:r>
                        <w:t>.</w:t>
                      </w:r>
                      <w:bookmarkEnd w:id="57"/>
                    </w:p>
                  </w:txbxContent>
                </v:textbox>
                <w10:wrap type="topAndBottom"/>
              </v:shape>
            </w:pict>
          </mc:Fallback>
        </mc:AlternateContent>
      </w:r>
    </w:p>
    <w:p w14:paraId="45BCB05A" w14:textId="469429EE" w:rsidR="007A6CB6" w:rsidRPr="003A5D57" w:rsidRDefault="003A3D3B" w:rsidP="003B2EA9">
      <w:pPr>
        <w:ind w:firstLine="576"/>
        <w:jc w:val="both"/>
      </w:pPr>
      <w:r w:rsidRPr="003A3D3B">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B2EA9">
      <w:pPr>
        <w:pStyle w:val="Balk2"/>
        <w:jc w:val="both"/>
      </w:pPr>
      <w:bookmarkStart w:id="51" w:name="_Toc9467505"/>
      <w:r w:rsidRPr="004574B0">
        <w:t xml:space="preserve">Automatic Detection of Cyber Security Related Accounts on Online Social Networks: Twitter as an </w:t>
      </w:r>
      <w:r w:rsidR="00D0693E">
        <w:t>E</w:t>
      </w:r>
      <w:r w:rsidRPr="004574B0">
        <w:t>xample</w:t>
      </w:r>
      <w:bookmarkEnd w:id="51"/>
    </w:p>
    <w:p w14:paraId="22533EA8" w14:textId="4F8EE1B3" w:rsidR="00FA2D5B" w:rsidRPr="00FA2D5B" w:rsidRDefault="00FA2D5B" w:rsidP="003B2EA9">
      <w:pPr>
        <w:jc w:val="both"/>
      </w:pPr>
    </w:p>
    <w:p w14:paraId="6A286B7F" w14:textId="27ACCFA4" w:rsidR="004574B0" w:rsidRDefault="00D0693E" w:rsidP="003B2EA9">
      <w:pPr>
        <w:ind w:firstLine="576"/>
        <w:jc w:val="both"/>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2BA683DF" w14:textId="77777777" w:rsidR="003B2EA9" w:rsidRDefault="003B2EA9" w:rsidP="003B2EA9">
      <w:pPr>
        <w:ind w:firstLine="576"/>
        <w:jc w:val="both"/>
      </w:pPr>
    </w:p>
    <w:p w14:paraId="367B124B" w14:textId="1938AE20" w:rsidR="00F01D82" w:rsidRDefault="00F01D82" w:rsidP="003B2EA9">
      <w:pPr>
        <w:ind w:firstLine="576"/>
        <w:jc w:val="both"/>
      </w:pPr>
      <w:r>
        <w:t>To prepare their dataset to use in their research, they develop a crawler with Twitter API using Python programming language.</w:t>
      </w:r>
      <w:r w:rsidR="00CA68D8">
        <w:t xml:space="preserve"> We also use Twitter crawler with Python programming language. </w:t>
      </w:r>
    </w:p>
    <w:p w14:paraId="44764297" w14:textId="7A0A18BF" w:rsidR="004574B0" w:rsidRDefault="004574B0" w:rsidP="003B2EA9">
      <w:pPr>
        <w:pStyle w:val="Balk2"/>
        <w:jc w:val="both"/>
      </w:pPr>
      <w:bookmarkStart w:id="52" w:name="_Toc9467506"/>
      <w:r w:rsidRPr="004574B0">
        <w:lastRenderedPageBreak/>
        <w:t xml:space="preserve">DDoS Event Forecasting </w:t>
      </w:r>
      <w:r w:rsidR="00C1035E">
        <w:t>U</w:t>
      </w:r>
      <w:r w:rsidRPr="004574B0">
        <w:t>sing Twitter Data</w:t>
      </w:r>
      <w:bookmarkEnd w:id="52"/>
    </w:p>
    <w:p w14:paraId="42D1090D" w14:textId="77777777" w:rsidR="00FA2D5B" w:rsidRPr="00FA2D5B" w:rsidRDefault="00FA2D5B" w:rsidP="003B2EA9">
      <w:pPr>
        <w:jc w:val="both"/>
      </w:pPr>
    </w:p>
    <w:p w14:paraId="71E0B4C6" w14:textId="15315698" w:rsidR="000C0AD1" w:rsidRDefault="00ED0777" w:rsidP="003B2EA9">
      <w:pPr>
        <w:ind w:firstLine="576"/>
        <w:jc w:val="both"/>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3" w:name="_Hlk7463158"/>
      <w:r w:rsidR="000C0AD1" w:rsidRPr="000C0AD1">
        <w:t>DDoS attacks that have not yet taken place by processing Twitter data.</w:t>
      </w:r>
    </w:p>
    <w:bookmarkEnd w:id="53"/>
    <w:p w14:paraId="25CCA0F2" w14:textId="474ABB1D" w:rsidR="00FA2D5B" w:rsidRDefault="00FA2D5B" w:rsidP="003B2EA9">
      <w:pPr>
        <w:jc w:val="both"/>
      </w:pPr>
    </w:p>
    <w:p w14:paraId="18F9335C" w14:textId="3184E453" w:rsidR="007A6CB6" w:rsidRDefault="007A6CB6" w:rsidP="003B2EA9">
      <w:pPr>
        <w:jc w:val="both"/>
      </w:pPr>
    </w:p>
    <w:p w14:paraId="52F016A2" w14:textId="04D1273A" w:rsidR="007A6CB6" w:rsidRDefault="007A6CB6" w:rsidP="003B2EA9">
      <w:pPr>
        <w:jc w:val="both"/>
      </w:pPr>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4636A3FC" w:rsidR="0062246F" w:rsidRPr="00A05342" w:rsidRDefault="0062246F" w:rsidP="007A6CB6">
                            <w:pPr>
                              <w:pStyle w:val="ResimYazs"/>
                              <w:rPr>
                                <w:noProof/>
                                <w:sz w:val="24"/>
                                <w:szCs w:val="20"/>
                              </w:rPr>
                            </w:pPr>
                            <w:bookmarkStart w:id="54" w:name="_Toc9467558"/>
                            <w:r>
                              <w:t xml:space="preserve">Table </w:t>
                            </w:r>
                            <w:r>
                              <w:fldChar w:fldCharType="begin"/>
                            </w:r>
                            <w:r>
                              <w:instrText xml:space="preserve"> SEQ Table \* ARABIC </w:instrText>
                            </w:r>
                            <w:r>
                              <w:fldChar w:fldCharType="separate"/>
                            </w:r>
                            <w:r>
                              <w:rPr>
                                <w:noProof/>
                              </w:rPr>
                              <w:t>4</w:t>
                            </w:r>
                            <w:r>
                              <w:fldChar w:fldCharType="end"/>
                            </w:r>
                            <w:r w:rsidR="0087437D">
                              <w:t>:</w:t>
                            </w:r>
                            <w:r w:rsidRPr="00C061E8">
                              <w:t xml:space="preserve"> Twe</w:t>
                            </w:r>
                            <w:r>
                              <w:t>et Examples with Attack Target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left:0;text-align:left;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4636A3FC" w:rsidR="0062246F" w:rsidRPr="00A05342" w:rsidRDefault="0062246F" w:rsidP="007A6CB6">
                      <w:pPr>
                        <w:pStyle w:val="ResimYazs"/>
                        <w:rPr>
                          <w:noProof/>
                          <w:sz w:val="24"/>
                          <w:szCs w:val="20"/>
                        </w:rPr>
                      </w:pPr>
                      <w:bookmarkStart w:id="62" w:name="_Toc9467558"/>
                      <w:r>
                        <w:t xml:space="preserve">Table </w:t>
                      </w:r>
                      <w:r>
                        <w:fldChar w:fldCharType="begin"/>
                      </w:r>
                      <w:r>
                        <w:instrText xml:space="preserve"> SEQ Table \* ARABIC </w:instrText>
                      </w:r>
                      <w:r>
                        <w:fldChar w:fldCharType="separate"/>
                      </w:r>
                      <w:r>
                        <w:rPr>
                          <w:noProof/>
                        </w:rPr>
                        <w:t>4</w:t>
                      </w:r>
                      <w:r>
                        <w:fldChar w:fldCharType="end"/>
                      </w:r>
                      <w:r w:rsidR="0087437D">
                        <w:t>:</w:t>
                      </w:r>
                      <w:r w:rsidRPr="00C061E8">
                        <w:t xml:space="preserve"> Twe</w:t>
                      </w:r>
                      <w:r>
                        <w:t>et Examples with Attack Targets.</w:t>
                      </w:r>
                      <w:bookmarkEnd w:id="62"/>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3B2EA9">
      <w:pPr>
        <w:jc w:val="both"/>
      </w:pPr>
    </w:p>
    <w:p w14:paraId="68593147" w14:textId="4165211F" w:rsidR="007A6CB6" w:rsidRDefault="007A6CB6" w:rsidP="003B2EA9">
      <w:pPr>
        <w:jc w:val="both"/>
      </w:pPr>
    </w:p>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315F9870" w:rsidR="00FA2D5B" w:rsidRDefault="000C0AD1" w:rsidP="003B2EA9">
      <w:pPr>
        <w:ind w:firstLine="576"/>
        <w:jc w:val="both"/>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B67CB77" w14:textId="77777777" w:rsidR="003B2EA9" w:rsidRDefault="003B2EA9" w:rsidP="003B2EA9">
      <w:pPr>
        <w:ind w:firstLine="576"/>
        <w:jc w:val="both"/>
      </w:pPr>
    </w:p>
    <w:p w14:paraId="3490569D" w14:textId="0B3E41D0" w:rsidR="00CA68D8" w:rsidRDefault="00CA68D8" w:rsidP="003B2EA9">
      <w:pPr>
        <w:ind w:firstLine="576"/>
        <w:jc w:val="both"/>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00DDCF84" w14:textId="67C057C1" w:rsidR="00D0693E" w:rsidRDefault="001271E3" w:rsidP="003B2EA9">
      <w:pPr>
        <w:pStyle w:val="Balk2"/>
        <w:jc w:val="both"/>
      </w:pPr>
      <w:bookmarkStart w:id="55" w:name="_Toc9467507"/>
      <w:r w:rsidRPr="001271E3">
        <w:t xml:space="preserve">Prediction of </w:t>
      </w:r>
      <w:r w:rsidR="00713E73">
        <w:t>D</w:t>
      </w:r>
      <w:r w:rsidRPr="001271E3">
        <w:t xml:space="preserve">rive-by </w:t>
      </w:r>
      <w:r w:rsidR="00713E73">
        <w:t>D</w:t>
      </w:r>
      <w:r w:rsidRPr="001271E3">
        <w:t xml:space="preserve">ownload </w:t>
      </w:r>
      <w:r w:rsidR="00713E73">
        <w:t>A</w:t>
      </w:r>
      <w:r w:rsidRPr="001271E3">
        <w:t>ttacks on Twitter</w:t>
      </w:r>
      <w:bookmarkEnd w:id="55"/>
    </w:p>
    <w:p w14:paraId="6607A78F" w14:textId="0C8F1FB8" w:rsidR="00FA2D5B" w:rsidRPr="00FA2D5B" w:rsidRDefault="00FA2D5B" w:rsidP="003B2EA9">
      <w:pPr>
        <w:jc w:val="both"/>
      </w:pPr>
    </w:p>
    <w:p w14:paraId="4DAB4ACC" w14:textId="1773DFF1" w:rsidR="004574B0" w:rsidRDefault="008D3273" w:rsidP="003B2EA9">
      <w:pPr>
        <w:ind w:firstLine="576"/>
        <w:jc w:val="both"/>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5362F033" w14:textId="77777777" w:rsidR="003B2EA9" w:rsidRDefault="003B2EA9" w:rsidP="003B2EA9">
      <w:pPr>
        <w:ind w:firstLine="576"/>
        <w:jc w:val="both"/>
      </w:pPr>
    </w:p>
    <w:p w14:paraId="627D22F5" w14:textId="4351F68E" w:rsidR="000C69D8" w:rsidRDefault="00773445" w:rsidP="003B2EA9">
      <w:pPr>
        <w:ind w:firstLine="576"/>
        <w:jc w:val="both"/>
      </w:pPr>
      <w:r>
        <w:t>Our</w:t>
      </w:r>
      <w:r w:rsidR="009E78C4">
        <w:t xml:space="preserve"> thesis research may be useful</w:t>
      </w:r>
      <w:r w:rsidR="00893D28">
        <w:t xml:space="preserve"> in</w:t>
      </w:r>
      <w:r w:rsidR="009E78C4">
        <w:t xml:space="preserve"> inform</w:t>
      </w:r>
      <w:r w:rsidR="00893D28">
        <w:t>ing</w:t>
      </w:r>
      <w:r>
        <w:t xml:space="preserve"> </w:t>
      </w:r>
      <w:r w:rsidR="009E78C4">
        <w:t xml:space="preserve">security experts from current cybersecurity events. The security experts may also want to inform such malicious URL’s. </w:t>
      </w:r>
      <w:r w:rsidR="009E78C4">
        <w:lastRenderedPageBreak/>
        <w:t>Therefore, we may also try to add such functionality to our research as future work. However, we will try to detect such an attack using Turkish Tweets.</w:t>
      </w:r>
    </w:p>
    <w:p w14:paraId="71D16808" w14:textId="2B9419DC" w:rsidR="00D0693E" w:rsidRDefault="00D0693E" w:rsidP="003B2EA9">
      <w:pPr>
        <w:pStyle w:val="Balk2"/>
        <w:jc w:val="both"/>
      </w:pPr>
      <w:bookmarkStart w:id="56" w:name="_Toc9467508"/>
      <w:r w:rsidRPr="00D0693E">
        <w:t xml:space="preserve">SONAR: Automatic Detection of Cyber Security Events </w:t>
      </w:r>
      <w:r w:rsidR="00AB09C4">
        <w:t>O</w:t>
      </w:r>
      <w:r w:rsidRPr="00D0693E">
        <w:t>ver the Twitter Stream</w:t>
      </w:r>
      <w:bookmarkEnd w:id="56"/>
    </w:p>
    <w:p w14:paraId="51983B5E" w14:textId="77777777" w:rsidR="00FA2D5B" w:rsidRPr="00FA2D5B" w:rsidRDefault="00FA2D5B" w:rsidP="003B2EA9">
      <w:pPr>
        <w:jc w:val="both"/>
      </w:pPr>
    </w:p>
    <w:p w14:paraId="720F4530" w14:textId="7534A62E" w:rsidR="000C0AD1" w:rsidRDefault="000C0AD1" w:rsidP="003B2EA9">
      <w:pPr>
        <w:ind w:firstLine="576"/>
        <w:jc w:val="both"/>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307C4874" w:rsidR="000C0AD1" w:rsidRDefault="00305313" w:rsidP="003B2EA9">
      <w:pPr>
        <w:jc w:val="both"/>
      </w:pPr>
      <w:r>
        <w:rPr>
          <w:noProof/>
        </w:rPr>
        <w:drawing>
          <wp:anchor distT="0" distB="0" distL="114300" distR="114300" simplePos="0" relativeHeight="251930624" behindDoc="0" locked="0" layoutInCell="1" allowOverlap="1" wp14:anchorId="263EC809" wp14:editId="05926884">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2AF44F4D" w:rsidR="00305313" w:rsidRDefault="003B2EA9" w:rsidP="003B2EA9">
      <w:pPr>
        <w:jc w:val="both"/>
      </w:pPr>
      <w:r>
        <w:rPr>
          <w:noProof/>
        </w:rPr>
        <mc:AlternateContent>
          <mc:Choice Requires="wps">
            <w:drawing>
              <wp:anchor distT="0" distB="0" distL="114300" distR="114300" simplePos="0" relativeHeight="251934720" behindDoc="0" locked="0" layoutInCell="1" allowOverlap="1" wp14:anchorId="378F3DD6" wp14:editId="0F974119">
                <wp:simplePos x="0" y="0"/>
                <wp:positionH relativeFrom="column">
                  <wp:posOffset>490855</wp:posOffset>
                </wp:positionH>
                <wp:positionV relativeFrom="paragraph">
                  <wp:posOffset>3096260</wp:posOffset>
                </wp:positionV>
                <wp:extent cx="4639945" cy="635"/>
                <wp:effectExtent l="0" t="0" r="8255" b="0"/>
                <wp:wrapTopAndBottom/>
                <wp:docPr id="194" name="Metin Kutusu 194"/>
                <wp:cNvGraphicFramePr/>
                <a:graphic xmlns:a="http://schemas.openxmlformats.org/drawingml/2006/main">
                  <a:graphicData uri="http://schemas.microsoft.com/office/word/2010/wordprocessingShape">
                    <wps:wsp>
                      <wps:cNvSpPr txBox="1"/>
                      <wps:spPr>
                        <a:xfrm>
                          <a:off x="0" y="0"/>
                          <a:ext cx="4639945" cy="635"/>
                        </a:xfrm>
                        <a:prstGeom prst="rect">
                          <a:avLst/>
                        </a:prstGeom>
                        <a:solidFill>
                          <a:prstClr val="white"/>
                        </a:solidFill>
                        <a:ln>
                          <a:noFill/>
                        </a:ln>
                      </wps:spPr>
                      <wps:txbx>
                        <w:txbxContent>
                          <w:p w14:paraId="4478185B" w14:textId="522AC2FA" w:rsidR="0062246F" w:rsidRPr="00F95660" w:rsidRDefault="0062246F" w:rsidP="00C101C8">
                            <w:pPr>
                              <w:pStyle w:val="ResimYazs"/>
                              <w:jc w:val="center"/>
                              <w:rPr>
                                <w:noProof/>
                                <w:sz w:val="24"/>
                                <w:szCs w:val="20"/>
                              </w:rPr>
                            </w:pPr>
                            <w:bookmarkStart w:id="57"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8F3DD6" id="Metin Kutusu 194" o:spid="_x0000_s1035" type="#_x0000_t202" style="position:absolute;left:0;text-align:left;margin-left:38.65pt;margin-top:243.8pt;width:365.35pt;height:.05pt;z-index:251934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" stroked="f">
                <v:textbox style="mso-fit-shape-to-text:t" inset="0,0,0,0">
                  <w:txbxContent>
                    <w:p w14:paraId="4478185B" w14:textId="522AC2FA" w:rsidR="0062246F" w:rsidRPr="00F95660" w:rsidRDefault="0062246F" w:rsidP="00C101C8">
                      <w:pPr>
                        <w:pStyle w:val="ResimYazs"/>
                        <w:jc w:val="center"/>
                        <w:rPr>
                          <w:noProof/>
                          <w:sz w:val="24"/>
                          <w:szCs w:val="20"/>
                        </w:rPr>
                      </w:pPr>
                      <w:bookmarkStart w:id="66" w:name="_Toc9467605"/>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6"/>
                    </w:p>
                  </w:txbxContent>
                </v:textbox>
                <w10:wrap type="topAndBottom"/>
              </v:shape>
            </w:pict>
          </mc:Fallback>
        </mc:AlternateContent>
      </w:r>
    </w:p>
    <w:p w14:paraId="33BCE0E9" w14:textId="77777777" w:rsidR="003B2EA9" w:rsidRDefault="003B2EA9" w:rsidP="003B2EA9">
      <w:pPr>
        <w:jc w:val="both"/>
      </w:pPr>
    </w:p>
    <w:p w14:paraId="4C7553D3" w14:textId="1C9C502F" w:rsidR="00735AED" w:rsidRDefault="000C0AD1" w:rsidP="00C634E0">
      <w:pPr>
        <w:ind w:firstLine="576"/>
        <w:jc w:val="both"/>
      </w:pPr>
      <w:r w:rsidRPr="000C0AD1">
        <w:t>They have also benefited from many big data technologies to d</w:t>
      </w:r>
      <w:r>
        <w:t>o</w:t>
      </w:r>
      <w:r w:rsidRPr="000C0AD1">
        <w:t xml:space="preserve"> their researches.</w:t>
      </w:r>
    </w:p>
    <w:p w14:paraId="44FCF44D" w14:textId="1326A42F" w:rsidR="00EC47F8" w:rsidRDefault="00EC47F8" w:rsidP="003B2EA9">
      <w:pPr>
        <w:jc w:val="both"/>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6325CC67" w:rsidR="0062246F" w:rsidRPr="004C157F" w:rsidRDefault="0062246F" w:rsidP="00C101C8">
                            <w:pPr>
                              <w:pStyle w:val="ResimYazs"/>
                              <w:jc w:val="center"/>
                              <w:rPr>
                                <w:noProof/>
                                <w:sz w:val="24"/>
                                <w:szCs w:val="20"/>
                              </w:rPr>
                            </w:pPr>
                            <w:bookmarkStart w:id="58"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left:0;text-align:left;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6325CC67" w:rsidR="0062246F" w:rsidRPr="004C157F" w:rsidRDefault="0062246F" w:rsidP="00C101C8">
                      <w:pPr>
                        <w:pStyle w:val="ResimYazs"/>
                        <w:jc w:val="center"/>
                        <w:rPr>
                          <w:noProof/>
                          <w:sz w:val="24"/>
                          <w:szCs w:val="20"/>
                        </w:rPr>
                      </w:pPr>
                      <w:bookmarkStart w:id="68" w:name="_Toc9467606"/>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8"/>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3B2EA9">
      <w:pPr>
        <w:jc w:val="both"/>
      </w:pPr>
    </w:p>
    <w:p w14:paraId="0D976A89" w14:textId="77777777" w:rsidR="00C101C8" w:rsidRDefault="00C101C8" w:rsidP="003B2EA9">
      <w:pPr>
        <w:jc w:val="both"/>
      </w:pPr>
    </w:p>
    <w:p w14:paraId="70EFF833" w14:textId="12818351" w:rsidR="000C69D8" w:rsidRDefault="000C69D8" w:rsidP="00C101C8">
      <w:pPr>
        <w:ind w:firstLine="576"/>
        <w:jc w:val="both"/>
      </w:pPr>
      <w:r w:rsidRPr="000C69D8">
        <w:t>In means of the architectural design of our system, we use this research in our present thesis.</w:t>
      </w:r>
    </w:p>
    <w:p w14:paraId="436B9DF6" w14:textId="1E2AE255" w:rsidR="00FC01D6" w:rsidRDefault="00FC01D6" w:rsidP="003B2EA9">
      <w:pPr>
        <w:pStyle w:val="Balk2"/>
        <w:jc w:val="both"/>
      </w:pPr>
      <w:bookmarkStart w:id="59" w:name="_Toc9467509"/>
      <w:r w:rsidRPr="00FC01D6">
        <w:t>Crowdsourcing Cybersecurity: Cyber Attack Detection using Social Media</w:t>
      </w:r>
      <w:bookmarkEnd w:id="59"/>
    </w:p>
    <w:p w14:paraId="46177F90" w14:textId="1509F0E8" w:rsidR="00FA2D5B" w:rsidRPr="00FA2D5B" w:rsidRDefault="00FA2D5B" w:rsidP="003B2EA9">
      <w:pPr>
        <w:jc w:val="both"/>
      </w:pPr>
    </w:p>
    <w:p w14:paraId="36CD0583" w14:textId="20EA71FA" w:rsidR="000C0AD1" w:rsidRDefault="0022032F" w:rsidP="003B2EA9">
      <w:pPr>
        <w:ind w:firstLine="576"/>
        <w:jc w:val="both"/>
      </w:pPr>
      <w:r>
        <w:rPr>
          <w:noProof/>
        </w:rPr>
        <w:drawing>
          <wp:anchor distT="0" distB="0" distL="114300" distR="114300" simplePos="0" relativeHeight="251938816" behindDoc="0" locked="0" layoutInCell="1" allowOverlap="1" wp14:anchorId="31C80F5D" wp14:editId="4DB790D2">
            <wp:simplePos x="0" y="0"/>
            <wp:positionH relativeFrom="margin">
              <wp:align>right</wp:align>
            </wp:positionH>
            <wp:positionV relativeFrom="paragraph">
              <wp:posOffset>678180</wp:posOffset>
            </wp:positionV>
            <wp:extent cx="6000750" cy="2264410"/>
            <wp:effectExtent l="19050" t="19050" r="1905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3B2EA9">
        <w:rPr>
          <w:noProof/>
        </w:rPr>
        <mc:AlternateContent>
          <mc:Choice Requires="wps">
            <w:drawing>
              <wp:anchor distT="0" distB="0" distL="114300" distR="114300" simplePos="0" relativeHeight="251940864" behindDoc="0" locked="0" layoutInCell="1" allowOverlap="1" wp14:anchorId="00DF40FC" wp14:editId="5982E88E">
                <wp:simplePos x="0" y="0"/>
                <wp:positionH relativeFrom="margin">
                  <wp:posOffset>-303530</wp:posOffset>
                </wp:positionH>
                <wp:positionV relativeFrom="paragraph">
                  <wp:posOffset>3334385</wp:posOffset>
                </wp:positionV>
                <wp:extent cx="558927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589270" cy="635"/>
                        </a:xfrm>
                        <a:prstGeom prst="rect">
                          <a:avLst/>
                        </a:prstGeom>
                        <a:solidFill>
                          <a:prstClr val="white"/>
                        </a:solidFill>
                        <a:ln>
                          <a:noFill/>
                        </a:ln>
                      </wps:spPr>
                      <wps:txbx>
                        <w:txbxContent>
                          <w:p w14:paraId="485582BD" w14:textId="2D9686BD" w:rsidR="0062246F" w:rsidRPr="00104CA0" w:rsidRDefault="0062246F" w:rsidP="00EC47F8">
                            <w:pPr>
                              <w:pStyle w:val="ResimYazs"/>
                              <w:rPr>
                                <w:noProof/>
                                <w:sz w:val="24"/>
                                <w:szCs w:val="20"/>
                              </w:rPr>
                            </w:pPr>
                            <w:bookmarkStart w:id="60"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23.9pt;margin-top:262.55pt;width:440.1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" stroked="f">
                <v:textbox style="mso-fit-shape-to-text:t" inset="0,0,0,0">
                  <w:txbxContent>
                    <w:p w14:paraId="485582BD" w14:textId="2D9686BD" w:rsidR="0062246F" w:rsidRPr="00104CA0" w:rsidRDefault="0062246F" w:rsidP="00EC47F8">
                      <w:pPr>
                        <w:pStyle w:val="ResimYazs"/>
                        <w:rPr>
                          <w:noProof/>
                          <w:sz w:val="24"/>
                          <w:szCs w:val="20"/>
                        </w:rPr>
                      </w:pPr>
                      <w:bookmarkStart w:id="71" w:name="_Toc9467607"/>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1"/>
                    </w:p>
                  </w:txbxContent>
                </v:textbox>
                <w10:wrap type="topAndBottom" anchorx="margin"/>
              </v:shape>
            </w:pict>
          </mc:Fallback>
        </mc:AlternateContent>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4C7543C4" w14:textId="5FF529F4" w:rsidR="003B2EA9" w:rsidRDefault="003B2EA9" w:rsidP="007C453B">
      <w:pPr>
        <w:spacing w:line="360" w:lineRule="auto"/>
        <w:ind w:firstLine="576"/>
      </w:pPr>
    </w:p>
    <w:p w14:paraId="137029D7" w14:textId="4ADD1657" w:rsidR="003B2EA9" w:rsidRDefault="003B2EA9" w:rsidP="003B2EA9">
      <w:pPr>
        <w:jc w:val="both"/>
        <w:rPr>
          <w:noProof/>
        </w:rPr>
      </w:pPr>
    </w:p>
    <w:p w14:paraId="0A8799DF" w14:textId="273A7727" w:rsidR="003B2EA9" w:rsidRDefault="003B2EA9" w:rsidP="003B2EA9">
      <w:pPr>
        <w:ind w:firstLine="576"/>
        <w:jc w:val="both"/>
        <w:rPr>
          <w:noProof/>
        </w:rPr>
      </w:pPr>
    </w:p>
    <w:p w14:paraId="5C0E0514" w14:textId="4FC20556" w:rsidR="003B2EA9" w:rsidRDefault="003B2EA9" w:rsidP="003B2EA9">
      <w:pPr>
        <w:ind w:firstLine="576"/>
        <w:jc w:val="both"/>
        <w:rPr>
          <w:noProof/>
        </w:rPr>
      </w:pPr>
    </w:p>
    <w:p w14:paraId="28C3BC90" w14:textId="3C6C09C4" w:rsidR="003B2EA9" w:rsidRDefault="0022032F" w:rsidP="003B2EA9">
      <w:pPr>
        <w:ind w:firstLine="576"/>
        <w:jc w:val="both"/>
        <w:rPr>
          <w:noProof/>
        </w:rPr>
      </w:pPr>
      <w:r>
        <w:rPr>
          <w:noProof/>
        </w:rPr>
        <mc:AlternateContent>
          <mc:Choice Requires="wps">
            <w:drawing>
              <wp:anchor distT="0" distB="0" distL="114300" distR="114300" simplePos="0" relativeHeight="251944960" behindDoc="0" locked="0" layoutInCell="1" allowOverlap="1" wp14:anchorId="444E7F32" wp14:editId="17BF890F">
                <wp:simplePos x="0" y="0"/>
                <wp:positionH relativeFrom="margin">
                  <wp:align>center</wp:align>
                </wp:positionH>
                <wp:positionV relativeFrom="paragraph">
                  <wp:posOffset>2799715</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2BAE5E5E" w:rsidR="0062246F" w:rsidRPr="00D4735E" w:rsidRDefault="0062246F" w:rsidP="005764CE">
                            <w:pPr>
                              <w:pStyle w:val="ResimYazs"/>
                              <w:rPr>
                                <w:noProof/>
                                <w:sz w:val="24"/>
                                <w:szCs w:val="20"/>
                              </w:rPr>
                            </w:pPr>
                            <w:bookmarkStart w:id="61"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left:0;text-align:left;margin-left:0;margin-top:220.45pt;width:491.2pt;height:.05pt;z-index:251944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" stroked="f">
                <v:textbox style="mso-fit-shape-to-text:t" inset="0,0,0,0">
                  <w:txbxContent>
                    <w:p w14:paraId="5635EF77" w14:textId="2BAE5E5E" w:rsidR="0062246F" w:rsidRPr="00D4735E" w:rsidRDefault="0062246F" w:rsidP="005764CE">
                      <w:pPr>
                        <w:pStyle w:val="ResimYazs"/>
                        <w:rPr>
                          <w:noProof/>
                          <w:sz w:val="24"/>
                          <w:szCs w:val="20"/>
                        </w:rPr>
                      </w:pPr>
                      <w:bookmarkStart w:id="73" w:name="_Toc9467608"/>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3"/>
                    </w:p>
                  </w:txbxContent>
                </v:textbox>
                <w10:wrap type="topAndBottom" anchorx="margin"/>
              </v:shape>
            </w:pict>
          </mc:Fallback>
        </mc:AlternateContent>
      </w:r>
      <w:r>
        <w:rPr>
          <w:noProof/>
        </w:rPr>
        <w:drawing>
          <wp:anchor distT="0" distB="0" distL="114300" distR="114300" simplePos="0" relativeHeight="251942912" behindDoc="0" locked="0" layoutInCell="1" allowOverlap="1" wp14:anchorId="450B1579" wp14:editId="75FDC34B">
            <wp:simplePos x="0" y="0"/>
            <wp:positionH relativeFrom="margin">
              <wp:align>center</wp:align>
            </wp:positionH>
            <wp:positionV relativeFrom="paragraph">
              <wp:posOffset>186690</wp:posOffset>
            </wp:positionV>
            <wp:extent cx="6238240" cy="2404110"/>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240" cy="2404110"/>
                    </a:xfrm>
                    <a:prstGeom prst="rect">
                      <a:avLst/>
                    </a:prstGeom>
                    <a:noFill/>
                    <a:ln>
                      <a:solidFill>
                        <a:sysClr val="window" lastClr="FFFFFF">
                          <a:lumMod val="85000"/>
                        </a:sysClr>
                      </a:solidFill>
                    </a:ln>
                  </pic:spPr>
                </pic:pic>
              </a:graphicData>
            </a:graphic>
          </wp:anchor>
        </w:drawing>
      </w:r>
    </w:p>
    <w:p w14:paraId="7A6BF78D" w14:textId="3CB665CC" w:rsidR="0022032F" w:rsidRDefault="0022032F" w:rsidP="0022032F">
      <w:pPr>
        <w:jc w:val="both"/>
        <w:rPr>
          <w:noProof/>
        </w:rPr>
      </w:pPr>
    </w:p>
    <w:p w14:paraId="25AB6636" w14:textId="77777777" w:rsidR="0022032F" w:rsidRDefault="0022032F" w:rsidP="0022032F">
      <w:pPr>
        <w:jc w:val="both"/>
        <w:rPr>
          <w:noProof/>
        </w:rPr>
      </w:pPr>
    </w:p>
    <w:p w14:paraId="0687F149" w14:textId="1B04E3FF" w:rsidR="00EC47F8" w:rsidRDefault="00742C17" w:rsidP="0022032F">
      <w:pPr>
        <w:ind w:firstLine="720"/>
        <w:jc w:val="both"/>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field.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research 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41A9C562" w:rsidR="00736DD7" w:rsidRDefault="00736DD7" w:rsidP="005B6738">
      <w:pPr>
        <w:rPr>
          <w:noProof/>
        </w:rPr>
      </w:pPr>
    </w:p>
    <w:p w14:paraId="2906102D" w14:textId="25801A7A" w:rsidR="003B2EA9" w:rsidRDefault="003B2EA9" w:rsidP="005B6738">
      <w:pPr>
        <w:rPr>
          <w:noProof/>
        </w:rPr>
      </w:pPr>
    </w:p>
    <w:p w14:paraId="3E847D4E" w14:textId="7BC80202" w:rsidR="003B2EA9" w:rsidRDefault="003B2EA9" w:rsidP="005B6738">
      <w:pPr>
        <w:rPr>
          <w:noProof/>
        </w:rPr>
      </w:pPr>
    </w:p>
    <w:p w14:paraId="4301FD6A" w14:textId="3E639A8F" w:rsidR="003B2EA9" w:rsidRDefault="003B2EA9" w:rsidP="005B6738">
      <w:pPr>
        <w:rPr>
          <w:noProof/>
        </w:rPr>
      </w:pPr>
    </w:p>
    <w:p w14:paraId="0E2D2BA1" w14:textId="75EF847F" w:rsidR="003B2EA9" w:rsidRDefault="003B2EA9" w:rsidP="005B6738">
      <w:pPr>
        <w:rPr>
          <w:noProof/>
        </w:rPr>
      </w:pPr>
    </w:p>
    <w:p w14:paraId="00BAE125" w14:textId="1C5BF63A" w:rsidR="003B2EA9" w:rsidRDefault="003B2EA9" w:rsidP="005B6738">
      <w:pPr>
        <w:rPr>
          <w:noProof/>
        </w:rPr>
      </w:pPr>
    </w:p>
    <w:p w14:paraId="0F01C1E0" w14:textId="51777332" w:rsidR="003B2EA9" w:rsidRDefault="003B2EA9" w:rsidP="005B6738">
      <w:pPr>
        <w:rPr>
          <w:noProof/>
        </w:rPr>
      </w:pPr>
    </w:p>
    <w:p w14:paraId="6E8B2BED" w14:textId="6C2114B0" w:rsidR="003B2EA9" w:rsidRDefault="003B2EA9" w:rsidP="005B6738">
      <w:pPr>
        <w:rPr>
          <w:noProof/>
        </w:rPr>
      </w:pPr>
    </w:p>
    <w:p w14:paraId="4C238BDD" w14:textId="0AB974BB" w:rsidR="003B2EA9" w:rsidRDefault="003B2EA9" w:rsidP="005B6738">
      <w:pPr>
        <w:rPr>
          <w:noProof/>
        </w:rPr>
      </w:pPr>
    </w:p>
    <w:p w14:paraId="07BFDC70" w14:textId="6678787F" w:rsidR="003B2EA9" w:rsidRDefault="003B2EA9" w:rsidP="005B6738">
      <w:pPr>
        <w:rPr>
          <w:noProof/>
        </w:rPr>
      </w:pPr>
    </w:p>
    <w:p w14:paraId="36B388BD" w14:textId="20918404" w:rsidR="003B2EA9" w:rsidRDefault="003B2EA9" w:rsidP="005B6738">
      <w:pPr>
        <w:rPr>
          <w:noProof/>
        </w:rPr>
      </w:pPr>
    </w:p>
    <w:p w14:paraId="098260A1" w14:textId="77777777" w:rsidR="003B2EA9" w:rsidRDefault="003B2EA9"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07D91538" w:rsidR="000C69D8" w:rsidRDefault="000C69D8" w:rsidP="005D1DC5">
      <w:pPr>
        <w:spacing w:after="0"/>
        <w:rPr>
          <w:noProof/>
        </w:rPr>
      </w:pPr>
    </w:p>
    <w:p w14:paraId="2E0FB5D3" w14:textId="2BBF2723" w:rsidR="003B2EA9" w:rsidRDefault="003B2EA9" w:rsidP="005D1DC5">
      <w:pPr>
        <w:spacing w:after="0"/>
        <w:rPr>
          <w:noProof/>
        </w:rPr>
      </w:pPr>
    </w:p>
    <w:p w14:paraId="5F4D2821" w14:textId="2E095F98" w:rsidR="003B2EA9" w:rsidRDefault="003B2EA9" w:rsidP="005D1DC5">
      <w:pPr>
        <w:spacing w:after="0"/>
        <w:rPr>
          <w:noProof/>
        </w:rPr>
      </w:pPr>
    </w:p>
    <w:p w14:paraId="38A50962" w14:textId="2E65D32A" w:rsidR="003B2EA9" w:rsidRDefault="003B2EA9" w:rsidP="005D1DC5">
      <w:pPr>
        <w:spacing w:after="0"/>
        <w:rPr>
          <w:noProof/>
        </w:rPr>
      </w:pPr>
    </w:p>
    <w:p w14:paraId="1362AE94" w14:textId="4BD01FB5" w:rsidR="003B2EA9" w:rsidRDefault="003B2EA9" w:rsidP="005D1DC5">
      <w:pPr>
        <w:spacing w:after="0"/>
        <w:rPr>
          <w:noProof/>
        </w:rPr>
      </w:pPr>
    </w:p>
    <w:p w14:paraId="0A5D4896" w14:textId="37B65033" w:rsidR="003B2EA9" w:rsidRDefault="003B2EA9" w:rsidP="005D1DC5">
      <w:pPr>
        <w:spacing w:after="0"/>
        <w:rPr>
          <w:noProof/>
        </w:rPr>
      </w:pPr>
    </w:p>
    <w:p w14:paraId="682F86B9" w14:textId="77777777" w:rsidR="003B2EA9" w:rsidRPr="007E1CF6" w:rsidRDefault="003B2EA9" w:rsidP="005D1DC5">
      <w:pPr>
        <w:spacing w:after="0"/>
        <w:rPr>
          <w:noProof/>
        </w:rPr>
      </w:pPr>
    </w:p>
    <w:p w14:paraId="58E73B1A" w14:textId="10206C67"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62" w:name="_Toc9467510"/>
      <w:r w:rsidRPr="007E1CF6">
        <w:rPr>
          <w:noProof/>
          <w:szCs w:val="24"/>
        </w:rPr>
        <w:t>SYSTEM ARCHITECTURE</w:t>
      </w:r>
      <w:r w:rsidR="00E95CBA">
        <w:rPr>
          <w:noProof/>
          <w:szCs w:val="24"/>
        </w:rPr>
        <w:t xml:space="preserve"> AND </w:t>
      </w:r>
      <w:r w:rsidR="00BF53A6" w:rsidRPr="007E1CF6">
        <w:rPr>
          <w:noProof/>
          <w:szCs w:val="24"/>
        </w:rPr>
        <w:t>DESIGN</w:t>
      </w:r>
      <w:bookmarkEnd w:id="62"/>
      <w:r w:rsidR="004B5284">
        <w:rPr>
          <w:noProof/>
          <w:szCs w:val="24"/>
        </w:rPr>
        <w:t xml:space="preserve"> </w:t>
      </w:r>
    </w:p>
    <w:p w14:paraId="6E5BBE07" w14:textId="1A85883E" w:rsidR="00792879" w:rsidRPr="00792879" w:rsidRDefault="00792879" w:rsidP="00BF0532">
      <w:pPr>
        <w:ind w:firstLine="432"/>
        <w:jc w:val="both"/>
      </w:pPr>
      <w:r>
        <w:t xml:space="preserve">In this chapter, </w:t>
      </w:r>
      <w:r w:rsidR="0002736D">
        <w:t xml:space="preserve">we explain </w:t>
      </w:r>
      <w:r>
        <w:t>the software system’s architecture and design</w:t>
      </w:r>
      <w:r w:rsidR="0002736D">
        <w:t>.</w:t>
      </w:r>
    </w:p>
    <w:p w14:paraId="5982EE26" w14:textId="46843A5C" w:rsidR="009B7663" w:rsidRDefault="009B7663" w:rsidP="00BF0532">
      <w:pPr>
        <w:pStyle w:val="Balk2"/>
        <w:jc w:val="both"/>
        <w:rPr>
          <w:noProof/>
        </w:rPr>
      </w:pPr>
      <w:bookmarkStart w:id="63" w:name="_Toc9467511"/>
      <w:r w:rsidRPr="007E1CF6">
        <w:rPr>
          <w:noProof/>
        </w:rPr>
        <w:t>Approach</w:t>
      </w:r>
      <w:bookmarkEnd w:id="63"/>
    </w:p>
    <w:p w14:paraId="2E279B0C" w14:textId="27A9CED3" w:rsidR="00086658" w:rsidRDefault="00086658" w:rsidP="00BF0532">
      <w:pPr>
        <w:jc w:val="both"/>
      </w:pPr>
    </w:p>
    <w:p w14:paraId="40E0E60E" w14:textId="12DA4F44" w:rsidR="00614437" w:rsidRDefault="00BD2E58" w:rsidP="00BF0532">
      <w:pPr>
        <w:ind w:firstLine="576"/>
        <w:jc w:val="both"/>
      </w:pPr>
      <w:r w:rsidRPr="00BD2E58">
        <w:t xml:space="preserve">Our software system has a configuration file. The configuration file includes constant values such as Twitter API and </w:t>
      </w:r>
      <w:r w:rsidR="0014625C">
        <w:t>I</w:t>
      </w:r>
      <w:r w:rsidRPr="00BD2E58">
        <w:t xml:space="preserve">TU NLP API constants, logger constants, string vectors for named entity recognition, and so on. The software system is developed as generic as possible for the researchers can use them as a framework with just changing the configuration file. </w:t>
      </w:r>
    </w:p>
    <w:p w14:paraId="11461E44" w14:textId="77777777" w:rsidR="00BF0532" w:rsidRDefault="00BF0532" w:rsidP="00BF0532">
      <w:pPr>
        <w:ind w:firstLine="576"/>
        <w:jc w:val="both"/>
      </w:pPr>
    </w:p>
    <w:p w14:paraId="30DEBF5B" w14:textId="6D08EFDA" w:rsidR="00614437" w:rsidRDefault="00BD2E58" w:rsidP="00BF0532">
      <w:pPr>
        <w:ind w:firstLine="576"/>
        <w:jc w:val="both"/>
      </w:pPr>
      <w:r w:rsidRPr="00BD2E58">
        <w:lastRenderedPageBreak/>
        <w:t>In order to establish</w:t>
      </w:r>
      <w:r w:rsidR="00587771">
        <w:t xml:space="preserve"> a</w:t>
      </w:r>
      <w:r w:rsidRPr="00BD2E58">
        <w:t xml:space="preserve"> Twitter stream connection, the software uses configuration file values</w:t>
      </w:r>
      <w:r w:rsidR="003026F3">
        <w:t>,</w:t>
      </w:r>
      <w:r w:rsidRPr="00BD2E58">
        <w:t xml:space="preserve">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1110BA20" w14:textId="77777777" w:rsidR="00BF0532" w:rsidRDefault="00BF0532" w:rsidP="00BF0532">
      <w:pPr>
        <w:ind w:firstLine="576"/>
        <w:jc w:val="both"/>
      </w:pPr>
    </w:p>
    <w:p w14:paraId="325DE043" w14:textId="49C10B68" w:rsidR="00BB57AE" w:rsidRDefault="00BD2E58" w:rsidP="00BF0532">
      <w:pPr>
        <w:ind w:firstLine="576"/>
        <w:jc w:val="both"/>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0DDF6DF3" w14:textId="77777777" w:rsidR="00BF0532" w:rsidRDefault="00BF0532" w:rsidP="00BF0532">
      <w:pPr>
        <w:ind w:firstLine="576"/>
        <w:jc w:val="both"/>
      </w:pPr>
    </w:p>
    <w:p w14:paraId="6A7304F4" w14:textId="4F89BC99" w:rsidR="00B860EB" w:rsidRDefault="00747CE7" w:rsidP="00BF0532">
      <w:pPr>
        <w:ind w:firstLine="576"/>
        <w:jc w:val="both"/>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721511B2" w14:textId="77777777" w:rsidR="00BF0532" w:rsidRDefault="00BF0532" w:rsidP="00BF0532">
      <w:pPr>
        <w:ind w:firstLine="576"/>
        <w:jc w:val="both"/>
      </w:pPr>
    </w:p>
    <w:p w14:paraId="28F80543" w14:textId="0AE6653A" w:rsidR="00BF0532" w:rsidRDefault="00747CE7" w:rsidP="001C0C95">
      <w:pPr>
        <w:ind w:firstLine="576"/>
        <w:jc w:val="both"/>
      </w:pPr>
      <w:r w:rsidRPr="00BD2E58">
        <w:t xml:space="preserve">The architecture of the software system is implemented considering new data sources may be wanted to add. Before writing the fetched data to the database, both 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7ACAE46" w14:textId="77777777" w:rsidR="00BF0532" w:rsidRDefault="00BF0532" w:rsidP="00BF0532">
      <w:pPr>
        <w:ind w:firstLine="576"/>
        <w:jc w:val="both"/>
      </w:pPr>
    </w:p>
    <w:p w14:paraId="58BC84D2" w14:textId="21EFC96D" w:rsidR="005669B0" w:rsidRDefault="00747CE7" w:rsidP="00BF0532">
      <w:pPr>
        <w:ind w:firstLine="576"/>
        <w:jc w:val="both"/>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BF0532">
      <w:pPr>
        <w:ind w:firstLine="576"/>
        <w:jc w:val="both"/>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79307791" w:rsidR="005669B0" w:rsidRDefault="005669B0" w:rsidP="008D442D">
      <w:pPr>
        <w:pStyle w:val="ResimYazs"/>
        <w:ind w:firstLine="576"/>
        <w:jc w:val="center"/>
      </w:pPr>
      <w:bookmarkStart w:id="64" w:name="_Toc9467609"/>
      <w:r>
        <w:t xml:space="preserve">Figure </w:t>
      </w:r>
      <w:r>
        <w:fldChar w:fldCharType="begin"/>
      </w:r>
      <w:r>
        <w:instrText xml:space="preserve"> SEQ Figure \* ARABIC </w:instrText>
      </w:r>
      <w:r>
        <w:fldChar w:fldCharType="separate"/>
      </w:r>
      <w:r w:rsidR="00423167">
        <w:rPr>
          <w:noProof/>
        </w:rPr>
        <w:t>10</w:t>
      </w:r>
      <w:r>
        <w:fldChar w:fldCharType="end"/>
      </w:r>
      <w:r>
        <w:t>: Normalizer Sample from ITU NLP API</w:t>
      </w:r>
      <w:bookmarkEnd w:id="64"/>
    </w:p>
    <w:p w14:paraId="362CEA3A" w14:textId="5991E4FF" w:rsidR="0022496B" w:rsidRDefault="0022496B" w:rsidP="0022496B"/>
    <w:p w14:paraId="5EC5180A" w14:textId="42A6D2F1" w:rsidR="00747CE7" w:rsidRDefault="001356D5" w:rsidP="00BF0532">
      <w:pPr>
        <w:ind w:firstLine="576"/>
        <w:jc w:val="both"/>
      </w:pPr>
      <w:r>
        <w:lastRenderedPageBreak/>
        <w:t>After the normalization step, we move forward to Named Entity Recognition</w:t>
      </w:r>
      <w:r>
        <w:rPr>
          <w:rStyle w:val="DipnotBavurusu"/>
        </w:rPr>
        <w:footnoteReference w:id="2"/>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14F73627" w14:textId="77777777" w:rsidR="00BF0532" w:rsidRDefault="00BF0532" w:rsidP="00BF0532">
      <w:pPr>
        <w:ind w:firstLine="576"/>
        <w:jc w:val="both"/>
      </w:pPr>
    </w:p>
    <w:p w14:paraId="65958E85" w14:textId="6133984F" w:rsidR="00747CE7" w:rsidRDefault="00B24598" w:rsidP="00BF0532">
      <w:pPr>
        <w:ind w:firstLine="720"/>
        <w:jc w:val="both"/>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28B62BD2" w14:textId="77777777" w:rsidR="00B24598" w:rsidRDefault="00B24598" w:rsidP="00BF0532">
      <w:pPr>
        <w:jc w:val="both"/>
      </w:pPr>
    </w:p>
    <w:p w14:paraId="35898292" w14:textId="573C1E67" w:rsidR="00747CE7" w:rsidRDefault="00747CE7" w:rsidP="00BF0532">
      <w:pPr>
        <w:ind w:firstLine="720"/>
        <w:jc w:val="both"/>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0E0A4DDC" w:rsidR="00B24598" w:rsidRDefault="00B24598" w:rsidP="00747CE7"/>
    <w:p w14:paraId="3C59A4C6" w14:textId="77777777" w:rsidR="00201737" w:rsidRDefault="00201737" w:rsidP="00747CE7"/>
    <w:p w14:paraId="3F7641C0" w14:textId="28F7955C" w:rsidR="00DF6033" w:rsidRDefault="00DF6033" w:rsidP="00DF6033">
      <w:pPr>
        <w:pStyle w:val="ResimYazs"/>
        <w:keepNext/>
      </w:pPr>
      <w:bookmarkStart w:id="65" w:name="_Toc946755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65"/>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BF0532">
      <w:pPr>
        <w:jc w:val="both"/>
      </w:pPr>
    </w:p>
    <w:p w14:paraId="45E8C640" w14:textId="77777777" w:rsidR="00201737" w:rsidRDefault="00201737" w:rsidP="00BF0532">
      <w:pPr>
        <w:ind w:firstLine="720"/>
        <w:jc w:val="both"/>
      </w:pPr>
    </w:p>
    <w:p w14:paraId="01333278" w14:textId="14060489" w:rsidR="00747CE7" w:rsidRDefault="00DF6033" w:rsidP="00BF0532">
      <w:pPr>
        <w:ind w:firstLine="720"/>
        <w:jc w:val="both"/>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07BD44DA" w14:textId="77777777" w:rsidR="00201737" w:rsidRDefault="00201737" w:rsidP="00BF0532">
      <w:pPr>
        <w:ind w:firstLine="720"/>
        <w:jc w:val="both"/>
      </w:pPr>
    </w:p>
    <w:p w14:paraId="6D7AB37F" w14:textId="3C680F52" w:rsidR="00C416AA" w:rsidRDefault="00C416AA" w:rsidP="00C416AA">
      <w:pPr>
        <w:pStyle w:val="ResimYazs"/>
        <w:keepNext/>
      </w:pPr>
      <w:bookmarkStart w:id="66" w:name="_Toc9467560"/>
      <w:r>
        <w:lastRenderedPageBreak/>
        <w:t xml:space="preserve">Table </w:t>
      </w:r>
      <w:r>
        <w:fldChar w:fldCharType="begin"/>
      </w:r>
      <w:r>
        <w:instrText xml:space="preserve"> SEQ Table \* ARABIC </w:instrText>
      </w:r>
      <w:r>
        <w:fldChar w:fldCharType="separate"/>
      </w:r>
      <w:r>
        <w:rPr>
          <w:noProof/>
        </w:rPr>
        <w:t>6</w:t>
      </w:r>
      <w:r>
        <w:fldChar w:fldCharType="end"/>
      </w:r>
      <w:r w:rsidR="00466F5B">
        <w:t>:</w:t>
      </w:r>
      <w:r>
        <w:t xml:space="preserve"> Sample Information Sharing Plan Table</w:t>
      </w:r>
      <w:bookmarkEnd w:id="66"/>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18ADC28D" w:rsidR="00747CE7" w:rsidRDefault="002655B2" w:rsidP="00BF0532">
      <w:pPr>
        <w:ind w:firstLine="720"/>
        <w:jc w:val="both"/>
      </w:pPr>
      <w:r>
        <w:t xml:space="preserve">Permanently, the software </w:t>
      </w:r>
      <w:r w:rsidR="00C416AA">
        <w:t>checks</w:t>
      </w:r>
      <w:r>
        <w:t xml:space="preserve"> the database and analyze new texts for detecting new cybersecurity events. </w:t>
      </w:r>
      <w:r w:rsidR="00C416AA">
        <w:t>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00C846B9" w:rsidR="00C416AA" w:rsidRDefault="00C416AA" w:rsidP="00747CE7"/>
    <w:p w14:paraId="1E4DD8E3" w14:textId="77777777" w:rsidR="008B19D5" w:rsidRDefault="008B19D5" w:rsidP="00747CE7"/>
    <w:p w14:paraId="5CC5ACD5" w14:textId="6E512E4D" w:rsidR="00C416AA" w:rsidRDefault="00C416AA" w:rsidP="00C416AA">
      <w:pPr>
        <w:pStyle w:val="ResimYazs"/>
        <w:keepNext/>
      </w:pPr>
      <w:bookmarkStart w:id="67" w:name="_Toc9467561"/>
      <w:r>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67"/>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D13B8EB" w14:textId="77777777" w:rsidR="00BF0532" w:rsidRDefault="00BF0532" w:rsidP="00BF0532">
      <w:pPr>
        <w:ind w:firstLine="720"/>
        <w:jc w:val="both"/>
      </w:pPr>
    </w:p>
    <w:p w14:paraId="5F1EDE04" w14:textId="24243BB8" w:rsidR="00747CE7" w:rsidRPr="0022496B" w:rsidRDefault="00C416AA" w:rsidP="00BF0532">
      <w:pPr>
        <w:ind w:firstLine="720"/>
        <w:jc w:val="both"/>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7B013B13" w:rsidR="00792879" w:rsidRPr="00792879" w:rsidRDefault="00962BCF" w:rsidP="005B7207">
      <w:pPr>
        <w:pStyle w:val="ResimYazs"/>
        <w:jc w:val="center"/>
      </w:pPr>
      <w:bookmarkStart w:id="68" w:name="_Toc9467610"/>
      <w:r>
        <w:t xml:space="preserve">Figure </w:t>
      </w:r>
      <w:r>
        <w:fldChar w:fldCharType="begin"/>
      </w:r>
      <w:r>
        <w:instrText xml:space="preserve"> SEQ Figure \* ARABIC </w:instrText>
      </w:r>
      <w:r>
        <w:fldChar w:fldCharType="separate"/>
      </w:r>
      <w:r w:rsidR="00423167">
        <w:rPr>
          <w:noProof/>
        </w:rPr>
        <w:t>11</w:t>
      </w:r>
      <w:r>
        <w:fldChar w:fldCharType="end"/>
      </w:r>
      <w:r>
        <w:t>: The General Overview of the System</w:t>
      </w:r>
      <w:bookmarkEnd w:id="68"/>
    </w:p>
    <w:p w14:paraId="4E834FFF" w14:textId="4EBCF45B" w:rsidR="009B7663" w:rsidRDefault="009B7663" w:rsidP="0062246F">
      <w:pPr>
        <w:pStyle w:val="Balk2"/>
        <w:jc w:val="both"/>
        <w:rPr>
          <w:noProof/>
        </w:rPr>
      </w:pPr>
      <w:bookmarkStart w:id="69" w:name="_Toc9467512"/>
      <w:r w:rsidRPr="007E1CF6">
        <w:rPr>
          <w:noProof/>
        </w:rPr>
        <w:lastRenderedPageBreak/>
        <w:t>Data Collection</w:t>
      </w:r>
      <w:bookmarkEnd w:id="69"/>
    </w:p>
    <w:p w14:paraId="1F2B9F19" w14:textId="61D861B3" w:rsidR="00DC73E4" w:rsidRDefault="00DC73E4" w:rsidP="0062246F">
      <w:pPr>
        <w:jc w:val="both"/>
      </w:pPr>
    </w:p>
    <w:p w14:paraId="452904FE" w14:textId="54D4C513" w:rsidR="007C6397" w:rsidRPr="00D128B8" w:rsidRDefault="007C6397" w:rsidP="0062246F">
      <w:pPr>
        <w:ind w:firstLine="360"/>
        <w:jc w:val="both"/>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62246F">
      <w:pPr>
        <w:pStyle w:val="Balk2"/>
        <w:jc w:val="both"/>
        <w:rPr>
          <w:noProof/>
        </w:rPr>
      </w:pPr>
      <w:bookmarkStart w:id="70" w:name="_Toc9467513"/>
      <w:r w:rsidRPr="007E1CF6">
        <w:rPr>
          <w:noProof/>
        </w:rPr>
        <w:t>Data Preprocessing</w:t>
      </w:r>
      <w:bookmarkEnd w:id="70"/>
    </w:p>
    <w:p w14:paraId="1E2156D3" w14:textId="24A9BA4D" w:rsidR="00D128B8" w:rsidRDefault="00D128B8" w:rsidP="0062246F">
      <w:pPr>
        <w:jc w:val="both"/>
      </w:pPr>
    </w:p>
    <w:p w14:paraId="1E5CDF8F" w14:textId="0A1444EF" w:rsidR="000C7D82" w:rsidRDefault="000C7D82" w:rsidP="0062246F">
      <w:pPr>
        <w:ind w:firstLine="576"/>
        <w:jc w:val="both"/>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w:t>
      </w:r>
      <w:proofErr w:type="spellStart"/>
      <w:r w:rsidR="00173612">
        <w:t>un</w:t>
      </w:r>
      <w:r w:rsidR="00646A37">
        <w:t>useful</w:t>
      </w:r>
      <w:proofErr w:type="spellEnd"/>
      <w:r w:rsidR="00646A37">
        <w:t xml:space="preserve">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2BB67A13" w14:textId="77777777" w:rsidR="0062246F" w:rsidRDefault="0062246F" w:rsidP="0062246F">
      <w:pPr>
        <w:ind w:firstLine="576"/>
        <w:jc w:val="both"/>
      </w:pPr>
    </w:p>
    <w:p w14:paraId="62E8C61E" w14:textId="46A548C9" w:rsidR="00646A37" w:rsidRDefault="00976481" w:rsidP="0062246F">
      <w:pPr>
        <w:jc w:val="both"/>
      </w:pPr>
      <w:r>
        <w:tab/>
        <w:t>In our database, we have a ‘Status’ column. When we first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Default="0062246F" w:rsidP="0062246F">
      <w:pPr>
        <w:jc w:val="both"/>
      </w:pPr>
    </w:p>
    <w:p w14:paraId="10D8B3AD" w14:textId="485BA038" w:rsidR="0062246F" w:rsidRDefault="0062246F" w:rsidP="0062246F">
      <w:pPr>
        <w:jc w:val="both"/>
      </w:pPr>
    </w:p>
    <w:p w14:paraId="7E1E6945" w14:textId="433AE858" w:rsidR="0062246F" w:rsidRDefault="0062246F" w:rsidP="0062246F">
      <w:pPr>
        <w:jc w:val="both"/>
      </w:pPr>
    </w:p>
    <w:p w14:paraId="45F05255" w14:textId="77777777" w:rsidR="0062246F" w:rsidRPr="00976481" w:rsidRDefault="0062246F" w:rsidP="0062246F">
      <w:pPr>
        <w:jc w:val="both"/>
        <w:rPr>
          <w:sz w:val="28"/>
        </w:rPr>
      </w:pPr>
    </w:p>
    <w:p w14:paraId="2EA9571A" w14:textId="359F88D0" w:rsidR="009B7663" w:rsidRPr="007E1CF6" w:rsidRDefault="006D2C6E" w:rsidP="0062246F">
      <w:pPr>
        <w:pStyle w:val="Balk2"/>
        <w:jc w:val="both"/>
        <w:rPr>
          <w:noProof/>
        </w:rPr>
      </w:pPr>
      <w:bookmarkStart w:id="71" w:name="_Toc9467514"/>
      <w:r>
        <w:rPr>
          <w:noProof/>
        </w:rPr>
        <w:lastRenderedPageBreak/>
        <w:t>Cybersecu</w:t>
      </w:r>
      <w:r w:rsidR="00A574E4">
        <w:rPr>
          <w:noProof/>
        </w:rPr>
        <w:t>ri</w:t>
      </w:r>
      <w:r>
        <w:rPr>
          <w:noProof/>
        </w:rPr>
        <w:t xml:space="preserve">ty Related </w:t>
      </w:r>
      <w:r w:rsidR="009B7663" w:rsidRPr="007E1CF6">
        <w:rPr>
          <w:noProof/>
        </w:rPr>
        <w:t>Event Detection</w:t>
      </w:r>
      <w:bookmarkEnd w:id="71"/>
    </w:p>
    <w:p w14:paraId="46B535AD" w14:textId="205BD4EE" w:rsidR="00E22DF3" w:rsidRDefault="00E22DF3" w:rsidP="0062246F">
      <w:pPr>
        <w:jc w:val="both"/>
        <w:rPr>
          <w:noProof/>
        </w:rPr>
      </w:pPr>
    </w:p>
    <w:p w14:paraId="17D1B6B9" w14:textId="6EFE33E6" w:rsidR="007541F5" w:rsidRPr="007E1CF6" w:rsidRDefault="007541F5" w:rsidP="0062246F">
      <w:pPr>
        <w:ind w:firstLine="576"/>
        <w:jc w:val="both"/>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2C7BBE10" w:rsidR="009B7663" w:rsidRDefault="009B7663" w:rsidP="009B7663">
      <w:pPr>
        <w:spacing w:after="0"/>
        <w:rPr>
          <w:noProof/>
        </w:rPr>
      </w:pPr>
    </w:p>
    <w:p w14:paraId="22374547" w14:textId="5BD37ED9" w:rsidR="0062246F" w:rsidRDefault="0062246F" w:rsidP="009B7663">
      <w:pPr>
        <w:spacing w:after="0"/>
        <w:rPr>
          <w:noProof/>
        </w:rPr>
      </w:pPr>
    </w:p>
    <w:p w14:paraId="5BB62831" w14:textId="7630C613" w:rsidR="0062246F" w:rsidRDefault="0062246F" w:rsidP="009B7663">
      <w:pPr>
        <w:spacing w:after="0"/>
        <w:rPr>
          <w:noProof/>
        </w:rPr>
      </w:pPr>
    </w:p>
    <w:p w14:paraId="482BC4C8" w14:textId="52290C7D" w:rsidR="0062246F" w:rsidRDefault="0062246F" w:rsidP="009B7663">
      <w:pPr>
        <w:spacing w:after="0"/>
        <w:rPr>
          <w:noProof/>
        </w:rPr>
      </w:pPr>
    </w:p>
    <w:p w14:paraId="0BD0FD77" w14:textId="6B9880D7" w:rsidR="0062246F" w:rsidRDefault="0062246F" w:rsidP="009B7663">
      <w:pPr>
        <w:spacing w:after="0"/>
        <w:rPr>
          <w:noProof/>
        </w:rPr>
      </w:pPr>
    </w:p>
    <w:p w14:paraId="5493A44D" w14:textId="3F1302E7" w:rsidR="0062246F" w:rsidRDefault="0062246F" w:rsidP="009B7663">
      <w:pPr>
        <w:spacing w:after="0"/>
        <w:rPr>
          <w:noProof/>
        </w:rPr>
      </w:pPr>
    </w:p>
    <w:p w14:paraId="57632518" w14:textId="1192E702" w:rsidR="0062246F" w:rsidRDefault="0062246F" w:rsidP="009B7663">
      <w:pPr>
        <w:spacing w:after="0"/>
        <w:rPr>
          <w:noProof/>
        </w:rPr>
      </w:pPr>
    </w:p>
    <w:p w14:paraId="4BB4F0AC" w14:textId="7781D21E" w:rsidR="0062246F" w:rsidRDefault="0062246F" w:rsidP="009B7663">
      <w:pPr>
        <w:spacing w:after="0"/>
        <w:rPr>
          <w:noProof/>
        </w:rPr>
      </w:pPr>
    </w:p>
    <w:p w14:paraId="4A66CEB8" w14:textId="65155291" w:rsidR="0062246F" w:rsidRDefault="0062246F" w:rsidP="009B7663">
      <w:pPr>
        <w:spacing w:after="0"/>
        <w:rPr>
          <w:noProof/>
        </w:rPr>
      </w:pPr>
    </w:p>
    <w:p w14:paraId="7E0D69D3" w14:textId="63A1CC18" w:rsidR="0062246F" w:rsidRDefault="0062246F" w:rsidP="009B7663">
      <w:pPr>
        <w:spacing w:after="0"/>
        <w:rPr>
          <w:noProof/>
        </w:rPr>
      </w:pPr>
    </w:p>
    <w:p w14:paraId="511FAC14" w14:textId="471962AB" w:rsidR="0062246F" w:rsidRDefault="0062246F" w:rsidP="009B7663">
      <w:pPr>
        <w:spacing w:after="0"/>
        <w:rPr>
          <w:noProof/>
        </w:rPr>
      </w:pPr>
    </w:p>
    <w:p w14:paraId="33EB0713" w14:textId="5A7B2C48" w:rsidR="0062246F" w:rsidRDefault="0062246F" w:rsidP="009B7663">
      <w:pPr>
        <w:spacing w:after="0"/>
        <w:rPr>
          <w:noProof/>
        </w:rPr>
      </w:pPr>
    </w:p>
    <w:p w14:paraId="425EB1D4" w14:textId="45D8EC87" w:rsidR="0062246F" w:rsidRDefault="0062246F" w:rsidP="009B7663">
      <w:pPr>
        <w:spacing w:after="0"/>
        <w:rPr>
          <w:noProof/>
        </w:rPr>
      </w:pPr>
    </w:p>
    <w:p w14:paraId="2DF6E111" w14:textId="732523D6" w:rsidR="0062246F" w:rsidRDefault="0062246F" w:rsidP="009B7663">
      <w:pPr>
        <w:spacing w:after="0"/>
        <w:rPr>
          <w:noProof/>
        </w:rPr>
      </w:pPr>
    </w:p>
    <w:p w14:paraId="72DCC0B3" w14:textId="19D98BE4" w:rsidR="0062246F" w:rsidRDefault="0062246F" w:rsidP="009B7663">
      <w:pPr>
        <w:spacing w:after="0"/>
        <w:rPr>
          <w:noProof/>
        </w:rPr>
      </w:pPr>
    </w:p>
    <w:p w14:paraId="49D85CDB" w14:textId="0C6F0BCA" w:rsidR="0062246F" w:rsidRDefault="0062246F" w:rsidP="009B7663">
      <w:pPr>
        <w:spacing w:after="0"/>
        <w:rPr>
          <w:noProof/>
        </w:rPr>
      </w:pPr>
    </w:p>
    <w:p w14:paraId="1B23E9C6" w14:textId="4BCC1CE8" w:rsidR="0062246F" w:rsidRDefault="0062246F" w:rsidP="009B7663">
      <w:pPr>
        <w:spacing w:after="0"/>
        <w:rPr>
          <w:noProof/>
        </w:rPr>
      </w:pPr>
    </w:p>
    <w:p w14:paraId="707DD129" w14:textId="25CE0CC7" w:rsidR="0062246F" w:rsidRDefault="0062246F" w:rsidP="009B7663">
      <w:pPr>
        <w:spacing w:after="0"/>
        <w:rPr>
          <w:noProof/>
        </w:rPr>
      </w:pPr>
    </w:p>
    <w:p w14:paraId="6CCD03EF" w14:textId="101CD945" w:rsidR="0062246F" w:rsidRDefault="0062246F" w:rsidP="009B7663">
      <w:pPr>
        <w:spacing w:after="0"/>
        <w:rPr>
          <w:noProof/>
        </w:rPr>
      </w:pPr>
    </w:p>
    <w:p w14:paraId="3DC7DFD8" w14:textId="37E328A7" w:rsidR="0062246F" w:rsidRDefault="0062246F" w:rsidP="009B7663">
      <w:pPr>
        <w:spacing w:after="0"/>
        <w:rPr>
          <w:noProof/>
        </w:rPr>
      </w:pPr>
    </w:p>
    <w:p w14:paraId="209B5793" w14:textId="027B7221" w:rsidR="0062246F" w:rsidRDefault="0062246F" w:rsidP="009B7663">
      <w:pPr>
        <w:spacing w:after="0"/>
        <w:rPr>
          <w:noProof/>
        </w:rPr>
      </w:pPr>
    </w:p>
    <w:p w14:paraId="54D619A7" w14:textId="34A30851" w:rsidR="0062246F" w:rsidRDefault="0062246F" w:rsidP="009B7663">
      <w:pPr>
        <w:spacing w:after="0"/>
        <w:rPr>
          <w:noProof/>
        </w:rPr>
      </w:pPr>
    </w:p>
    <w:p w14:paraId="6D82E470" w14:textId="518294CC" w:rsidR="0062246F" w:rsidRDefault="0062246F" w:rsidP="009B7663">
      <w:pPr>
        <w:spacing w:after="0"/>
        <w:rPr>
          <w:noProof/>
        </w:rPr>
      </w:pPr>
    </w:p>
    <w:p w14:paraId="1993368B" w14:textId="3FA04392" w:rsidR="0062246F" w:rsidRDefault="0062246F" w:rsidP="009B7663">
      <w:pPr>
        <w:spacing w:after="0"/>
        <w:rPr>
          <w:noProof/>
        </w:rPr>
      </w:pPr>
    </w:p>
    <w:p w14:paraId="024D000D" w14:textId="5F079530" w:rsidR="0062246F" w:rsidRDefault="0062246F" w:rsidP="009B7663">
      <w:pPr>
        <w:spacing w:after="0"/>
        <w:rPr>
          <w:noProof/>
        </w:rPr>
      </w:pPr>
    </w:p>
    <w:p w14:paraId="40F3418F" w14:textId="4F26E3BD" w:rsidR="0062246F" w:rsidRDefault="0062246F" w:rsidP="009B7663">
      <w:pPr>
        <w:spacing w:after="0"/>
        <w:rPr>
          <w:noProof/>
        </w:rPr>
      </w:pPr>
    </w:p>
    <w:p w14:paraId="21FBACDE" w14:textId="4F238701" w:rsidR="0062246F" w:rsidRDefault="0062246F" w:rsidP="009B7663">
      <w:pPr>
        <w:spacing w:after="0"/>
        <w:rPr>
          <w:noProof/>
        </w:rPr>
      </w:pPr>
    </w:p>
    <w:p w14:paraId="20FF20B5" w14:textId="76969671" w:rsidR="0062246F" w:rsidRDefault="0062246F" w:rsidP="009B7663">
      <w:pPr>
        <w:spacing w:after="0"/>
        <w:rPr>
          <w:noProof/>
        </w:rPr>
      </w:pPr>
    </w:p>
    <w:p w14:paraId="0A167353" w14:textId="1A52FDD0" w:rsidR="0062246F" w:rsidRDefault="0062246F" w:rsidP="009B7663">
      <w:pPr>
        <w:spacing w:after="0"/>
        <w:rPr>
          <w:noProof/>
        </w:rPr>
      </w:pPr>
    </w:p>
    <w:p w14:paraId="7CDFD30D" w14:textId="31B0864C" w:rsidR="0062246F" w:rsidRDefault="0062246F" w:rsidP="009B7663">
      <w:pPr>
        <w:spacing w:after="0"/>
        <w:rPr>
          <w:noProof/>
        </w:rPr>
      </w:pPr>
    </w:p>
    <w:p w14:paraId="5C1CCCBA" w14:textId="57E6E179" w:rsidR="0062246F" w:rsidRDefault="0062246F" w:rsidP="009B7663">
      <w:pPr>
        <w:spacing w:after="0"/>
        <w:rPr>
          <w:noProof/>
        </w:rPr>
      </w:pPr>
    </w:p>
    <w:p w14:paraId="4F64B9FF" w14:textId="664039B6" w:rsidR="0062246F" w:rsidRDefault="0062246F" w:rsidP="009B7663">
      <w:pPr>
        <w:spacing w:after="0"/>
        <w:rPr>
          <w:noProof/>
        </w:rPr>
      </w:pPr>
    </w:p>
    <w:p w14:paraId="48F2DF4C" w14:textId="286D3AD5" w:rsidR="0062246F" w:rsidRDefault="0062246F" w:rsidP="009B7663">
      <w:pPr>
        <w:spacing w:after="0"/>
        <w:rPr>
          <w:noProof/>
        </w:rPr>
      </w:pPr>
    </w:p>
    <w:p w14:paraId="0176B727" w14:textId="77777777" w:rsidR="0062246F" w:rsidRPr="007E1CF6" w:rsidRDefault="0062246F" w:rsidP="009B7663">
      <w:pPr>
        <w:spacing w:after="0"/>
        <w:rPr>
          <w:noProof/>
        </w:rPr>
      </w:pPr>
    </w:p>
    <w:p w14:paraId="69491D38" w14:textId="62E4E409" w:rsidR="009B7663" w:rsidRDefault="009B7663" w:rsidP="003B0FD0">
      <w:pPr>
        <w:jc w:val="center"/>
        <w:rPr>
          <w:b/>
          <w:noProof/>
        </w:rPr>
      </w:pPr>
      <w:r w:rsidRPr="007E1CF6">
        <w:rPr>
          <w:b/>
          <w:noProof/>
        </w:rPr>
        <w:lastRenderedPageBreak/>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72" w:name="_Toc9467515"/>
      <w:r w:rsidRPr="007E1CF6">
        <w:rPr>
          <w:noProof/>
          <w:szCs w:val="24"/>
        </w:rPr>
        <w:t>IMPLEM</w:t>
      </w:r>
      <w:r w:rsidR="00101F67">
        <w:rPr>
          <w:noProof/>
          <w:szCs w:val="24"/>
        </w:rPr>
        <w:t>E</w:t>
      </w:r>
      <w:r w:rsidRPr="007E1CF6">
        <w:rPr>
          <w:noProof/>
          <w:szCs w:val="24"/>
        </w:rPr>
        <w:t>NTATION</w:t>
      </w:r>
      <w:bookmarkEnd w:id="72"/>
      <w:r w:rsidRPr="007E1CF6">
        <w:rPr>
          <w:noProof/>
          <w:szCs w:val="24"/>
        </w:rPr>
        <w:t xml:space="preserve"> </w:t>
      </w:r>
    </w:p>
    <w:p w14:paraId="440A2FE9" w14:textId="77777777" w:rsidR="001E54E9" w:rsidRPr="00A84754" w:rsidRDefault="001E54E9" w:rsidP="0062246F">
      <w:pPr>
        <w:keepNext/>
        <w:keepLines/>
        <w:numPr>
          <w:ilvl w:val="1"/>
          <w:numId w:val="7"/>
        </w:numPr>
        <w:spacing w:before="480"/>
        <w:jc w:val="both"/>
        <w:outlineLvl w:val="1"/>
        <w:rPr>
          <w:iCs/>
        </w:rPr>
      </w:pPr>
      <w:bookmarkStart w:id="73" w:name="_Toc9467516"/>
      <w:r w:rsidRPr="00A84754">
        <w:rPr>
          <w:iCs/>
        </w:rPr>
        <w:t>Multi Process Architecture</w:t>
      </w:r>
      <w:bookmarkEnd w:id="73"/>
    </w:p>
    <w:p w14:paraId="55DCE352" w14:textId="77777777" w:rsidR="001E54E9" w:rsidRPr="001E54E9" w:rsidRDefault="001E54E9" w:rsidP="0062246F">
      <w:pPr>
        <w:jc w:val="both"/>
      </w:pPr>
    </w:p>
    <w:p w14:paraId="1609AD4A" w14:textId="59BBDA08" w:rsidR="001E54E9" w:rsidRDefault="001E54E9" w:rsidP="0062246F">
      <w:pPr>
        <w:ind w:firstLine="576"/>
        <w:jc w:val="both"/>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62246F">
      <w:pPr>
        <w:jc w:val="both"/>
      </w:pPr>
    </w:p>
    <w:p w14:paraId="0C49A3F6" w14:textId="77777777" w:rsidR="001E54E9" w:rsidRPr="00A84754" w:rsidRDefault="001E54E9" w:rsidP="0062246F">
      <w:pPr>
        <w:numPr>
          <w:ilvl w:val="2"/>
          <w:numId w:val="7"/>
        </w:numPr>
        <w:spacing w:before="120" w:after="0"/>
        <w:jc w:val="both"/>
        <w:outlineLvl w:val="2"/>
        <w:rPr>
          <w:iCs/>
        </w:rPr>
      </w:pPr>
      <w:bookmarkStart w:id="74" w:name="_Toc9467517"/>
      <w:r w:rsidRPr="00A84754">
        <w:rPr>
          <w:iCs/>
        </w:rPr>
        <w:t>Twitter API Stream to Database Process</w:t>
      </w:r>
      <w:bookmarkEnd w:id="74"/>
    </w:p>
    <w:p w14:paraId="0023D110" w14:textId="77777777" w:rsidR="001E54E9" w:rsidRPr="001E54E9" w:rsidRDefault="001E54E9" w:rsidP="0062246F">
      <w:pPr>
        <w:jc w:val="both"/>
      </w:pPr>
    </w:p>
    <w:p w14:paraId="79180B3B" w14:textId="35352460" w:rsidR="001E54E9" w:rsidRDefault="001E54E9" w:rsidP="0062246F">
      <w:pPr>
        <w:ind w:firstLine="720"/>
        <w:jc w:val="both"/>
      </w:pPr>
      <w:r w:rsidRPr="001E54E9">
        <w:t>This process con</w:t>
      </w:r>
      <w:r w:rsidR="00A574E4">
        <w:t>tinual</w:t>
      </w:r>
      <w:r w:rsidRPr="001E54E9">
        <w:t>ly gathers Twitter API stream. Then preprocess the data and write them to the database.</w:t>
      </w:r>
      <w:r w:rsidR="00962BCF">
        <w:t xml:space="preserve"> </w:t>
      </w:r>
    </w:p>
    <w:p w14:paraId="52C145B3" w14:textId="77777777" w:rsidR="0062246F" w:rsidRDefault="0062246F" w:rsidP="0062246F">
      <w:pPr>
        <w:ind w:firstLine="720"/>
        <w:jc w:val="both"/>
      </w:pPr>
    </w:p>
    <w:p w14:paraId="0E4B048F" w14:textId="77777777" w:rsidR="00FC3F3F" w:rsidRDefault="00FC3F3F" w:rsidP="00B57F23">
      <w:pPr>
        <w:keepNext/>
        <w:spacing w:line="360" w:lineRule="auto"/>
        <w:jc w:val="center"/>
      </w:pPr>
      <w:r>
        <w:rPr>
          <w:noProof/>
        </w:rPr>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5B9BC129" w:rsidR="001E54E9" w:rsidRDefault="00FC3F3F" w:rsidP="00B57F23">
      <w:pPr>
        <w:pStyle w:val="ResimYazs"/>
        <w:jc w:val="center"/>
      </w:pPr>
      <w:bookmarkStart w:id="75" w:name="_Toc9467611"/>
      <w:r>
        <w:t xml:space="preserve">Figure </w:t>
      </w:r>
      <w:r>
        <w:fldChar w:fldCharType="begin"/>
      </w:r>
      <w:r>
        <w:instrText xml:space="preserve"> SEQ Figure \* ARABIC </w:instrText>
      </w:r>
      <w:r>
        <w:fldChar w:fldCharType="separate"/>
      </w:r>
      <w:r w:rsidR="00423167">
        <w:rPr>
          <w:noProof/>
        </w:rPr>
        <w:t>12</w:t>
      </w:r>
      <w:r>
        <w:fldChar w:fldCharType="end"/>
      </w:r>
      <w:r>
        <w:t xml:space="preserve">: Sample </w:t>
      </w:r>
      <w:r w:rsidRPr="00143A94">
        <w:t xml:space="preserve">Stored </w:t>
      </w:r>
      <w:r>
        <w:t>Twitter</w:t>
      </w:r>
      <w:r w:rsidRPr="00143A94">
        <w:t xml:space="preserve"> Data in the Database File</w:t>
      </w:r>
      <w:bookmarkEnd w:id="75"/>
    </w:p>
    <w:p w14:paraId="014E39A2" w14:textId="3105B95E" w:rsidR="0062246F" w:rsidRDefault="0062246F" w:rsidP="0062246F"/>
    <w:p w14:paraId="43A529DC" w14:textId="77777777" w:rsidR="0062246F" w:rsidRPr="0062246F" w:rsidRDefault="0062246F" w:rsidP="0062246F"/>
    <w:p w14:paraId="7B61BF98" w14:textId="77777777" w:rsidR="001E54E9" w:rsidRPr="001E54E9" w:rsidRDefault="001E54E9" w:rsidP="001E54E9"/>
    <w:p w14:paraId="70002878" w14:textId="77777777" w:rsidR="001E54E9" w:rsidRPr="00A84754" w:rsidRDefault="001E54E9" w:rsidP="0062246F">
      <w:pPr>
        <w:numPr>
          <w:ilvl w:val="2"/>
          <w:numId w:val="7"/>
        </w:numPr>
        <w:spacing w:before="120" w:after="0"/>
        <w:jc w:val="both"/>
        <w:outlineLvl w:val="2"/>
        <w:rPr>
          <w:iCs/>
        </w:rPr>
      </w:pPr>
      <w:bookmarkStart w:id="76" w:name="_Toc9467518"/>
      <w:proofErr w:type="spellStart"/>
      <w:r w:rsidRPr="00A84754">
        <w:rPr>
          <w:iCs/>
        </w:rPr>
        <w:lastRenderedPageBreak/>
        <w:t>Hurriyet</w:t>
      </w:r>
      <w:proofErr w:type="spellEnd"/>
      <w:r w:rsidRPr="00A84754">
        <w:rPr>
          <w:iCs/>
        </w:rPr>
        <w:t xml:space="preserve"> API Stream to Database Process</w:t>
      </w:r>
      <w:bookmarkEnd w:id="76"/>
    </w:p>
    <w:p w14:paraId="511D8658" w14:textId="77777777" w:rsidR="001E54E9" w:rsidRPr="001E54E9" w:rsidRDefault="001E54E9" w:rsidP="0062246F">
      <w:pPr>
        <w:jc w:val="both"/>
      </w:pPr>
    </w:p>
    <w:p w14:paraId="74B7B675" w14:textId="7B6DE7DF" w:rsidR="001E54E9" w:rsidRDefault="001E54E9" w:rsidP="0062246F">
      <w:pPr>
        <w:ind w:firstLine="720"/>
        <w:jc w:val="both"/>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4265474E" w14:textId="77777777" w:rsidR="0062246F" w:rsidRDefault="0062246F" w:rsidP="0062246F">
      <w:pPr>
        <w:ind w:firstLine="720"/>
        <w:jc w:val="both"/>
      </w:pPr>
    </w:p>
    <w:p w14:paraId="2D43C07B" w14:textId="77777777" w:rsidR="00FC3F3F" w:rsidRDefault="00FC3F3F" w:rsidP="00B57F23">
      <w:pPr>
        <w:keepNext/>
        <w:spacing w:line="360" w:lineRule="auto"/>
        <w:jc w:val="center"/>
      </w:pPr>
      <w:r>
        <w:rPr>
          <w:noProof/>
        </w:rPr>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42AB6635" w:rsidR="00FC3F3F" w:rsidRPr="001E54E9" w:rsidRDefault="00FC3F3F" w:rsidP="00B57F23">
      <w:pPr>
        <w:pStyle w:val="ResimYazs"/>
        <w:jc w:val="center"/>
      </w:pPr>
      <w:bookmarkStart w:id="77" w:name="_Toc9467612"/>
      <w:r>
        <w:t xml:space="preserve">Figure </w:t>
      </w:r>
      <w:r>
        <w:fldChar w:fldCharType="begin"/>
      </w:r>
      <w:r>
        <w:instrText xml:space="preserve"> SEQ Figure \* ARABIC </w:instrText>
      </w:r>
      <w:r>
        <w:fldChar w:fldCharType="separate"/>
      </w:r>
      <w:r w:rsidR="00423167">
        <w:rPr>
          <w:noProof/>
        </w:rPr>
        <w:t>13</w:t>
      </w:r>
      <w:r>
        <w:fldChar w:fldCharType="end"/>
      </w:r>
      <w:r>
        <w:t xml:space="preserve">: Sample Stored </w:t>
      </w:r>
      <w:proofErr w:type="spellStart"/>
      <w:r>
        <w:t>Hurriyet</w:t>
      </w:r>
      <w:proofErr w:type="spellEnd"/>
      <w:r>
        <w:t xml:space="preserve"> Newspaper Data in the Database File</w:t>
      </w:r>
      <w:bookmarkEnd w:id="77"/>
    </w:p>
    <w:p w14:paraId="22534191" w14:textId="77777777" w:rsidR="00D131B4" w:rsidRPr="001E54E9" w:rsidRDefault="00D131B4" w:rsidP="001E54E9"/>
    <w:p w14:paraId="0A453F5F" w14:textId="77777777" w:rsidR="001E54E9" w:rsidRPr="00A84754" w:rsidRDefault="001E54E9" w:rsidP="0062246F">
      <w:pPr>
        <w:numPr>
          <w:ilvl w:val="2"/>
          <w:numId w:val="7"/>
        </w:numPr>
        <w:spacing w:before="120" w:after="0"/>
        <w:jc w:val="both"/>
        <w:outlineLvl w:val="2"/>
        <w:rPr>
          <w:iCs/>
        </w:rPr>
      </w:pPr>
      <w:bookmarkStart w:id="78" w:name="_Toc9467519"/>
      <w:r w:rsidRPr="00A84754">
        <w:rPr>
          <w:iCs/>
        </w:rPr>
        <w:t>ITU NLP API Normalization Process</w:t>
      </w:r>
      <w:bookmarkEnd w:id="78"/>
    </w:p>
    <w:p w14:paraId="1D9CE6FF" w14:textId="77777777" w:rsidR="001E54E9" w:rsidRPr="001E54E9" w:rsidRDefault="001E54E9" w:rsidP="0062246F">
      <w:pPr>
        <w:jc w:val="both"/>
      </w:pPr>
    </w:p>
    <w:p w14:paraId="2756830E" w14:textId="5239A2DF" w:rsidR="001E54E9" w:rsidRPr="001E54E9" w:rsidRDefault="001E54E9" w:rsidP="0062246F">
      <w:pPr>
        <w:ind w:firstLine="720"/>
        <w:jc w:val="both"/>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62246F">
      <w:pPr>
        <w:jc w:val="both"/>
      </w:pPr>
    </w:p>
    <w:p w14:paraId="2231A8AF" w14:textId="77777777" w:rsidR="001E54E9" w:rsidRPr="00A84754" w:rsidRDefault="001E54E9" w:rsidP="0062246F">
      <w:pPr>
        <w:numPr>
          <w:ilvl w:val="2"/>
          <w:numId w:val="7"/>
        </w:numPr>
        <w:spacing w:before="120" w:after="0"/>
        <w:jc w:val="both"/>
        <w:outlineLvl w:val="2"/>
        <w:rPr>
          <w:iCs/>
        </w:rPr>
      </w:pPr>
      <w:bookmarkStart w:id="79" w:name="_Toc9467520"/>
      <w:r w:rsidRPr="00A84754">
        <w:rPr>
          <w:iCs/>
        </w:rPr>
        <w:t>Security Events Web Portal Process</w:t>
      </w:r>
      <w:bookmarkEnd w:id="79"/>
    </w:p>
    <w:p w14:paraId="6620F9C5" w14:textId="77777777" w:rsidR="001E54E9" w:rsidRPr="001E54E9" w:rsidRDefault="001E54E9" w:rsidP="0062246F">
      <w:pPr>
        <w:jc w:val="both"/>
      </w:pPr>
    </w:p>
    <w:p w14:paraId="1A1ADD40" w14:textId="60F39E8A" w:rsidR="001E54E9" w:rsidRPr="001E54E9" w:rsidRDefault="001E54E9" w:rsidP="0062246F">
      <w:pPr>
        <w:ind w:firstLine="576"/>
        <w:jc w:val="both"/>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62246F">
      <w:pPr>
        <w:keepNext/>
        <w:keepLines/>
        <w:numPr>
          <w:ilvl w:val="1"/>
          <w:numId w:val="7"/>
        </w:numPr>
        <w:spacing w:before="480"/>
        <w:jc w:val="both"/>
        <w:outlineLvl w:val="1"/>
        <w:rPr>
          <w:iCs/>
        </w:rPr>
      </w:pPr>
      <w:bookmarkStart w:id="80" w:name="_Toc9467521"/>
      <w:r w:rsidRPr="00A84754">
        <w:rPr>
          <w:iCs/>
        </w:rPr>
        <w:lastRenderedPageBreak/>
        <w:t>Microservice Architecture</w:t>
      </w:r>
      <w:bookmarkEnd w:id="80"/>
      <w:r w:rsidRPr="00A84754">
        <w:rPr>
          <w:iCs/>
        </w:rPr>
        <w:t xml:space="preserve"> </w:t>
      </w:r>
    </w:p>
    <w:p w14:paraId="79C2E9A0" w14:textId="77777777" w:rsidR="001E54E9" w:rsidRPr="001E54E9" w:rsidRDefault="001E54E9" w:rsidP="0062246F">
      <w:pPr>
        <w:jc w:val="both"/>
      </w:pPr>
    </w:p>
    <w:p w14:paraId="27C49452" w14:textId="60858A52" w:rsidR="00A574E4" w:rsidRDefault="001E54E9" w:rsidP="0062246F">
      <w:pPr>
        <w:ind w:firstLine="576"/>
        <w:jc w:val="both"/>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7E18683E" w14:textId="77777777" w:rsidR="0062246F" w:rsidRDefault="0062246F" w:rsidP="0062246F">
      <w:pPr>
        <w:ind w:firstLine="576"/>
        <w:jc w:val="both"/>
      </w:pPr>
    </w:p>
    <w:p w14:paraId="08393B48" w14:textId="46B228E1" w:rsidR="00A574E4" w:rsidRDefault="001E54E9" w:rsidP="0062246F">
      <w:pPr>
        <w:ind w:firstLine="576"/>
        <w:jc w:val="both"/>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r w:rsidR="00B57F23">
        <w:t xml:space="preserve"> with a more suitable one.</w:t>
      </w:r>
    </w:p>
    <w:p w14:paraId="5D7D2EC5" w14:textId="77777777" w:rsidR="0062246F" w:rsidRDefault="0062246F" w:rsidP="0062246F">
      <w:pPr>
        <w:ind w:firstLine="576"/>
        <w:jc w:val="both"/>
      </w:pPr>
    </w:p>
    <w:p w14:paraId="39EAF950" w14:textId="0F149A48" w:rsidR="009D5871" w:rsidRPr="00E35118" w:rsidRDefault="001E54E9" w:rsidP="0062246F">
      <w:pPr>
        <w:ind w:firstLine="576"/>
        <w:jc w:val="both"/>
        <w:rPr>
          <w:lang w:val="tr-TR"/>
        </w:rPr>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w:t>
      </w:r>
      <w:r w:rsidR="00173612">
        <w:t>vital</w:t>
      </w:r>
      <w:r w:rsidRPr="001E54E9">
        <w:t xml:space="preserve">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Pr="00FC7248" w:rsidRDefault="00D131B4" w:rsidP="0062246F">
      <w:pPr>
        <w:pStyle w:val="Balk2"/>
        <w:jc w:val="both"/>
      </w:pPr>
      <w:bookmarkStart w:id="81" w:name="_Toc9467522"/>
      <w:r w:rsidRPr="00FC7248">
        <w:t>Database Architecture of the System</w:t>
      </w:r>
      <w:bookmarkEnd w:id="81"/>
    </w:p>
    <w:p w14:paraId="4275D111" w14:textId="77777777" w:rsidR="00D131B4" w:rsidRPr="00D131B4" w:rsidRDefault="00D131B4" w:rsidP="0062246F">
      <w:pPr>
        <w:jc w:val="both"/>
      </w:pPr>
    </w:p>
    <w:p w14:paraId="32BA2BEB" w14:textId="18E6C8F9" w:rsidR="00D131B4" w:rsidRDefault="00D131B4" w:rsidP="0062246F">
      <w:pPr>
        <w:ind w:firstLine="576"/>
        <w:jc w:val="both"/>
      </w:pPr>
      <w:r>
        <w:t>There are six columns in our database. Their properties are explained in the subsection</w:t>
      </w:r>
      <w:r w:rsidR="00B57F23">
        <w:t>s</w:t>
      </w:r>
      <w:r>
        <w:t xml:space="preserve"> below. </w:t>
      </w:r>
    </w:p>
    <w:p w14:paraId="690D9A9D" w14:textId="77777777" w:rsidR="0062246F" w:rsidRDefault="0062246F" w:rsidP="0062246F">
      <w:pPr>
        <w:ind w:firstLine="576"/>
        <w:jc w:val="both"/>
      </w:pPr>
    </w:p>
    <w:p w14:paraId="67279E00" w14:textId="029CF402" w:rsidR="00D131B4" w:rsidRDefault="00D131B4" w:rsidP="0062246F">
      <w:pPr>
        <w:pStyle w:val="Balk3"/>
        <w:spacing w:line="240" w:lineRule="auto"/>
        <w:jc w:val="both"/>
      </w:pPr>
      <w:bookmarkStart w:id="82" w:name="_Toc9467523"/>
      <w:r>
        <w:t>Source Column of the Database</w:t>
      </w:r>
      <w:bookmarkEnd w:id="82"/>
      <w:r>
        <w:t xml:space="preserve"> </w:t>
      </w:r>
    </w:p>
    <w:p w14:paraId="24D72661" w14:textId="50801733" w:rsidR="00D131B4" w:rsidRDefault="00D131B4" w:rsidP="0062246F">
      <w:pPr>
        <w:jc w:val="both"/>
      </w:pPr>
    </w:p>
    <w:p w14:paraId="5D06EA26" w14:textId="4AD6B205" w:rsidR="006822AC" w:rsidRDefault="006822AC" w:rsidP="0062246F">
      <w:pPr>
        <w:ind w:firstLine="720"/>
        <w:jc w:val="both"/>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00ACF513" w14:textId="49F165D5" w:rsidR="00D131B4" w:rsidRDefault="00D131B4" w:rsidP="0062246F">
      <w:pPr>
        <w:jc w:val="both"/>
      </w:pPr>
    </w:p>
    <w:p w14:paraId="4CDC6C54" w14:textId="6FA5EFED" w:rsidR="0062246F" w:rsidRDefault="0062246F" w:rsidP="0062246F">
      <w:pPr>
        <w:jc w:val="both"/>
      </w:pPr>
    </w:p>
    <w:p w14:paraId="4BF24DB5" w14:textId="7EB26809" w:rsidR="0062246F" w:rsidRDefault="0062246F" w:rsidP="0062246F">
      <w:pPr>
        <w:jc w:val="both"/>
      </w:pPr>
    </w:p>
    <w:p w14:paraId="1D4E3089" w14:textId="77777777" w:rsidR="0062246F" w:rsidRDefault="0062246F" w:rsidP="0062246F">
      <w:pPr>
        <w:jc w:val="both"/>
      </w:pPr>
    </w:p>
    <w:p w14:paraId="28E9B0F2" w14:textId="4EB91FB5" w:rsidR="00D131B4" w:rsidRDefault="00D131B4" w:rsidP="0062246F">
      <w:pPr>
        <w:pStyle w:val="Balk3"/>
        <w:spacing w:line="240" w:lineRule="auto"/>
        <w:jc w:val="both"/>
      </w:pPr>
      <w:bookmarkStart w:id="83" w:name="_Toc9467524"/>
      <w:r>
        <w:t>Date Column of the Database</w:t>
      </w:r>
      <w:bookmarkEnd w:id="83"/>
      <w:r>
        <w:t xml:space="preserve"> </w:t>
      </w:r>
    </w:p>
    <w:p w14:paraId="2F0238A0" w14:textId="03430BC0" w:rsidR="008E257F" w:rsidRDefault="008E257F" w:rsidP="0062246F">
      <w:pPr>
        <w:jc w:val="both"/>
      </w:pPr>
    </w:p>
    <w:p w14:paraId="21BB48EF" w14:textId="0F823262" w:rsidR="00D131B4" w:rsidRDefault="00F913EE" w:rsidP="0062246F">
      <w:pPr>
        <w:ind w:firstLine="720"/>
        <w:jc w:val="both"/>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w:t>
      </w:r>
      <w:proofErr w:type="gramStart"/>
      <w:r w:rsidR="006F0209">
        <w:t xml:space="preserve">both of </w:t>
      </w:r>
      <w:r w:rsidR="00A574E4">
        <w:t xml:space="preserve">the </w:t>
      </w:r>
      <w:r w:rsidR="006F0209">
        <w:t>first</w:t>
      </w:r>
      <w:proofErr w:type="gramEnd"/>
      <w:r w:rsidR="006F0209">
        <w:t xml:space="preserve">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2246F">
      <w:pPr>
        <w:jc w:val="both"/>
      </w:pPr>
    </w:p>
    <w:p w14:paraId="1D4C2DAE" w14:textId="5798EC97" w:rsidR="00D131B4" w:rsidRPr="00553265" w:rsidRDefault="00D131B4" w:rsidP="0062246F">
      <w:pPr>
        <w:pStyle w:val="Balk3"/>
        <w:spacing w:line="240" w:lineRule="auto"/>
        <w:jc w:val="both"/>
      </w:pPr>
      <w:bookmarkStart w:id="84" w:name="_Toc9467525"/>
      <w:proofErr w:type="spellStart"/>
      <w:r w:rsidRPr="00553265">
        <w:t>UserName</w:t>
      </w:r>
      <w:proofErr w:type="spellEnd"/>
      <w:r w:rsidRPr="00553265">
        <w:t xml:space="preserve"> Column of the Database</w:t>
      </w:r>
      <w:bookmarkEnd w:id="84"/>
      <w:r w:rsidRPr="00553265">
        <w:t xml:space="preserve"> </w:t>
      </w:r>
    </w:p>
    <w:p w14:paraId="20B93C51" w14:textId="7D4BB2A2" w:rsidR="006F0209" w:rsidRDefault="006F0209" w:rsidP="0062246F">
      <w:pPr>
        <w:jc w:val="both"/>
      </w:pPr>
    </w:p>
    <w:p w14:paraId="1221EFCE" w14:textId="190EA060" w:rsidR="00F913EE" w:rsidRDefault="001F5634" w:rsidP="0062246F">
      <w:pPr>
        <w:ind w:firstLine="720"/>
        <w:jc w:val="both"/>
      </w:pPr>
      <w:r>
        <w:t>It</w:t>
      </w:r>
      <w:r w:rsidR="006F0209">
        <w:t xml:space="preserve"> is an optional column of our database file </w:t>
      </w:r>
      <w:r w:rsidR="00E31108">
        <w:t>be</w:t>
      </w:r>
      <w:r w:rsidR="006F0209">
        <w:t xml:space="preserve">cause </w:t>
      </w:r>
      <w:r w:rsidR="00E31108">
        <w:t>users share tweet</w:t>
      </w:r>
      <w:r w:rsidR="006F0209">
        <w:t xml:space="preserve">s </w:t>
      </w:r>
      <w:r w:rsidR="00A574E4">
        <w:t>o</w:t>
      </w:r>
      <w:r w:rsidR="006F0209">
        <w:t>n Twitte</w:t>
      </w:r>
      <w:r w:rsidR="00173612">
        <w:t>r,</w:t>
      </w:r>
      <w:r w:rsidR="006F0209">
        <w:t xml:space="preserve">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747E6AB9" w14:textId="77777777" w:rsidR="0062246F" w:rsidRDefault="0062246F" w:rsidP="0062246F">
      <w:pPr>
        <w:ind w:firstLine="720"/>
        <w:jc w:val="both"/>
      </w:pPr>
    </w:p>
    <w:p w14:paraId="3D02538D" w14:textId="19D87F70" w:rsidR="00D131B4" w:rsidRDefault="005062FD" w:rsidP="0062246F">
      <w:pPr>
        <w:ind w:firstLine="720"/>
        <w:jc w:val="both"/>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62246F">
      <w:pPr>
        <w:jc w:val="both"/>
      </w:pPr>
    </w:p>
    <w:p w14:paraId="35AAF558" w14:textId="5DEA0148" w:rsidR="00D131B4" w:rsidRPr="00553265" w:rsidRDefault="00D131B4" w:rsidP="0062246F">
      <w:pPr>
        <w:pStyle w:val="Balk3"/>
        <w:spacing w:line="240" w:lineRule="auto"/>
        <w:jc w:val="both"/>
      </w:pPr>
      <w:bookmarkStart w:id="85" w:name="_Toc9467526"/>
      <w:r w:rsidRPr="00553265">
        <w:t>Title Column of the Database</w:t>
      </w:r>
      <w:bookmarkEnd w:id="85"/>
      <w:r w:rsidRPr="00553265">
        <w:t xml:space="preserve"> </w:t>
      </w:r>
    </w:p>
    <w:p w14:paraId="754016DF" w14:textId="71E7162A" w:rsidR="005062FD" w:rsidRDefault="005062FD" w:rsidP="0062246F">
      <w:pPr>
        <w:jc w:val="both"/>
      </w:pPr>
    </w:p>
    <w:p w14:paraId="168F12F7" w14:textId="6DC85913" w:rsidR="00F913EE" w:rsidRDefault="00EE4E16" w:rsidP="0062246F">
      <w:pPr>
        <w:ind w:firstLine="720"/>
        <w:jc w:val="both"/>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3A0E2E41" w14:textId="77777777" w:rsidR="0062246F" w:rsidRDefault="0062246F" w:rsidP="0062246F">
      <w:pPr>
        <w:ind w:firstLine="720"/>
        <w:jc w:val="both"/>
      </w:pPr>
    </w:p>
    <w:p w14:paraId="494A2CFD" w14:textId="44E9BA61" w:rsidR="005062FD" w:rsidRDefault="00F913EE" w:rsidP="0062246F">
      <w:pPr>
        <w:ind w:firstLine="720"/>
        <w:jc w:val="both"/>
      </w:pPr>
      <w:r>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62246F">
      <w:pPr>
        <w:jc w:val="both"/>
      </w:pPr>
    </w:p>
    <w:p w14:paraId="3CEF4FF6" w14:textId="2A72B388" w:rsidR="00D131B4" w:rsidRPr="00553265" w:rsidRDefault="00D131B4" w:rsidP="0062246F">
      <w:pPr>
        <w:pStyle w:val="Balk3"/>
        <w:spacing w:line="240" w:lineRule="auto"/>
        <w:jc w:val="both"/>
      </w:pPr>
      <w:bookmarkStart w:id="86" w:name="_Toc9467527"/>
      <w:r w:rsidRPr="00553265">
        <w:t>Text Column of the Database</w:t>
      </w:r>
      <w:bookmarkEnd w:id="86"/>
      <w:r w:rsidRPr="00553265">
        <w:t xml:space="preserve"> </w:t>
      </w:r>
    </w:p>
    <w:p w14:paraId="0D5E336A" w14:textId="77777777" w:rsidR="005062FD" w:rsidRPr="005062FD" w:rsidRDefault="005062FD" w:rsidP="0062246F">
      <w:pPr>
        <w:jc w:val="both"/>
      </w:pPr>
    </w:p>
    <w:p w14:paraId="45147593" w14:textId="559FE98A" w:rsidR="00D131B4" w:rsidRDefault="00F913EE" w:rsidP="0062246F">
      <w:pPr>
        <w:ind w:firstLine="720"/>
        <w:jc w:val="both"/>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62246F">
      <w:pPr>
        <w:jc w:val="both"/>
      </w:pPr>
    </w:p>
    <w:p w14:paraId="47F82556" w14:textId="10402662" w:rsidR="00D131B4" w:rsidRPr="00553265" w:rsidRDefault="00D131B4" w:rsidP="0062246F">
      <w:pPr>
        <w:pStyle w:val="Balk3"/>
        <w:spacing w:line="240" w:lineRule="auto"/>
        <w:jc w:val="both"/>
      </w:pPr>
      <w:bookmarkStart w:id="87" w:name="_Toc9467528"/>
      <w:r w:rsidRPr="00553265">
        <w:t>Status Column of the Database</w:t>
      </w:r>
      <w:bookmarkEnd w:id="87"/>
      <w:r w:rsidRPr="00553265">
        <w:t xml:space="preserve"> </w:t>
      </w:r>
    </w:p>
    <w:p w14:paraId="5075883B" w14:textId="77777777" w:rsidR="00D131B4" w:rsidRPr="00D131B4" w:rsidRDefault="00D131B4" w:rsidP="0062246F">
      <w:pPr>
        <w:jc w:val="both"/>
      </w:pPr>
    </w:p>
    <w:p w14:paraId="50F8A30F" w14:textId="19EAC883" w:rsidR="00D131B4" w:rsidRDefault="00F913EE" w:rsidP="0062246F">
      <w:pPr>
        <w:ind w:firstLine="720"/>
        <w:jc w:val="both"/>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jc w:val="center"/>
        <w:tblLook w:val="04A0" w:firstRow="1" w:lastRow="0" w:firstColumn="1" w:lastColumn="0" w:noHBand="0" w:noVBand="1"/>
      </w:tblPr>
      <w:tblGrid>
        <w:gridCol w:w="4272"/>
        <w:gridCol w:w="4272"/>
      </w:tblGrid>
      <w:tr w:rsidR="00EA1FAE"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2673124F" w14:textId="496A47F3" w:rsidR="00195787" w:rsidRPr="00195787" w:rsidRDefault="00A84754" w:rsidP="00195787">
      <w:pPr>
        <w:keepNext/>
        <w:keepLines/>
        <w:numPr>
          <w:ilvl w:val="1"/>
          <w:numId w:val="7"/>
        </w:numPr>
        <w:spacing w:before="480"/>
        <w:jc w:val="both"/>
        <w:outlineLvl w:val="1"/>
        <w:rPr>
          <w:iCs/>
        </w:rPr>
      </w:pPr>
      <w:bookmarkStart w:id="88" w:name="_Toc9467529"/>
      <w:r w:rsidRPr="00A84754">
        <w:rPr>
          <w:iCs/>
        </w:rPr>
        <w:t>User Interface</w:t>
      </w:r>
      <w:r w:rsidR="00A64CB5" w:rsidRPr="00A84754">
        <w:rPr>
          <w:iCs/>
        </w:rPr>
        <w:t xml:space="preserve"> of the System</w:t>
      </w:r>
      <w:bookmarkEnd w:id="88"/>
      <w:r w:rsidR="00A64CB5" w:rsidRPr="00A84754">
        <w:rPr>
          <w:iCs/>
        </w:rPr>
        <w:t xml:space="preserve"> </w:t>
      </w:r>
    </w:p>
    <w:p w14:paraId="5F5FBE92" w14:textId="1A82C705" w:rsidR="00225459" w:rsidRDefault="00195787" w:rsidP="0062246F">
      <w:pPr>
        <w:ind w:firstLine="576"/>
        <w:jc w:val="both"/>
      </w:pPr>
      <w:r>
        <w:br/>
        <w:t xml:space="preserve">          </w:t>
      </w:r>
      <w:r w:rsidR="00A84754">
        <w:t>It is a simple dynamic</w:t>
      </w:r>
      <w:r w:rsidR="000E3486">
        <w:t>al</w:t>
      </w:r>
      <w:r w:rsidR="00A84754">
        <w:t xml:space="preserve">ly generated </w:t>
      </w:r>
      <w:r w:rsidR="000E3486">
        <w:t>HTML</w:t>
      </w:r>
      <w:r w:rsidR="00A84754">
        <w:t xml:space="preserve"> page which </w:t>
      </w:r>
      <w:r w:rsidR="00C96FAD">
        <w:t>will be</w:t>
      </w:r>
      <w:r w:rsidR="00A84754">
        <w:t xml:space="preserve"> used by security analysts as a portal page of the system. A process con</w:t>
      </w:r>
      <w:r w:rsidR="009B17C9">
        <w:t>tinuous</w:t>
      </w:r>
      <w:r w:rsidR="00A84754">
        <w:t>ly check</w:t>
      </w:r>
      <w:r w:rsidR="000E3486">
        <w:t>s</w:t>
      </w:r>
      <w:r w:rsidR="00A84754">
        <w:t xml:space="preserve"> the database per minute to detect new data and use them to show the new cybersecurity events in this user interface.</w:t>
      </w:r>
    </w:p>
    <w:p w14:paraId="398EC4B3" w14:textId="0A41E90D" w:rsidR="00225459" w:rsidRDefault="00225459" w:rsidP="0062246F">
      <w:pPr>
        <w:pStyle w:val="Balk2"/>
        <w:jc w:val="both"/>
      </w:pPr>
      <w:bookmarkStart w:id="89" w:name="_Toc9467530"/>
      <w:r>
        <w:t>Implementation Details of the Code Files</w:t>
      </w:r>
      <w:bookmarkEnd w:id="89"/>
    </w:p>
    <w:p w14:paraId="1D963B04" w14:textId="77777777" w:rsidR="00225459" w:rsidRPr="00225459" w:rsidRDefault="00225459" w:rsidP="0062246F">
      <w:pPr>
        <w:jc w:val="both"/>
      </w:pPr>
    </w:p>
    <w:p w14:paraId="26E29689" w14:textId="4E727190" w:rsidR="00225459" w:rsidRPr="00A8529F" w:rsidRDefault="00225459" w:rsidP="0062246F">
      <w:pPr>
        <w:pStyle w:val="Balk3"/>
        <w:spacing w:line="240" w:lineRule="auto"/>
        <w:jc w:val="both"/>
      </w:pPr>
      <w:bookmarkStart w:id="90" w:name="_Toc9467531"/>
      <w:r w:rsidRPr="00A8529F">
        <w:t>manager.py File</w:t>
      </w:r>
      <w:bookmarkEnd w:id="90"/>
    </w:p>
    <w:p w14:paraId="0A53387E" w14:textId="7DB01062" w:rsidR="00D131B4" w:rsidRDefault="00225459" w:rsidP="0062246F">
      <w:pPr>
        <w:jc w:val="both"/>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0E5209AA" w14:textId="47296482" w:rsidR="00225459" w:rsidRDefault="00225459" w:rsidP="00F11A72">
      <w:pPr>
        <w:pStyle w:val="ListeParagraf"/>
        <w:numPr>
          <w:ilvl w:val="0"/>
          <w:numId w:val="11"/>
        </w:numPr>
        <w:spacing w:before="0"/>
        <w:jc w:val="both"/>
      </w:pPr>
      <w:r>
        <w:t xml:space="preserve">    p1 = Process(target=</w:t>
      </w:r>
      <w:proofErr w:type="spellStart"/>
      <w:r>
        <w:t>startTwitterStreamToDb</w:t>
      </w:r>
      <w:proofErr w:type="spellEnd"/>
      <w:r>
        <w:t>)</w:t>
      </w:r>
    </w:p>
    <w:p w14:paraId="269F5144" w14:textId="7C102B7C" w:rsidR="00225459" w:rsidRDefault="00225459" w:rsidP="00F11A72">
      <w:pPr>
        <w:pStyle w:val="ListeParagraf"/>
        <w:numPr>
          <w:ilvl w:val="0"/>
          <w:numId w:val="11"/>
        </w:numPr>
        <w:spacing w:before="0"/>
        <w:jc w:val="both"/>
      </w:pPr>
      <w:r>
        <w:t xml:space="preserve">    p2 = Process(target=</w:t>
      </w:r>
      <w:proofErr w:type="spellStart"/>
      <w:r>
        <w:t>startHurriyetApiToDb</w:t>
      </w:r>
      <w:proofErr w:type="spellEnd"/>
      <w:r>
        <w:t xml:space="preserve">)    </w:t>
      </w:r>
    </w:p>
    <w:p w14:paraId="3D7B7134" w14:textId="518C65A2" w:rsidR="00225459" w:rsidRDefault="00225459" w:rsidP="00F11A72">
      <w:pPr>
        <w:pStyle w:val="ListeParagraf"/>
        <w:numPr>
          <w:ilvl w:val="0"/>
          <w:numId w:val="11"/>
        </w:numPr>
        <w:spacing w:before="0"/>
        <w:jc w:val="both"/>
      </w:pPr>
      <w:r>
        <w:lastRenderedPageBreak/>
        <w:t xml:space="preserve">    p3 = Process(target=</w:t>
      </w:r>
      <w:proofErr w:type="spellStart"/>
      <w:r>
        <w:t>startItuNlpApi</w:t>
      </w:r>
      <w:proofErr w:type="spellEnd"/>
      <w:r>
        <w:t xml:space="preserve">)  </w:t>
      </w:r>
    </w:p>
    <w:p w14:paraId="5A0A911B" w14:textId="43B2BD92" w:rsidR="00225459" w:rsidRPr="00D131B4" w:rsidRDefault="00225459" w:rsidP="00F11A72">
      <w:pPr>
        <w:pStyle w:val="ListeParagraf"/>
        <w:numPr>
          <w:ilvl w:val="0"/>
          <w:numId w:val="11"/>
        </w:numPr>
        <w:spacing w:before="0"/>
        <w:jc w:val="both"/>
      </w:pPr>
      <w:r>
        <w:t xml:space="preserve">    p4 = Process(target=</w:t>
      </w:r>
      <w:proofErr w:type="spellStart"/>
      <w:r>
        <w:t>securityEventsWebPortalStart</w:t>
      </w:r>
      <w:proofErr w:type="spellEnd"/>
      <w:r>
        <w:t xml:space="preserve">)    </w:t>
      </w:r>
    </w:p>
    <w:p w14:paraId="5A85FC29" w14:textId="48733107" w:rsidR="00D131B4" w:rsidRDefault="00D131B4" w:rsidP="0062246F">
      <w:pPr>
        <w:jc w:val="both"/>
      </w:pPr>
    </w:p>
    <w:p w14:paraId="062CA7B2" w14:textId="5D5CDAB0" w:rsidR="00225459" w:rsidRDefault="00225459" w:rsidP="0062246F">
      <w:pPr>
        <w:jc w:val="both"/>
      </w:pPr>
      <w:r>
        <w:t xml:space="preserve">The processes </w:t>
      </w:r>
      <w:r w:rsidR="009B17C9">
        <w:t>always</w:t>
      </w:r>
      <w:r>
        <w:t xml:space="preserve"> work in para</w:t>
      </w:r>
      <w:r w:rsidR="00C20064">
        <w:t>l</w:t>
      </w:r>
      <w:r>
        <w:t>lel.</w:t>
      </w:r>
    </w:p>
    <w:p w14:paraId="18B9611F" w14:textId="04308C29" w:rsidR="004B08AE" w:rsidRDefault="004B08AE" w:rsidP="0062246F">
      <w:pPr>
        <w:jc w:val="both"/>
      </w:pPr>
    </w:p>
    <w:p w14:paraId="557DBC29" w14:textId="0BC0BE37" w:rsidR="00225459" w:rsidRPr="00A8529F" w:rsidRDefault="00225459" w:rsidP="0062246F">
      <w:pPr>
        <w:pStyle w:val="Balk3"/>
        <w:spacing w:line="240" w:lineRule="auto"/>
        <w:jc w:val="both"/>
      </w:pPr>
      <w:bookmarkStart w:id="91" w:name="_Toc9467532"/>
      <w:r w:rsidRPr="00A8529F">
        <w:t>config.py File</w:t>
      </w:r>
      <w:bookmarkEnd w:id="91"/>
    </w:p>
    <w:p w14:paraId="2C003F2F" w14:textId="430F9663" w:rsidR="004B08AE" w:rsidRDefault="004B08AE" w:rsidP="0062246F">
      <w:pPr>
        <w:jc w:val="both"/>
      </w:pPr>
    </w:p>
    <w:p w14:paraId="271CE54B" w14:textId="7AFA387A" w:rsidR="008B4276" w:rsidRDefault="00225459" w:rsidP="005D113E">
      <w:pPr>
        <w:ind w:firstLine="720"/>
        <w:jc w:val="both"/>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p w14:paraId="67BF966B"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3BA64845" w14:textId="77777777" w:rsidR="0062246F" w:rsidRDefault="0062246F"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5D113E">
      <w:pPr>
        <w:ind w:firstLine="360"/>
        <w:jc w:val="both"/>
      </w:pPr>
      <w:r>
        <w:t xml:space="preserve">The </w:t>
      </w:r>
      <w:bookmarkStart w:id="92" w:name="_Hlk8848117"/>
      <w:r>
        <w:t xml:space="preserve">cybersecurity keyword </w:t>
      </w:r>
      <w:bookmarkEnd w:id="92"/>
      <w:r>
        <w:t>list which used as a keyword during fetching Turkish texts is also stored in “config.py”. The list is as below.</w:t>
      </w:r>
      <w:r w:rsidR="009151FA">
        <w:t xml:space="preserve"> </w:t>
      </w:r>
    </w:p>
    <w:p w14:paraId="0773AA23" w14:textId="0262EB4D" w:rsidR="00225459" w:rsidRDefault="00474F9F" w:rsidP="0062246F">
      <w:pPr>
        <w:pStyle w:val="ListeParagraf"/>
        <w:numPr>
          <w:ilvl w:val="0"/>
          <w:numId w:val="12"/>
        </w:numPr>
        <w:jc w:val="both"/>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D2CB8B8" w14:textId="77777777" w:rsidR="005D113E" w:rsidRDefault="005D113E" w:rsidP="0062246F">
      <w:pPr>
        <w:jc w:val="both"/>
      </w:pPr>
    </w:p>
    <w:p w14:paraId="10DB51A6" w14:textId="025996BC" w:rsidR="008B4276" w:rsidRDefault="000E53BC" w:rsidP="00F11A72">
      <w:pPr>
        <w:ind w:firstLine="360"/>
        <w:jc w:val="both"/>
      </w:pPr>
      <w:r>
        <w:t>The list which will be used for named entity recognition step is as below. It is also stored in “config.py”.</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353303" w:rsidRPr="000F5A76" w14:paraId="3EDF5E2D" w14:textId="77777777" w:rsidTr="00E245DB">
        <w:trPr>
          <w:trHeight w:val="1260"/>
        </w:trPr>
        <w:tc>
          <w:tcPr>
            <w:tcW w:w="3060" w:type="dxa"/>
            <w:gridSpan w:val="2"/>
            <w:tcBorders>
              <w:top w:val="nil"/>
              <w:left w:val="nil"/>
              <w:bottom w:val="nil"/>
              <w:right w:val="nil"/>
            </w:tcBorders>
            <w:shd w:val="clear" w:color="auto" w:fill="auto"/>
            <w:noWrap/>
            <w:vAlign w:val="bottom"/>
            <w:hideMark/>
          </w:tcPr>
          <w:p w14:paraId="19FE03C9" w14:textId="2B66ADF9" w:rsidR="00353303" w:rsidRDefault="00353303" w:rsidP="00353303">
            <w:pPr>
              <w:spacing w:after="0"/>
              <w:rPr>
                <w:rFonts w:eastAsia="Times New Roman"/>
                <w:szCs w:val="24"/>
              </w:rPr>
            </w:pPr>
          </w:p>
          <w:p w14:paraId="626130A0" w14:textId="5131DCFF" w:rsidR="00353303" w:rsidRPr="000F5A76" w:rsidRDefault="00353303" w:rsidP="0035330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45934C35" w14:textId="77777777" w:rsidR="00353303" w:rsidRPr="000F5A76" w:rsidRDefault="00353303" w:rsidP="00353303">
            <w:pPr>
              <w:spacing w:after="0"/>
              <w:rPr>
                <w:rFonts w:eastAsia="Times New Roman"/>
                <w:sz w:val="20"/>
              </w:rPr>
            </w:pPr>
          </w:p>
        </w:tc>
      </w:tr>
      <w:tr w:rsidR="00D21736" w:rsidRPr="000F5A76" w14:paraId="716E0461" w14:textId="77777777" w:rsidTr="00E245DB">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2963B6F1" w14:textId="4A59BC11" w:rsidR="00D21736" w:rsidRPr="008B4276" w:rsidRDefault="00D21736" w:rsidP="00D21736">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D21736" w:rsidRPr="000F5A76" w14:paraId="5AC6F8D9" w14:textId="77777777" w:rsidTr="00E245DB">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54AECDC9" w14:textId="7486E45E"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51198317" w14:textId="433E7BD3"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D21736" w:rsidRPr="000F5A76" w14:paraId="72CD88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AAEC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3A474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125B3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672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22F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A85B0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821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17E4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F4201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8F8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9319C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82D61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750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D69C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3CE61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FBE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B92B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897AB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7D30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AD04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15217B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8B9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EBA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76E835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6375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3A39D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E41C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D47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7EDC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D21736" w:rsidRPr="000F5A76" w14:paraId="426FB18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18F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0BCAC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w:t>
            </w:r>
          </w:p>
        </w:tc>
      </w:tr>
      <w:tr w:rsidR="00D21736" w:rsidRPr="000F5A76" w14:paraId="3C905C8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B45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B7E31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D21736" w:rsidRPr="000F5A76" w14:paraId="6B9A1A6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95E3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E105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1D727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F50D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18DC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AF22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61EB1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8B57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4FC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BC6C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954E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D21736" w:rsidRPr="000F5A76" w14:paraId="0359D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07B2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4A52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CF3E78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16AD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610C8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80AAF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058F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64548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60C4F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EC7B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41E57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FD04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511D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F1740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D21736" w:rsidRPr="000F5A76" w14:paraId="2C9C93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A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21F4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D21736" w:rsidRPr="000F5A76" w14:paraId="78123D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D579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A668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43F4E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F05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45F7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60ACC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A9FFF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CD4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792341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41C0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91EC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D21736" w:rsidRPr="000F5A76" w14:paraId="646E6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9006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4E71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3BF7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A28FF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7A7D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F72A2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5D6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C59E3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B52FD6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C816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603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9361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122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3000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BC59D1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13DB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BB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D2A57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288D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BC70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8A4C76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69F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1D6B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BF1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82AD8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472E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D21736" w:rsidRPr="000F5A76" w14:paraId="7126955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6945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972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9403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3CB7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4DE6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B488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552F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07D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925F6D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F422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D06E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20D56C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7AA0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680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BD4743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4C5A9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0AB5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2980D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7AE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6FF1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A59E61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5977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4014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0557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DBC9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C0D9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D21736" w:rsidRPr="000F5A76" w14:paraId="69B0B81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E4EB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35C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7B69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4147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AE2E5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835586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8ABA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2EF9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DC19E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8D20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E19ABA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095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DAE87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1521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DAA21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2F03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A902B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D21736" w:rsidRPr="000F5A76" w14:paraId="62DDB2F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892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4061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3FA3D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27E5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94BBE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5C4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21BE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3A897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817EC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B7BE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4A4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SGEM",</w:t>
            </w:r>
          </w:p>
        </w:tc>
      </w:tr>
      <w:tr w:rsidR="00D21736" w:rsidRPr="000F5A76" w14:paraId="43E50D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D81A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8254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AE1F6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34D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E081D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711B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C09E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846D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74EDF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BB11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668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C2FA5C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D772D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5C8A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8EAE0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F824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A109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51EC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C24B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E550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F4239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AE417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72D4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D21736" w:rsidRPr="000F5A76" w14:paraId="34D8A6C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9C59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317E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0D929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82F3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B4882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DDED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273B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171DC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2C62D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E487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1DB1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E66E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D79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225A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9297D0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238E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10DE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F779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AD82D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80EC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30032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010B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A1F04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D92C6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9B7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744D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4829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8851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EEB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60310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646E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FC16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28F48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AD7A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44BD8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E7D69A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A00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356C0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7633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C4C3A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5C49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42FC71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AA0A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5385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4696E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F52D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F26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A2D1F8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C662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F92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062C1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1FE3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6679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F8D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A100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9EE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1AB24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8322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0D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2545F3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A417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16D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6A1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A33D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7DF1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D21736" w:rsidRPr="000F5A76" w14:paraId="3F11D63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CD34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70D11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30618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53CF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58B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30CA1C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19688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CCEF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8DE0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A7CD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8753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043DAD1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ED46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B030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38A9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273F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FB9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D14FA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B9D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858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D9284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8D8F0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5991A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4624C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F56A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09B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1542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2B998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AD57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42FE67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6A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BDAF6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E3B61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4E48A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A796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7E100A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22CAF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D02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036E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E2178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AE47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E8EBC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A6EE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14730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D806B5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D5C6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3BE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BF018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1B1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1FB8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proofErr w:type="gram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proofErr w:type="gram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D938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F474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3755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063BD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5EDD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601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6D750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08F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506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18F8F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2ED1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204F5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F575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2A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B175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623C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A322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7B2C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8F2B8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AAD0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D0236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19ED9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9FCF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F94A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B2D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FE0B0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FA05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6BEB0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8073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EBAD8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497E04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2367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4A11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4B32E1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838E1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EE01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26A90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8FB6B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5252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89D8CF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32FBC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65FC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EB6B0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35C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9296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42DAA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10F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43B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93B30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E908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F914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82B2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483F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C76B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4024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045D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938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D21736" w:rsidRPr="000F5A76" w14:paraId="76996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C04B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1097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D21736" w:rsidRPr="000F5A76" w14:paraId="4DC905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C398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B473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2FEC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D8A8A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CADA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2EBF43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A2254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7D10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EF1D1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0410C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03C0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FF591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FA30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137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F00E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D2A5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2080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2A98C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302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55CD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KUR",</w:t>
            </w:r>
          </w:p>
        </w:tc>
      </w:tr>
      <w:tr w:rsidR="00D21736" w:rsidRPr="000F5A76" w14:paraId="6EFEEC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D8782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A069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CE05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CDF6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6996E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3B57E8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BA23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2F608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03BCB8E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C3AE7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084E9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68437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0E1D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90AD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B6CE8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F072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66D1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6E8DFA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0E5E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4BA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199CA7B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D7D5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2DB5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46F3A7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DBF2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6004B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F7EAF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22CB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3DC8F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E175F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11AC8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1496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6BF928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69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B82F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266D612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A2F5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ADD9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71F9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34F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26615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71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8C4FC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DD8F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B013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4712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3A1290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DA4C7F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ED43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4755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4B19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8C7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2728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56B3A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2C04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A491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B52B3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ADDDF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2909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AB4118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BC5A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DEA6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D21736" w:rsidRPr="000F5A76" w14:paraId="3397AB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1126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EEDC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GEB",</w:t>
            </w:r>
          </w:p>
        </w:tc>
      </w:tr>
      <w:tr w:rsidR="00D21736" w:rsidRPr="000F5A76" w14:paraId="6C20F4F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A9D9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14E8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B626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19E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A98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7D080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915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CF400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76DDC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E1BD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32EDA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988D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9F1B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EE6AD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2CFDB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76BC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33610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AC76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0D95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FB7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E49AF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D4F58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F49D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C3BD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EE0A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0E46E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18D12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5720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7A18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2117D5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1D344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ADF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CB53F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6BFA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77C46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9C291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51631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54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637FE8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663B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0EDC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F0E84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2C6B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1725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D21736" w:rsidRPr="000F5A76" w14:paraId="0BC6D6F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046D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F868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225C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0F4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2E417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F8B07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C042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BC32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977E73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9781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52E0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AC3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7EE4F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743F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A159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6C9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A922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D21736" w:rsidRPr="000F5A76" w14:paraId="3B2846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FF21D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55F8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C360E2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3240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2EF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9F4FFF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C9C1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0AF2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4F68532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0D85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BD90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D4D73D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49BF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52D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3A1B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614F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379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258F80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2C18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81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7CB4AC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3123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1A8E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B7F46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FF7B8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327A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FA4F6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BB3A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D320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F93C6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6974A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1A5D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E029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0E8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C3666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0A4D8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EEA2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C9E6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56DD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F2457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3B707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E0EED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86CC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60F1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3AF1F5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C6C7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DB23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24C71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749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104B4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C8B16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F7D2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502A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C71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EFA18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86C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03D7CC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88BB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97425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SYM",</w:t>
            </w:r>
          </w:p>
        </w:tc>
      </w:tr>
      <w:tr w:rsidR="00D21736" w:rsidRPr="000F5A76" w14:paraId="37360B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C0E7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870E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25D03E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5DCC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C67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E046E6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0C5B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1B57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AA4DE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0D175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45A3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0CBB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F390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01C5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89D0D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799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0ED2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4FAD4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29F2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5B98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347A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5C8F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2BB1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TT",</w:t>
            </w:r>
          </w:p>
        </w:tc>
      </w:tr>
      <w:tr w:rsidR="00D21736" w:rsidRPr="000F5A76" w14:paraId="37E3F1F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4FF38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D97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7768F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794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89D3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CBA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6575A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5ECC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768189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84B5D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414F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F231F4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84B1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A1A4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1730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736F4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8024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391B85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852A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46F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DA1DC2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5A0A6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4E8D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F6CA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872A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7EB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58C78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B18ED1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D10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8AA0D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FF4E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6ED9E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TEM"</w:t>
            </w:r>
          </w:p>
        </w:tc>
      </w:tr>
      <w:tr w:rsidR="00D21736" w:rsidRPr="000F5A76" w14:paraId="3FE0EF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CCD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FBB1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61F464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5675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E81ED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TM",</w:t>
            </w:r>
          </w:p>
        </w:tc>
      </w:tr>
      <w:tr w:rsidR="00D21736" w:rsidRPr="000F5A76" w14:paraId="327578B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BB357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3FE6B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D21736" w:rsidRPr="000F5A76" w14:paraId="511EFE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A5703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CE65A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BBCD9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D119DF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E6C9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3597E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FACAF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49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B0E1FE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51B45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03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FD37C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EB8D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902B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14141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F56BA6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3ABB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ED2ED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EAE4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2073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198CB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52C0D3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038F2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5550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BA338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57EE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56ADC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0D8D7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F8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6DCF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954AB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4B72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D21736" w:rsidRPr="000F5A76" w14:paraId="057524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CC38E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B0248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B78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4B88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2F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B065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5A3AA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894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D21736" w:rsidRPr="000F5A76" w14:paraId="2C13A1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66322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9E97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BC87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2D8EE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CF60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2FA419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B614C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75C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6EA75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75D99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2A6B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FF29E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15CD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73EA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EE0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A9B9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3679D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C657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2103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8307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0D8B07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C143C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545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6AD35AD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F5BEB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A30A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D21736" w:rsidRPr="000F5A76" w14:paraId="5B2AFE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951A40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0F89E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D8C77F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76019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278E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7CC66C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E25EA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56CB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BMM",</w:t>
            </w:r>
          </w:p>
        </w:tc>
      </w:tr>
      <w:tr w:rsidR="00D21736" w:rsidRPr="000F5A76" w14:paraId="03D281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8F7F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16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DD",</w:t>
            </w:r>
          </w:p>
        </w:tc>
      </w:tr>
      <w:tr w:rsidR="00D21736" w:rsidRPr="000F5A76" w14:paraId="660B57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B6CF4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3B61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BCDC24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355C7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95C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8BD74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A4328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3454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D286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CE39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90F3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48081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4863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0D8A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İ",</w:t>
            </w:r>
          </w:p>
        </w:tc>
      </w:tr>
      <w:tr w:rsidR="00D21736" w:rsidRPr="000F5A76" w14:paraId="548E52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0FA7B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367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D21736" w:rsidRPr="000F5A76" w14:paraId="197EE0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2CCB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A3FF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RT",</w:t>
            </w:r>
          </w:p>
        </w:tc>
      </w:tr>
      <w:tr w:rsidR="00D21736" w:rsidRPr="000F5A76" w14:paraId="3FCA054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8181E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60D4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5C5F6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3A02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71B8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F18290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7EFA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6072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54DF72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E9B6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035E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97FBA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0F36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B1B5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1BE2C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42DA98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CC96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667F76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CCF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D946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2C59BD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8B56E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91BB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22E752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1F8445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61E6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456396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5A82D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E5B7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A",</w:t>
            </w:r>
          </w:p>
        </w:tc>
      </w:tr>
      <w:tr w:rsidR="00D21736" w:rsidRPr="000F5A76" w14:paraId="448F05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9C64E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D6C6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328D5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E03D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E99F3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İTAK",</w:t>
            </w:r>
          </w:p>
        </w:tc>
      </w:tr>
      <w:tr w:rsidR="00D21736" w:rsidRPr="000F5A76" w14:paraId="0C1FB54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853EA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C1B3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D21736" w:rsidRPr="000F5A76" w14:paraId="0F02C2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7B4C1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224D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D21736" w:rsidRPr="000F5A76" w14:paraId="3016BC9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FB9DE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E5E1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DEMSAŞ"</w:t>
            </w:r>
          </w:p>
        </w:tc>
      </w:tr>
      <w:tr w:rsidR="00D21736" w:rsidRPr="000F5A76" w14:paraId="174F199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ED15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1C2C01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D21736" w:rsidRPr="000F5A76" w14:paraId="023C18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0950E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5DB0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D21736" w:rsidRPr="000F5A76" w14:paraId="63C98A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724CB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F5BF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İAŞ",</w:t>
            </w:r>
          </w:p>
        </w:tc>
      </w:tr>
      <w:tr w:rsidR="00D21736" w:rsidRPr="000F5A76" w14:paraId="1D8ECA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C6DC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005A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D21736" w:rsidRPr="000F5A76" w14:paraId="081F2AA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033B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FE200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TAŞ",</w:t>
            </w:r>
          </w:p>
        </w:tc>
      </w:tr>
      <w:tr w:rsidR="00D21736" w:rsidRPr="000F5A76" w14:paraId="35AD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4CD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3F1FA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CA0AE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5CB70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8E7704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D21736" w:rsidRPr="000F5A76" w14:paraId="52B234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11674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B513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EBF4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983068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9F1B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İK",</w:t>
            </w:r>
          </w:p>
        </w:tc>
      </w:tr>
      <w:tr w:rsidR="00D21736" w:rsidRPr="000F5A76" w14:paraId="117127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FD525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4C840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858BB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0927D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4A6E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6E6EB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4DB8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A3830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1A1F379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D80CD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7052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73DE89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A395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A2E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AA9C1E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3E48C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7B5C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BB",</w:t>
            </w:r>
          </w:p>
        </w:tc>
      </w:tr>
      <w:tr w:rsidR="00D21736" w:rsidRPr="000F5A76" w14:paraId="0B755C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F81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802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E2203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664B6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6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D21736" w:rsidRPr="000F5A76" w14:paraId="71FAF04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F9A76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971B3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0C412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E1C17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C6F5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63B69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0A6A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970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D21736" w:rsidRPr="000F5A76" w14:paraId="5AF4A4D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59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58DBCA" w14:textId="4C77DD94"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6DC901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6542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B6B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D21736" w:rsidRPr="000F5A76" w14:paraId="31C748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651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A270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D21736" w:rsidRPr="000F5A76" w14:paraId="422B15D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2B737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EF9D9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060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F0EB4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7E38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7375D5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9DDF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84BD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31643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87C64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CD61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E38D6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24C5E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C7D4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872FD5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954E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0435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ABBCE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6E1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1C6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4826A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F7EDB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66C4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5C888B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A2FB4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2FA4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B8C58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30D5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7A87C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CB30B0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F724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7503F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08E1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BBB2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B190B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90D2F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CED0E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3014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D21736" w:rsidRPr="000F5A76" w14:paraId="1D4FE2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6F9351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7700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9811E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AA414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97F4D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C3A0D7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EF491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859F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EDC5A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23A48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6C03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296F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9327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626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38C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A8EA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5F61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ÖK",</w:t>
            </w:r>
          </w:p>
        </w:tc>
      </w:tr>
      <w:tr w:rsidR="00D21736" w:rsidRPr="000F5A76" w14:paraId="4B1C3AE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95D48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C60E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B53D7F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0DAC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9EB3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SK",</w:t>
            </w:r>
          </w:p>
        </w:tc>
      </w:tr>
    </w:tbl>
    <w:p w14:paraId="6A57AE24" w14:textId="7CF09BA2" w:rsidR="00225459" w:rsidRDefault="00225459" w:rsidP="009D5871"/>
    <w:p w14:paraId="358FA3B1" w14:textId="6287914B" w:rsidR="00353303" w:rsidRDefault="00353303" w:rsidP="0062246F">
      <w:pPr>
        <w:jc w:val="both"/>
      </w:pPr>
    </w:p>
    <w:p w14:paraId="7252DF7C" w14:textId="668A589A" w:rsidR="00353303" w:rsidRDefault="009A4227" w:rsidP="0062246F">
      <w:pPr>
        <w:ind w:firstLine="720"/>
        <w:jc w:val="both"/>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62246F">
      <w:pPr>
        <w:pStyle w:val="Balk3"/>
        <w:spacing w:line="240" w:lineRule="auto"/>
        <w:jc w:val="both"/>
      </w:pPr>
      <w:bookmarkStart w:id="93" w:name="_Toc9467533"/>
      <w:r w:rsidRPr="00C93AC5">
        <w:t>hurriyetApiToDb</w:t>
      </w:r>
      <w:r w:rsidR="00BB6069" w:rsidRPr="00C93AC5">
        <w:t>.py</w:t>
      </w:r>
      <w:r w:rsidRPr="00C93AC5">
        <w:t xml:space="preserve"> File</w:t>
      </w:r>
      <w:bookmarkEnd w:id="93"/>
    </w:p>
    <w:p w14:paraId="26AB214E" w14:textId="77777777" w:rsidR="00D51898" w:rsidRPr="00D51898" w:rsidRDefault="00D51898" w:rsidP="0062246F">
      <w:pPr>
        <w:jc w:val="both"/>
      </w:pPr>
    </w:p>
    <w:p w14:paraId="33F5E462" w14:textId="60DC54D2" w:rsidR="00022F76" w:rsidRDefault="00D51898" w:rsidP="0062246F">
      <w:pPr>
        <w:ind w:firstLine="720"/>
        <w:jc w:val="both"/>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6B0C61">
      <w:pPr>
        <w:pStyle w:val="ListeParagraf"/>
        <w:numPr>
          <w:ilvl w:val="0"/>
          <w:numId w:val="12"/>
        </w:numPr>
        <w:spacing w:before="0"/>
        <w:jc w:val="both"/>
      </w:pPr>
      <w:r>
        <w:t>requests</w:t>
      </w:r>
    </w:p>
    <w:p w14:paraId="0131AEAF" w14:textId="7617C229" w:rsidR="00022F76" w:rsidRDefault="00022F76" w:rsidP="006B0C61">
      <w:pPr>
        <w:pStyle w:val="ListeParagraf"/>
        <w:numPr>
          <w:ilvl w:val="0"/>
          <w:numId w:val="12"/>
        </w:numPr>
        <w:spacing w:before="0"/>
        <w:jc w:val="both"/>
      </w:pPr>
      <w:r>
        <w:t>json</w:t>
      </w:r>
    </w:p>
    <w:p w14:paraId="6A072AFD" w14:textId="0D62E75D" w:rsidR="00022F76" w:rsidRDefault="00022F76" w:rsidP="006B0C61">
      <w:pPr>
        <w:pStyle w:val="ListeParagraf"/>
        <w:numPr>
          <w:ilvl w:val="0"/>
          <w:numId w:val="12"/>
        </w:numPr>
        <w:spacing w:before="0"/>
        <w:jc w:val="both"/>
      </w:pPr>
      <w:r>
        <w:t>time</w:t>
      </w:r>
    </w:p>
    <w:p w14:paraId="564C44A1" w14:textId="449040C2" w:rsidR="005F7778" w:rsidRDefault="00022F76" w:rsidP="006B0C61">
      <w:pPr>
        <w:pStyle w:val="ListeParagraf"/>
        <w:numPr>
          <w:ilvl w:val="0"/>
          <w:numId w:val="12"/>
        </w:numPr>
        <w:spacing w:before="0"/>
        <w:jc w:val="both"/>
      </w:pPr>
      <w:r>
        <w:t xml:space="preserve">sched </w:t>
      </w:r>
    </w:p>
    <w:p w14:paraId="6D1122A6" w14:textId="77777777" w:rsidR="006B0C61" w:rsidRDefault="006B0C61" w:rsidP="006B0C61">
      <w:pPr>
        <w:ind w:left="360"/>
        <w:jc w:val="both"/>
      </w:pPr>
    </w:p>
    <w:p w14:paraId="4EFECAC0" w14:textId="39E43039" w:rsidR="00D51898" w:rsidRDefault="00D51898" w:rsidP="0062246F">
      <w:pPr>
        <w:jc w:val="both"/>
      </w:pPr>
      <w:r>
        <w:t>The code does the following</w:t>
      </w:r>
      <w:r w:rsidRPr="00D51898">
        <w:t xml:space="preserve"> </w:t>
      </w:r>
      <w:r w:rsidR="00DE60C0">
        <w:t xml:space="preserve">explaining in </w:t>
      </w:r>
      <w:r>
        <w:t>p</w:t>
      </w:r>
      <w:r w:rsidRPr="00D51898">
        <w:t>seudo-cod</w:t>
      </w:r>
      <w:r>
        <w:t>e.</w:t>
      </w:r>
    </w:p>
    <w:p w14:paraId="008059FC" w14:textId="227CB360" w:rsidR="00D51898" w:rsidRDefault="00D51898" w:rsidP="0062246F">
      <w:pPr>
        <w:jc w:val="both"/>
      </w:pPr>
      <w:r>
        <w:t xml:space="preserve">    for each keyword in </w:t>
      </w:r>
      <w:r w:rsidRPr="00D51898">
        <w:t>cybersecurity keyword</w:t>
      </w:r>
      <w:r>
        <w:t xml:space="preserve"> list:</w:t>
      </w:r>
    </w:p>
    <w:p w14:paraId="5708C56E" w14:textId="2F53E3A7" w:rsidR="00D51898" w:rsidRDefault="00D51898" w:rsidP="0062246F">
      <w:pPr>
        <w:jc w:val="both"/>
      </w:pPr>
      <w:r>
        <w:t xml:space="preserve">       </w:t>
      </w:r>
      <w:r w:rsidR="009D1D5E">
        <w:tab/>
      </w:r>
      <w:r>
        <w:t xml:space="preserve">data = </w:t>
      </w:r>
      <w:proofErr w:type="spellStart"/>
      <w:proofErr w:type="gramStart"/>
      <w:r>
        <w:t>api.search</w:t>
      </w:r>
      <w:proofErr w:type="spellEnd"/>
      <w:proofErr w:type="gramEnd"/>
      <w:r>
        <w:t>(keyword)</w:t>
      </w:r>
    </w:p>
    <w:p w14:paraId="42115468" w14:textId="59C32FC0" w:rsidR="00353303" w:rsidRDefault="00D51898" w:rsidP="0062246F">
      <w:pPr>
        <w:jc w:val="both"/>
      </w:pPr>
      <w:r>
        <w:t xml:space="preserve">        </w:t>
      </w:r>
      <w:r w:rsidR="009D1D5E">
        <w:tab/>
      </w:r>
      <w:proofErr w:type="spellStart"/>
      <w:r>
        <w:t>writeDatabase</w:t>
      </w:r>
      <w:proofErr w:type="spellEnd"/>
      <w:r>
        <w:t>(data)</w:t>
      </w:r>
    </w:p>
    <w:p w14:paraId="300BAE9E" w14:textId="77777777" w:rsidR="006B0C61" w:rsidRDefault="006B0C61" w:rsidP="0062246F">
      <w:pPr>
        <w:jc w:val="both"/>
      </w:pPr>
    </w:p>
    <w:p w14:paraId="463D4CE2" w14:textId="009E4D02" w:rsidR="00A30200" w:rsidRPr="00C4717C" w:rsidRDefault="00BB6069" w:rsidP="0062246F">
      <w:pPr>
        <w:pStyle w:val="Balk3"/>
        <w:spacing w:line="240" w:lineRule="auto"/>
        <w:jc w:val="both"/>
      </w:pPr>
      <w:bookmarkStart w:id="94" w:name="_Toc9467534"/>
      <w:r w:rsidRPr="00C4717C">
        <w:lastRenderedPageBreak/>
        <w:t>ituNlpPipeline.py File</w:t>
      </w:r>
      <w:bookmarkEnd w:id="94"/>
    </w:p>
    <w:p w14:paraId="3DFA4A4D" w14:textId="480B68D3" w:rsidR="00DE60C0" w:rsidRDefault="00DE60C0" w:rsidP="0062246F">
      <w:pPr>
        <w:jc w:val="both"/>
      </w:pPr>
    </w:p>
    <w:p w14:paraId="1DFC0182" w14:textId="5CD60E40" w:rsidR="001D7406" w:rsidRDefault="001D7406" w:rsidP="0062246F">
      <w:pPr>
        <w:ind w:firstLine="720"/>
        <w:jc w:val="both"/>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62246F">
      <w:pPr>
        <w:jc w:val="both"/>
      </w:pPr>
      <w:r>
        <w:t>High</w:t>
      </w:r>
      <w:r w:rsidR="007625C6">
        <w:t>-</w:t>
      </w:r>
      <w:r>
        <w:t>level p</w:t>
      </w:r>
      <w:r w:rsidRPr="00D51898">
        <w:t>seudo-cod</w:t>
      </w:r>
      <w:r>
        <w:t>e of that process is as the following.</w:t>
      </w:r>
    </w:p>
    <w:p w14:paraId="48CB805C" w14:textId="5647B85B" w:rsidR="001D7406" w:rsidRDefault="001D7406" w:rsidP="006B0C61">
      <w:pPr>
        <w:pStyle w:val="ListeParagraf"/>
        <w:numPr>
          <w:ilvl w:val="0"/>
          <w:numId w:val="13"/>
        </w:numPr>
        <w:spacing w:before="0"/>
        <w:jc w:val="both"/>
      </w:pPr>
      <w:r>
        <w:t>Create a database connection</w:t>
      </w:r>
    </w:p>
    <w:p w14:paraId="3C44350A" w14:textId="46205C28" w:rsidR="001D7406" w:rsidRDefault="001D7406" w:rsidP="006B0C61">
      <w:pPr>
        <w:pStyle w:val="ListeParagraf"/>
        <w:numPr>
          <w:ilvl w:val="0"/>
          <w:numId w:val="13"/>
        </w:numPr>
        <w:spacing w:before="0"/>
        <w:jc w:val="both"/>
      </w:pPr>
      <w:r>
        <w:t>Select the rows of the database which has Status column = ‘0’</w:t>
      </w:r>
    </w:p>
    <w:p w14:paraId="0BAB4265" w14:textId="09F32039" w:rsidR="001D7406" w:rsidRDefault="001D7406" w:rsidP="006B0C61">
      <w:pPr>
        <w:pStyle w:val="ListeParagraf"/>
        <w:numPr>
          <w:ilvl w:val="0"/>
          <w:numId w:val="13"/>
        </w:numPr>
        <w:spacing w:before="0"/>
        <w:jc w:val="both"/>
      </w:pPr>
      <w:r>
        <w:t>Send the selected rows one by one to ITU NLP API to normalize their texts.</w:t>
      </w:r>
    </w:p>
    <w:p w14:paraId="4F27E36D" w14:textId="2A1DA05F" w:rsidR="001D7406" w:rsidRDefault="001D7406" w:rsidP="006B0C61">
      <w:pPr>
        <w:pStyle w:val="ListeParagraf"/>
        <w:numPr>
          <w:ilvl w:val="0"/>
          <w:numId w:val="13"/>
        </w:numPr>
        <w:spacing w:before="0"/>
        <w:jc w:val="both"/>
      </w:pPr>
      <w:r>
        <w:t>Wait 10 seconds between each request</w:t>
      </w:r>
    </w:p>
    <w:p w14:paraId="09F167D3" w14:textId="627C43C5" w:rsidR="001D7406" w:rsidRDefault="001D7406" w:rsidP="006B0C61">
      <w:pPr>
        <w:pStyle w:val="ListeParagraf"/>
        <w:numPr>
          <w:ilvl w:val="0"/>
          <w:numId w:val="13"/>
        </w:numPr>
        <w:spacing w:before="0"/>
        <w:jc w:val="both"/>
      </w:pPr>
      <w:r>
        <w:t xml:space="preserve">Update the database with </w:t>
      </w:r>
      <w:r w:rsidR="007625C6">
        <w:t xml:space="preserve">the </w:t>
      </w:r>
      <w:r>
        <w:t>responded text of ITU NLP API request and set their Status column with ‘1’</w:t>
      </w:r>
    </w:p>
    <w:p w14:paraId="00DB3A5E" w14:textId="2BCD54C2" w:rsidR="001D7406" w:rsidRDefault="001D7406" w:rsidP="006B0C61">
      <w:pPr>
        <w:pStyle w:val="ListeParagraf"/>
        <w:numPr>
          <w:ilvl w:val="0"/>
          <w:numId w:val="13"/>
        </w:numPr>
        <w:spacing w:before="0"/>
        <w:jc w:val="both"/>
      </w:pPr>
      <w:r>
        <w:t>Wait one minute before next control of the database for new entries.</w:t>
      </w:r>
    </w:p>
    <w:p w14:paraId="7F396C6A" w14:textId="77777777" w:rsidR="006B0C61" w:rsidRDefault="006B0C61" w:rsidP="006B0C61">
      <w:pPr>
        <w:ind w:left="360"/>
        <w:jc w:val="both"/>
      </w:pPr>
    </w:p>
    <w:p w14:paraId="095C89CB" w14:textId="3873EB9D" w:rsidR="001D7406" w:rsidRDefault="001D7406" w:rsidP="0062246F">
      <w:pPr>
        <w:jc w:val="both"/>
      </w:pPr>
      <w:r>
        <w:t xml:space="preserve">It imports the following python libraries to use. </w:t>
      </w:r>
    </w:p>
    <w:p w14:paraId="5895F816" w14:textId="5222B323" w:rsidR="001D7406" w:rsidRDefault="001D7406" w:rsidP="006B0C61">
      <w:pPr>
        <w:pStyle w:val="ListeParagraf"/>
        <w:numPr>
          <w:ilvl w:val="0"/>
          <w:numId w:val="14"/>
        </w:numPr>
        <w:spacing w:before="0"/>
        <w:jc w:val="both"/>
      </w:pPr>
      <w:r>
        <w:t>time</w:t>
      </w:r>
    </w:p>
    <w:p w14:paraId="0C5B41E1" w14:textId="183F1C09" w:rsidR="001D7406" w:rsidRDefault="001D7406" w:rsidP="006B0C61">
      <w:pPr>
        <w:pStyle w:val="ListeParagraf"/>
        <w:numPr>
          <w:ilvl w:val="0"/>
          <w:numId w:val="14"/>
        </w:numPr>
        <w:spacing w:before="0"/>
        <w:jc w:val="both"/>
      </w:pPr>
      <w:r>
        <w:t>re</w:t>
      </w:r>
    </w:p>
    <w:p w14:paraId="26729039" w14:textId="2AC190A3" w:rsidR="001D7406" w:rsidRDefault="001D7406" w:rsidP="006B0C61">
      <w:pPr>
        <w:pStyle w:val="ListeParagraf"/>
        <w:numPr>
          <w:ilvl w:val="0"/>
          <w:numId w:val="14"/>
        </w:numPr>
        <w:spacing w:before="0"/>
        <w:jc w:val="both"/>
      </w:pPr>
      <w:proofErr w:type="spellStart"/>
      <w:r>
        <w:t>urllib</w:t>
      </w:r>
      <w:proofErr w:type="spellEnd"/>
    </w:p>
    <w:p w14:paraId="5ED67A21" w14:textId="77777777" w:rsidR="001D7406" w:rsidRDefault="001D7406" w:rsidP="0062246F">
      <w:pPr>
        <w:jc w:val="both"/>
      </w:pPr>
    </w:p>
    <w:p w14:paraId="52C5D33F" w14:textId="1F33EC67" w:rsidR="001D7406" w:rsidRPr="00385AF3" w:rsidRDefault="001D7406" w:rsidP="0062246F">
      <w:pPr>
        <w:pStyle w:val="Balk3"/>
        <w:spacing w:line="240" w:lineRule="auto"/>
        <w:jc w:val="both"/>
      </w:pPr>
      <w:bookmarkStart w:id="95" w:name="_Hlk8860976"/>
      <w:bookmarkStart w:id="96" w:name="_Toc9467535"/>
      <w:r w:rsidRPr="00385AF3">
        <w:t>securityEventsWebPortal</w:t>
      </w:r>
      <w:bookmarkEnd w:id="95"/>
      <w:r w:rsidRPr="00385AF3">
        <w:t>.py File</w:t>
      </w:r>
      <w:bookmarkEnd w:id="96"/>
    </w:p>
    <w:p w14:paraId="27C5A743" w14:textId="64AE72C7" w:rsidR="001D7406" w:rsidRDefault="001D7406" w:rsidP="0062246F">
      <w:pPr>
        <w:jc w:val="both"/>
      </w:pPr>
    </w:p>
    <w:p w14:paraId="3A01B6C8" w14:textId="12B52D36" w:rsidR="00B942D7" w:rsidRDefault="001D7406" w:rsidP="0062246F">
      <w:pPr>
        <w:ind w:firstLine="720"/>
        <w:jc w:val="both"/>
      </w:pPr>
      <w:r>
        <w:t xml:space="preserve">It has the process code </w:t>
      </w:r>
      <w:r w:rsidR="00B942D7">
        <w:t xml:space="preserve">which </w:t>
      </w:r>
      <w:r>
        <w:t>regularly checks the database for finding new entries with Status ‘1’ column. Status=’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4B94260A" w14:textId="77777777" w:rsidR="009A7BA1" w:rsidRDefault="009A7BA1" w:rsidP="0062246F">
      <w:pPr>
        <w:ind w:firstLine="720"/>
        <w:jc w:val="both"/>
      </w:pPr>
    </w:p>
    <w:p w14:paraId="6ECDE747" w14:textId="77777777" w:rsidR="00B942D7" w:rsidRDefault="00B942D7" w:rsidP="0062246F">
      <w:pPr>
        <w:jc w:val="both"/>
      </w:pPr>
      <w:r>
        <w:t xml:space="preserve">It imports the following python libraries to use. </w:t>
      </w:r>
    </w:p>
    <w:p w14:paraId="263A0D60" w14:textId="73C12291" w:rsidR="00B942D7" w:rsidRDefault="00B942D7" w:rsidP="006B0C61">
      <w:pPr>
        <w:pStyle w:val="ListeParagraf"/>
        <w:numPr>
          <w:ilvl w:val="0"/>
          <w:numId w:val="15"/>
        </w:numPr>
        <w:spacing w:before="0"/>
        <w:jc w:val="both"/>
      </w:pPr>
      <w:r>
        <w:t>re</w:t>
      </w:r>
    </w:p>
    <w:p w14:paraId="1C1FD280" w14:textId="3F5655B3" w:rsidR="00B942D7" w:rsidRDefault="00B942D7" w:rsidP="006B0C61">
      <w:pPr>
        <w:pStyle w:val="ListeParagraf"/>
        <w:numPr>
          <w:ilvl w:val="0"/>
          <w:numId w:val="15"/>
        </w:numPr>
        <w:spacing w:before="0"/>
        <w:jc w:val="both"/>
      </w:pPr>
      <w:r>
        <w:t>string</w:t>
      </w:r>
    </w:p>
    <w:p w14:paraId="6D0DBD22" w14:textId="4825F6B7" w:rsidR="00B942D7" w:rsidRDefault="00B942D7" w:rsidP="006B0C61">
      <w:pPr>
        <w:pStyle w:val="ListeParagraf"/>
        <w:numPr>
          <w:ilvl w:val="0"/>
          <w:numId w:val="15"/>
        </w:numPr>
        <w:spacing w:before="0"/>
        <w:jc w:val="both"/>
      </w:pPr>
      <w:r>
        <w:t>datetime</w:t>
      </w:r>
    </w:p>
    <w:p w14:paraId="431DC24E" w14:textId="516A4A10" w:rsidR="00B942D7" w:rsidRDefault="00B942D7" w:rsidP="006B0C61">
      <w:pPr>
        <w:pStyle w:val="ListeParagraf"/>
        <w:numPr>
          <w:ilvl w:val="0"/>
          <w:numId w:val="15"/>
        </w:numPr>
        <w:spacing w:before="0"/>
        <w:jc w:val="both"/>
      </w:pPr>
      <w:proofErr w:type="spellStart"/>
      <w:r>
        <w:t>BeautifulSoup</w:t>
      </w:r>
      <w:proofErr w:type="spellEnd"/>
    </w:p>
    <w:p w14:paraId="6888AF80" w14:textId="77CDB116" w:rsidR="00B942D7" w:rsidRDefault="00B942D7" w:rsidP="0062246F">
      <w:pPr>
        <w:pStyle w:val="ListeParagraf"/>
        <w:numPr>
          <w:ilvl w:val="0"/>
          <w:numId w:val="15"/>
        </w:numPr>
        <w:spacing w:before="0"/>
        <w:jc w:val="both"/>
      </w:pPr>
      <w:r>
        <w:t>import time</w:t>
      </w:r>
    </w:p>
    <w:p w14:paraId="6C710AA9" w14:textId="6609AD91" w:rsidR="00B942D7" w:rsidRDefault="00B942D7" w:rsidP="0062246F">
      <w:pPr>
        <w:ind w:firstLine="720"/>
        <w:jc w:val="both"/>
      </w:pPr>
      <w:r>
        <w:lastRenderedPageBreak/>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62246F">
      <w:pPr>
        <w:jc w:val="both"/>
      </w:pPr>
    </w:p>
    <w:p w14:paraId="6EA5FEDA" w14:textId="5D3751EC" w:rsidR="00D92592" w:rsidRPr="00C60C8B" w:rsidRDefault="00D92592" w:rsidP="0062246F">
      <w:pPr>
        <w:pStyle w:val="Balk3"/>
        <w:spacing w:line="240" w:lineRule="auto"/>
        <w:jc w:val="both"/>
      </w:pPr>
      <w:bookmarkStart w:id="97" w:name="_Toc9467536"/>
      <w:r w:rsidRPr="00C60C8B">
        <w:t>sqliteOperations.py File</w:t>
      </w:r>
      <w:bookmarkEnd w:id="97"/>
    </w:p>
    <w:p w14:paraId="481D8C51" w14:textId="309CD213" w:rsidR="00D92592" w:rsidRDefault="00D92592" w:rsidP="0062246F">
      <w:pPr>
        <w:jc w:val="both"/>
      </w:pPr>
    </w:p>
    <w:p w14:paraId="53C287EC" w14:textId="78B28178" w:rsidR="00D92592" w:rsidRDefault="00D92592" w:rsidP="0062246F">
      <w:pPr>
        <w:ind w:firstLine="720"/>
        <w:jc w:val="both"/>
      </w:pPr>
      <w:r>
        <w:t>We develop a library for commonly used SQLite operations in our software system.</w:t>
      </w:r>
      <w:r w:rsidR="0062246F">
        <w:t xml:space="preserve"> </w:t>
      </w:r>
      <w:r>
        <w:t>It contains the following methods.</w:t>
      </w:r>
    </w:p>
    <w:p w14:paraId="0B33E3CB" w14:textId="148382DD" w:rsidR="00D92592" w:rsidRDefault="00D92592" w:rsidP="006B0C61">
      <w:pPr>
        <w:pStyle w:val="ListeParagraf"/>
        <w:numPr>
          <w:ilvl w:val="0"/>
          <w:numId w:val="16"/>
        </w:numPr>
        <w:spacing w:before="0"/>
        <w:jc w:val="both"/>
      </w:pPr>
      <w:r w:rsidRPr="00D92592">
        <w:t>Create</w:t>
      </w:r>
      <w:r>
        <w:t xml:space="preserve"> </w:t>
      </w:r>
      <w:r w:rsidRPr="00D92592">
        <w:t>SQLite</w:t>
      </w:r>
      <w:r>
        <w:t xml:space="preserve"> </w:t>
      </w:r>
      <w:r w:rsidRPr="00D92592">
        <w:t>Table</w:t>
      </w:r>
    </w:p>
    <w:p w14:paraId="194EA127" w14:textId="11027A36" w:rsidR="00D92592" w:rsidRDefault="00D92592" w:rsidP="006B0C61">
      <w:pPr>
        <w:pStyle w:val="ListeParagraf"/>
        <w:numPr>
          <w:ilvl w:val="0"/>
          <w:numId w:val="16"/>
        </w:numPr>
        <w:spacing w:before="0"/>
        <w:jc w:val="both"/>
      </w:pPr>
      <w:r w:rsidRPr="00D92592">
        <w:t>Create</w:t>
      </w:r>
      <w:r>
        <w:t xml:space="preserve"> </w:t>
      </w:r>
      <w:r w:rsidRPr="00D92592">
        <w:t>Connection</w:t>
      </w:r>
    </w:p>
    <w:p w14:paraId="0600C6AA" w14:textId="61D931E3" w:rsidR="00D92592" w:rsidRDefault="00D92592" w:rsidP="006B0C61">
      <w:pPr>
        <w:pStyle w:val="ListeParagraf"/>
        <w:numPr>
          <w:ilvl w:val="0"/>
          <w:numId w:val="16"/>
        </w:numPr>
        <w:spacing w:before="0"/>
        <w:jc w:val="both"/>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6B0C61">
      <w:pPr>
        <w:pStyle w:val="ListeParagraf"/>
        <w:numPr>
          <w:ilvl w:val="0"/>
          <w:numId w:val="16"/>
        </w:numPr>
        <w:spacing w:before="0"/>
        <w:jc w:val="both"/>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62246F">
      <w:pPr>
        <w:jc w:val="both"/>
      </w:pPr>
    </w:p>
    <w:p w14:paraId="05AB7441" w14:textId="2050EBB1" w:rsidR="00353303" w:rsidRDefault="00D92592" w:rsidP="0062246F">
      <w:pPr>
        <w:jc w:val="both"/>
      </w:pPr>
      <w:r>
        <w:t xml:space="preserve">It imports the following python libraries to use. </w:t>
      </w:r>
    </w:p>
    <w:p w14:paraId="4CC0836F" w14:textId="4F8A0A21" w:rsidR="00D92592" w:rsidRDefault="00D92592" w:rsidP="006B0C61">
      <w:pPr>
        <w:pStyle w:val="ListeParagraf"/>
        <w:numPr>
          <w:ilvl w:val="0"/>
          <w:numId w:val="17"/>
        </w:numPr>
        <w:spacing w:before="0"/>
        <w:jc w:val="both"/>
      </w:pPr>
      <w:r>
        <w:t>sqlite3</w:t>
      </w:r>
    </w:p>
    <w:p w14:paraId="107F1B2F" w14:textId="7E13900C" w:rsidR="00D92592" w:rsidRDefault="00D92592" w:rsidP="006B0C61">
      <w:pPr>
        <w:pStyle w:val="ListeParagraf"/>
        <w:numPr>
          <w:ilvl w:val="0"/>
          <w:numId w:val="17"/>
        </w:numPr>
        <w:spacing w:before="0"/>
        <w:jc w:val="both"/>
      </w:pPr>
      <w:r>
        <w:t>json</w:t>
      </w:r>
    </w:p>
    <w:p w14:paraId="6842DE78" w14:textId="66BD0FC9" w:rsidR="00D92592" w:rsidRDefault="00D92592" w:rsidP="006B0C61">
      <w:pPr>
        <w:pStyle w:val="ListeParagraf"/>
        <w:numPr>
          <w:ilvl w:val="0"/>
          <w:numId w:val="17"/>
        </w:numPr>
        <w:spacing w:before="0"/>
        <w:jc w:val="both"/>
      </w:pPr>
      <w:r>
        <w:t>datetime</w:t>
      </w:r>
    </w:p>
    <w:p w14:paraId="5AACCB9F" w14:textId="095938CD" w:rsidR="00353303" w:rsidRDefault="00D92592" w:rsidP="006B0C61">
      <w:pPr>
        <w:pStyle w:val="ListeParagraf"/>
        <w:numPr>
          <w:ilvl w:val="0"/>
          <w:numId w:val="17"/>
        </w:numPr>
        <w:spacing w:before="0"/>
        <w:jc w:val="both"/>
      </w:pPr>
      <w:proofErr w:type="spellStart"/>
      <w:r>
        <w:t>BeautifulSoup</w:t>
      </w:r>
      <w:proofErr w:type="spellEnd"/>
    </w:p>
    <w:p w14:paraId="245E22B6" w14:textId="0BD89FCF" w:rsidR="00353303" w:rsidRDefault="00353303" w:rsidP="0062246F">
      <w:pPr>
        <w:jc w:val="both"/>
      </w:pPr>
    </w:p>
    <w:p w14:paraId="1077729D" w14:textId="5500EB5D" w:rsidR="00790B5E" w:rsidRPr="000C6BE1" w:rsidRDefault="00790B5E" w:rsidP="0062246F">
      <w:pPr>
        <w:pStyle w:val="Balk3"/>
        <w:spacing w:line="240" w:lineRule="auto"/>
        <w:jc w:val="both"/>
      </w:pPr>
      <w:bookmarkStart w:id="98" w:name="_Toc9467537"/>
      <w:r w:rsidRPr="000C6BE1">
        <w:t>twitterStreamToDb.py File</w:t>
      </w:r>
      <w:bookmarkEnd w:id="98"/>
    </w:p>
    <w:p w14:paraId="62EC0BCA" w14:textId="148D2604" w:rsidR="00790B5E" w:rsidRDefault="00790B5E" w:rsidP="0062246F">
      <w:pPr>
        <w:jc w:val="both"/>
      </w:pPr>
    </w:p>
    <w:p w14:paraId="702B74B7" w14:textId="08D7E615" w:rsidR="00790B5E" w:rsidRDefault="00790B5E" w:rsidP="0062246F">
      <w:pPr>
        <w:ind w:firstLine="720"/>
        <w:jc w:val="both"/>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6B0C61">
      <w:pPr>
        <w:pStyle w:val="ListeParagraf"/>
        <w:numPr>
          <w:ilvl w:val="0"/>
          <w:numId w:val="18"/>
        </w:numPr>
        <w:spacing w:before="0"/>
        <w:jc w:val="both"/>
      </w:pPr>
      <w:proofErr w:type="spellStart"/>
      <w:r>
        <w:t>tweepy</w:t>
      </w:r>
      <w:proofErr w:type="spellEnd"/>
      <w:r>
        <w:t xml:space="preserve"> </w:t>
      </w:r>
    </w:p>
    <w:p w14:paraId="7A531440" w14:textId="76B8A3D8" w:rsidR="00BF2DA3" w:rsidRDefault="00BF2DA3" w:rsidP="006B0C61">
      <w:pPr>
        <w:pStyle w:val="ListeParagraf"/>
        <w:numPr>
          <w:ilvl w:val="0"/>
          <w:numId w:val="18"/>
        </w:numPr>
        <w:spacing w:before="0"/>
        <w:jc w:val="both"/>
      </w:pPr>
      <w:r>
        <w:t>string</w:t>
      </w:r>
    </w:p>
    <w:p w14:paraId="603CE664" w14:textId="4345C9FA" w:rsidR="00BF2DA3" w:rsidRDefault="00BF2DA3" w:rsidP="006B0C61">
      <w:pPr>
        <w:pStyle w:val="ListeParagraf"/>
        <w:numPr>
          <w:ilvl w:val="0"/>
          <w:numId w:val="18"/>
        </w:numPr>
        <w:spacing w:before="0"/>
        <w:jc w:val="both"/>
      </w:pPr>
      <w:r>
        <w:t>sqlite3</w:t>
      </w:r>
    </w:p>
    <w:p w14:paraId="1B5F7002" w14:textId="731DD6EC" w:rsidR="00BF2DA3" w:rsidRDefault="00BF2DA3" w:rsidP="006B0C61">
      <w:pPr>
        <w:pStyle w:val="ListeParagraf"/>
        <w:numPr>
          <w:ilvl w:val="0"/>
          <w:numId w:val="18"/>
        </w:numPr>
        <w:spacing w:before="0"/>
        <w:jc w:val="both"/>
      </w:pPr>
      <w:r>
        <w:t>time</w:t>
      </w:r>
    </w:p>
    <w:p w14:paraId="5ACAFF2A" w14:textId="73E33EC6" w:rsidR="0062246F" w:rsidRDefault="0062246F" w:rsidP="0062246F">
      <w:pPr>
        <w:pStyle w:val="ListeParagraf"/>
        <w:ind w:left="720"/>
        <w:jc w:val="both"/>
      </w:pPr>
    </w:p>
    <w:p w14:paraId="6FEC26AA" w14:textId="519447F6" w:rsidR="006B0C61" w:rsidRDefault="006B0C61" w:rsidP="0062246F">
      <w:pPr>
        <w:pStyle w:val="ListeParagraf"/>
        <w:ind w:left="720"/>
        <w:jc w:val="both"/>
      </w:pPr>
    </w:p>
    <w:p w14:paraId="40997A1D" w14:textId="77777777" w:rsidR="006B0C61" w:rsidRDefault="006B0C61" w:rsidP="0062246F">
      <w:pPr>
        <w:pStyle w:val="ListeParagraf"/>
        <w:ind w:left="720"/>
        <w:jc w:val="both"/>
      </w:pPr>
    </w:p>
    <w:p w14:paraId="1B20978D" w14:textId="40E06536" w:rsidR="00790B5E" w:rsidRDefault="00790B5E" w:rsidP="00553265">
      <w:pPr>
        <w:jc w:val="both"/>
      </w:pPr>
      <w:r>
        <w:lastRenderedPageBreak/>
        <w:t>The code does the following</w:t>
      </w:r>
      <w:r w:rsidRPr="00D51898">
        <w:t xml:space="preserve"> </w:t>
      </w:r>
      <w:r>
        <w:t>explaining in p</w:t>
      </w:r>
      <w:r w:rsidRPr="00D51898">
        <w:t>seudo-cod</w:t>
      </w:r>
      <w:r>
        <w:t>e.</w:t>
      </w:r>
    </w:p>
    <w:p w14:paraId="7264A8EF" w14:textId="173DDCD3" w:rsidR="00B0196C" w:rsidRDefault="00B0196C" w:rsidP="006B0C61">
      <w:pPr>
        <w:pStyle w:val="ListeParagraf"/>
        <w:numPr>
          <w:ilvl w:val="0"/>
          <w:numId w:val="20"/>
        </w:numPr>
        <w:spacing w:before="0"/>
        <w:jc w:val="both"/>
      </w:pPr>
      <w:r>
        <w:t xml:space="preserve">Connect the Twitter API with using </w:t>
      </w:r>
      <w:proofErr w:type="spellStart"/>
      <w:r>
        <w:t>Tweepy</w:t>
      </w:r>
      <w:proofErr w:type="spellEnd"/>
      <w:r>
        <w:t xml:space="preserve"> library</w:t>
      </w:r>
    </w:p>
    <w:p w14:paraId="601C9EB9" w14:textId="7B97B09D" w:rsidR="00B0196C" w:rsidRDefault="00B0196C" w:rsidP="006B0C61">
      <w:pPr>
        <w:pStyle w:val="ListeParagraf"/>
        <w:numPr>
          <w:ilvl w:val="0"/>
          <w:numId w:val="20"/>
        </w:numPr>
        <w:spacing w:before="0"/>
        <w:jc w:val="both"/>
      </w:pPr>
      <w:r>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6B0C61">
      <w:pPr>
        <w:pStyle w:val="ListeParagraf"/>
        <w:numPr>
          <w:ilvl w:val="0"/>
          <w:numId w:val="20"/>
        </w:numPr>
        <w:spacing w:before="0"/>
        <w:jc w:val="both"/>
      </w:pPr>
      <w: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62246F">
      <w:pPr>
        <w:pStyle w:val="Balk3"/>
        <w:spacing w:line="240" w:lineRule="auto"/>
        <w:jc w:val="both"/>
      </w:pPr>
      <w:bookmarkStart w:id="99" w:name="_Toc9467538"/>
      <w:r w:rsidRPr="008B4EBA">
        <w:t>userInterface.html File</w:t>
      </w:r>
      <w:bookmarkEnd w:id="99"/>
    </w:p>
    <w:p w14:paraId="58E9A964" w14:textId="17144104" w:rsidR="00C23068" w:rsidRDefault="00C23068" w:rsidP="0062246F">
      <w:pPr>
        <w:jc w:val="both"/>
      </w:pPr>
    </w:p>
    <w:p w14:paraId="2EABC691" w14:textId="465DDC3B" w:rsidR="00C23068" w:rsidRPr="00C23068" w:rsidRDefault="00C23068" w:rsidP="0062246F">
      <w:pPr>
        <w:ind w:firstLine="720"/>
        <w:jc w:val="both"/>
      </w:pPr>
      <w:r>
        <w:t xml:space="preserve">At first, it includes a template </w:t>
      </w:r>
      <w:r w:rsidR="00A3794B">
        <w:t>HTML</w:t>
      </w:r>
      <w:r>
        <w:t xml:space="preserve"> file. “</w:t>
      </w:r>
      <w:r w:rsidRPr="00C23068">
        <w:t>securityEventsWebPortal</w:t>
      </w:r>
      <w:r>
        <w:t xml:space="preserve">.py”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484F2C13" w:rsidR="00353303" w:rsidRDefault="00353303" w:rsidP="0062246F">
      <w:pPr>
        <w:jc w:val="both"/>
      </w:pPr>
    </w:p>
    <w:p w14:paraId="205ABB42" w14:textId="53CE8B19" w:rsidR="00353303" w:rsidRDefault="00353303" w:rsidP="0062246F">
      <w:pPr>
        <w:jc w:val="both"/>
      </w:pPr>
    </w:p>
    <w:p w14:paraId="35BB19CC" w14:textId="65D9672C" w:rsidR="00353303" w:rsidRDefault="00353303" w:rsidP="0062246F">
      <w:pPr>
        <w:jc w:val="both"/>
      </w:pPr>
    </w:p>
    <w:p w14:paraId="6057E870" w14:textId="277CE848" w:rsidR="00353303" w:rsidRDefault="00353303" w:rsidP="009D5871"/>
    <w:p w14:paraId="7DE7D297" w14:textId="77777777" w:rsidR="00353303" w:rsidRDefault="00353303" w:rsidP="009D5871"/>
    <w:p w14:paraId="55541C4C" w14:textId="65F8F504" w:rsidR="00225459" w:rsidRDefault="00225459" w:rsidP="009D5871"/>
    <w:p w14:paraId="0093EE79" w14:textId="0807EC65" w:rsidR="000F5A76" w:rsidRDefault="000F5A76" w:rsidP="009D5871">
      <w:pPr>
        <w:rPr>
          <w:sz w:val="20"/>
          <w:lang w:val="en-GB" w:eastAsia="en-GB"/>
        </w:rPr>
      </w:pPr>
      <w:r>
        <w:fldChar w:fldCharType="begin"/>
      </w:r>
      <w:r>
        <w:instrText xml:space="preserve"> LINK Excel.Sheet.12 "Kitap1" "Sayfa1!R1C1:R308C2" \a \f 4 \h </w:instrText>
      </w:r>
      <w:r w:rsidR="00353303">
        <w:instrText xml:space="preserve"> \* MERGEFORMAT </w:instrText>
      </w:r>
      <w:r>
        <w:fldChar w:fldCharType="separate"/>
      </w:r>
    </w:p>
    <w:p w14:paraId="1ADC7C89" w14:textId="77F400AA" w:rsidR="000F5A76" w:rsidRDefault="000F5A76" w:rsidP="009D5871">
      <w:r>
        <w:fldChar w:fldCharType="end"/>
      </w:r>
    </w:p>
    <w:p w14:paraId="08488B99" w14:textId="483FC54A" w:rsidR="00225459" w:rsidRDefault="00225459" w:rsidP="009D5871"/>
    <w:p w14:paraId="51807C1A" w14:textId="4925D194" w:rsidR="008F1BA2" w:rsidRDefault="008F1BA2" w:rsidP="009D5871"/>
    <w:p w14:paraId="4AE5F654" w14:textId="7327CD01" w:rsidR="008F1BA2" w:rsidRDefault="008F1BA2" w:rsidP="009D5871"/>
    <w:p w14:paraId="58F08D0F" w14:textId="50FA3240" w:rsidR="008F1BA2" w:rsidRDefault="008F1BA2" w:rsidP="009D5871"/>
    <w:p w14:paraId="29669E9D" w14:textId="60DFACF3" w:rsidR="006B0C61" w:rsidRDefault="006B0C61" w:rsidP="009D5871"/>
    <w:p w14:paraId="7FFABDCA" w14:textId="514FF494" w:rsidR="006B0C61" w:rsidRDefault="006B0C61" w:rsidP="009D5871"/>
    <w:p w14:paraId="0366B7E6" w14:textId="16A995C6" w:rsidR="006B0C61" w:rsidRDefault="006B0C61" w:rsidP="009D5871"/>
    <w:p w14:paraId="02E38EA5" w14:textId="6EE40EE1" w:rsidR="006B0C61" w:rsidRDefault="006B0C61" w:rsidP="009D5871"/>
    <w:p w14:paraId="3E1BBDC2" w14:textId="494B9B29" w:rsidR="006B0C61" w:rsidRDefault="006B0C61" w:rsidP="009D5871"/>
    <w:p w14:paraId="748C4C02" w14:textId="454CD9F1" w:rsidR="006B0C61" w:rsidRDefault="006B0C61" w:rsidP="009D5871"/>
    <w:p w14:paraId="3051DE13" w14:textId="4FC14B7A" w:rsidR="006B0C61" w:rsidRDefault="006B0C61" w:rsidP="009D5871"/>
    <w:p w14:paraId="45797996" w14:textId="77777777" w:rsidR="006B0C61" w:rsidRDefault="006B0C61" w:rsidP="009D5871"/>
    <w:p w14:paraId="4CCEB7BA" w14:textId="316B3F5A" w:rsidR="008F1BA2" w:rsidRDefault="008F1BA2" w:rsidP="009D5871"/>
    <w:p w14:paraId="7A6A1EEE" w14:textId="54319C5A" w:rsidR="008F1BA2" w:rsidRDefault="008F1BA2"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lastRenderedPageBreak/>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00" w:name="_Toc9467539"/>
      <w:r w:rsidRPr="007E1CF6">
        <w:rPr>
          <w:noProof/>
          <w:szCs w:val="24"/>
        </w:rPr>
        <w:t>RESULTS</w:t>
      </w:r>
      <w:bookmarkEnd w:id="100"/>
    </w:p>
    <w:p w14:paraId="65266D67" w14:textId="0C966352" w:rsidR="005A65D7" w:rsidRDefault="005B50AD" w:rsidP="006B0C61">
      <w:pPr>
        <w:ind w:firstLine="432"/>
        <w:jc w:val="both"/>
      </w:pPr>
      <w:r w:rsidRPr="005B50AD">
        <w:t xml:space="preserve">In this section, we discuss the results of the cybersecurity events which are discovered by our software solution.  We focus on what our software system succeeded and what it did not achieve. We share </w:t>
      </w:r>
      <w:bookmarkStart w:id="101" w:name="_Hlk9365603"/>
      <w:r w:rsidRPr="005B50AD">
        <w:t>successful cybersecurity event detection samples</w:t>
      </w:r>
      <w:r w:rsidR="00583CFB">
        <w:t xml:space="preserve"> </w:t>
      </w:r>
      <w:bookmarkEnd w:id="101"/>
      <w:r w:rsidR="0015122B">
        <w:t>and</w:t>
      </w:r>
      <w:r w:rsidR="00583CFB">
        <w:t xml:space="preserve"> share the not successful cybersecurity event detection samples.</w:t>
      </w:r>
    </w:p>
    <w:p w14:paraId="371EF36C" w14:textId="77777777" w:rsidR="006B0C61" w:rsidRDefault="006B0C61" w:rsidP="0062246F">
      <w:pPr>
        <w:ind w:firstLine="720"/>
        <w:jc w:val="both"/>
      </w:pPr>
    </w:p>
    <w:p w14:paraId="2BEF453D" w14:textId="603A4968" w:rsidR="0015122B" w:rsidRDefault="0015122B" w:rsidP="006B0C61">
      <w:pPr>
        <w:ind w:firstLine="432"/>
        <w:jc w:val="both"/>
      </w:pPr>
      <w:r>
        <w:t>In Figure 14 below, the u</w:t>
      </w:r>
      <w:r w:rsidRPr="0015122B">
        <w:t xml:space="preserve">ser </w:t>
      </w:r>
      <w:r>
        <w:t>i</w:t>
      </w:r>
      <w:r w:rsidRPr="0015122B">
        <w:t>nterface of</w:t>
      </w:r>
      <w:r>
        <w:t xml:space="preserve"> our c</w:t>
      </w:r>
      <w:r w:rsidRPr="0015122B">
        <w:t xml:space="preserve">ybersecurity </w:t>
      </w:r>
      <w:r>
        <w:t>d</w:t>
      </w:r>
      <w:r w:rsidRPr="0015122B">
        <w:t xml:space="preserve">etection </w:t>
      </w:r>
      <w:r>
        <w:t>s</w:t>
      </w:r>
      <w:r w:rsidRPr="0015122B">
        <w:t>oftware</w:t>
      </w:r>
      <w:r>
        <w:t xml:space="preserve"> can be seen. As described </w:t>
      </w:r>
      <w:r w:rsidR="0026652D">
        <w:t>in</w:t>
      </w:r>
      <w:r>
        <w:t xml:space="preserve"> the previous subsection, it is a dynamically created </w:t>
      </w:r>
      <w:r w:rsidR="0026652D">
        <w:t>HTML</w:t>
      </w:r>
      <w:r>
        <w:t xml:space="preserve"> page. </w:t>
      </w:r>
      <w:r w:rsidRPr="0015122B">
        <w:t>We divide the events by their dates.</w:t>
      </w:r>
      <w:r>
        <w:t xml:space="preserve">  As cybersecurity event information, we represent an entity, a representative news title or tweet and a count which shows how many times the entity is seen in the data </w:t>
      </w:r>
      <w:r w:rsidR="00D116D6">
        <w:t>on</w:t>
      </w:r>
      <w:r>
        <w:t xml:space="preserve"> the same day.</w:t>
      </w:r>
    </w:p>
    <w:p w14:paraId="7D51CA47" w14:textId="77777777" w:rsidR="0062246F" w:rsidRDefault="0062246F" w:rsidP="0062246F">
      <w:pPr>
        <w:ind w:firstLine="720"/>
        <w:jc w:val="both"/>
      </w:pPr>
    </w:p>
    <w:p w14:paraId="23769EDE" w14:textId="77777777" w:rsidR="0015122B" w:rsidRDefault="0015122B" w:rsidP="0015122B">
      <w:pPr>
        <w:keepNext/>
        <w:spacing w:line="360" w:lineRule="auto"/>
        <w:jc w:val="center"/>
      </w:pPr>
      <w:r>
        <w:rPr>
          <w:noProof/>
        </w:rPr>
        <w:drawing>
          <wp:inline distT="0" distB="0" distL="0" distR="0" wp14:anchorId="07054B5E" wp14:editId="69DDBFC9">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760532" cy="4112290"/>
                    </a:xfrm>
                    <a:prstGeom prst="rect">
                      <a:avLst/>
                    </a:prstGeom>
                  </pic:spPr>
                </pic:pic>
              </a:graphicData>
            </a:graphic>
          </wp:inline>
        </w:drawing>
      </w:r>
    </w:p>
    <w:p w14:paraId="563ADA6F" w14:textId="4228E81C" w:rsidR="000C47FD" w:rsidRDefault="0015122B" w:rsidP="00DE08E5">
      <w:pPr>
        <w:pStyle w:val="ResimYazs"/>
        <w:jc w:val="center"/>
      </w:pPr>
      <w:bookmarkStart w:id="102" w:name="_Toc9467613"/>
      <w:r>
        <w:t xml:space="preserve">Figure </w:t>
      </w:r>
      <w:r>
        <w:fldChar w:fldCharType="begin"/>
      </w:r>
      <w:r>
        <w:instrText xml:space="preserve"> SEQ Figure \* ARABIC </w:instrText>
      </w:r>
      <w:r>
        <w:fldChar w:fldCharType="separate"/>
      </w:r>
      <w:r w:rsidR="00423167">
        <w:rPr>
          <w:noProof/>
        </w:rPr>
        <w:t>14</w:t>
      </w:r>
      <w:r>
        <w:fldChar w:fldCharType="end"/>
      </w:r>
      <w:r>
        <w:t xml:space="preserve"> </w:t>
      </w:r>
      <w:bookmarkStart w:id="103" w:name="_Hlk9371314"/>
      <w:r>
        <w:t>User Interface of the Cybersecurity Detection Software</w:t>
      </w:r>
      <w:bookmarkEnd w:id="102"/>
      <w:bookmarkEnd w:id="103"/>
    </w:p>
    <w:p w14:paraId="204EABBD" w14:textId="7D7D86AE" w:rsidR="00D11D65" w:rsidRDefault="00D11D65" w:rsidP="0062246F">
      <w:pPr>
        <w:pStyle w:val="Balk2"/>
        <w:jc w:val="both"/>
      </w:pPr>
      <w:bookmarkStart w:id="104" w:name="_Toc9467540"/>
      <w:r>
        <w:lastRenderedPageBreak/>
        <w:t>S</w:t>
      </w:r>
      <w:r w:rsidRPr="00D11D65">
        <w:t xml:space="preserve">uccessful </w:t>
      </w:r>
      <w:r>
        <w:t>C</w:t>
      </w:r>
      <w:r w:rsidRPr="00D11D65">
        <w:t xml:space="preserve">ybersecurity </w:t>
      </w:r>
      <w:r>
        <w:t>E</w:t>
      </w:r>
      <w:r w:rsidRPr="00D11D65">
        <w:t xml:space="preserve">vent </w:t>
      </w:r>
      <w:r>
        <w:t>D</w:t>
      </w:r>
      <w:r w:rsidRPr="00D11D65">
        <w:t xml:space="preserve">etection </w:t>
      </w:r>
      <w:r>
        <w:t>S</w:t>
      </w:r>
      <w:r w:rsidRPr="00D11D65">
        <w:t>amples</w:t>
      </w:r>
      <w:bookmarkEnd w:id="104"/>
    </w:p>
    <w:p w14:paraId="53A4C815" w14:textId="1E70C721" w:rsidR="00732834" w:rsidRDefault="00732834" w:rsidP="0062246F">
      <w:pPr>
        <w:jc w:val="both"/>
      </w:pPr>
    </w:p>
    <w:p w14:paraId="67940584" w14:textId="29072668" w:rsidR="00BF3AF2" w:rsidRPr="00732834" w:rsidRDefault="0093692E" w:rsidP="0062246F">
      <w:pPr>
        <w:ind w:firstLine="576"/>
        <w:jc w:val="both"/>
      </w:pPr>
      <w:r>
        <w:t xml:space="preserve">In the following subsections, </w:t>
      </w:r>
      <w:r w:rsidR="00736671">
        <w:t>we</w:t>
      </w:r>
      <w:r>
        <w:t xml:space="preserve"> share successful cybersecurity event detection sample</w:t>
      </w:r>
      <w:r w:rsidR="000C47FD">
        <w:t xml:space="preserve">s and briefly try to explain how </w:t>
      </w:r>
      <w:r w:rsidR="00DE08E5">
        <w:t>a security analyst can</w:t>
      </w:r>
      <w:r w:rsidR="000C47FD">
        <w:t xml:space="preserve"> use th</w:t>
      </w:r>
      <w:r w:rsidR="0007515B">
        <w:t>is</w:t>
      </w:r>
      <w:r w:rsidR="000C47FD">
        <w:t xml:space="preserve"> </w:t>
      </w:r>
      <w:r w:rsidR="0007515B">
        <w:t>information</w:t>
      </w:r>
      <w:r w:rsidR="000C47FD">
        <w:t>.</w:t>
      </w:r>
    </w:p>
    <w:p w14:paraId="65C462E2" w14:textId="77777777" w:rsidR="00D11D65" w:rsidRPr="00D11D65" w:rsidRDefault="00D11D65" w:rsidP="0062246F">
      <w:pPr>
        <w:jc w:val="both"/>
      </w:pPr>
    </w:p>
    <w:p w14:paraId="0F87F6A1" w14:textId="03D5EBD2" w:rsidR="003D1620" w:rsidRDefault="00345592" w:rsidP="0062246F">
      <w:pPr>
        <w:pStyle w:val="Balk3"/>
        <w:spacing w:line="240" w:lineRule="auto"/>
        <w:jc w:val="both"/>
      </w:pPr>
      <w:bookmarkStart w:id="105" w:name="_Toc9467541"/>
      <w:r w:rsidRPr="005B50AD">
        <w:t>WhatsApp</w:t>
      </w:r>
      <w:r w:rsidR="005B50AD" w:rsidRPr="005B50AD">
        <w:t xml:space="preserve"> Spyware Attack</w:t>
      </w:r>
      <w:bookmarkEnd w:id="105"/>
      <w:r w:rsidR="005B50AD" w:rsidRPr="005B50AD">
        <w:t xml:space="preserve"> </w:t>
      </w:r>
    </w:p>
    <w:p w14:paraId="40C493D5" w14:textId="77777777" w:rsidR="004963DE" w:rsidRPr="004963DE" w:rsidRDefault="004963DE" w:rsidP="0062246F">
      <w:pPr>
        <w:jc w:val="both"/>
      </w:pPr>
    </w:p>
    <w:p w14:paraId="4638F417" w14:textId="51032A2D" w:rsidR="0039163A" w:rsidRDefault="0039163A" w:rsidP="0062246F">
      <w:pPr>
        <w:jc w:val="both"/>
      </w:pPr>
      <w:r>
        <w:t xml:space="preserve">As can be seen in the figure below, our software system can detect this event </w:t>
      </w:r>
      <w:r w:rsidR="00DB7010">
        <w:t>on</w:t>
      </w:r>
      <w:r>
        <w:t xml:space="preserve"> 5 May 2019. However, there are two different entities about the same event. </w:t>
      </w:r>
    </w:p>
    <w:p w14:paraId="4CFB83A8" w14:textId="77777777" w:rsidR="0062246F" w:rsidRDefault="0062246F" w:rsidP="0062246F">
      <w:pPr>
        <w:jc w:val="both"/>
      </w:pPr>
    </w:p>
    <w:p w14:paraId="50FE9E12" w14:textId="77777777" w:rsidR="0039163A" w:rsidRDefault="0039163A" w:rsidP="0062246F">
      <w:pPr>
        <w:keepNext/>
        <w:jc w:val="both"/>
      </w:pPr>
      <w:r>
        <w:rPr>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31790" cy="1562735"/>
                    </a:xfrm>
                    <a:prstGeom prst="rect">
                      <a:avLst/>
                    </a:prstGeom>
                  </pic:spPr>
                </pic:pic>
              </a:graphicData>
            </a:graphic>
          </wp:inline>
        </w:drawing>
      </w:r>
    </w:p>
    <w:p w14:paraId="7D612EDB" w14:textId="69611A88" w:rsidR="0039163A" w:rsidRDefault="0039163A" w:rsidP="00EF568D">
      <w:pPr>
        <w:pStyle w:val="ResimYazs"/>
        <w:jc w:val="center"/>
      </w:pPr>
      <w:bookmarkStart w:id="106" w:name="_Toc9467614"/>
      <w:r>
        <w:t xml:space="preserve">Figure </w:t>
      </w:r>
      <w:r>
        <w:fldChar w:fldCharType="begin"/>
      </w:r>
      <w:r>
        <w:instrText xml:space="preserve"> SEQ Figure \* ARABIC </w:instrText>
      </w:r>
      <w:r>
        <w:fldChar w:fldCharType="separate"/>
      </w:r>
      <w:r w:rsidR="00423167">
        <w:rPr>
          <w:noProof/>
        </w:rPr>
        <w:t>15</w:t>
      </w:r>
      <w:r>
        <w:fldChar w:fldCharType="end"/>
      </w:r>
      <w:r>
        <w:t xml:space="preserve"> </w:t>
      </w:r>
      <w:r w:rsidR="00C32DC4">
        <w:t>WhatsApp</w:t>
      </w:r>
      <w:r>
        <w:t xml:space="preserve"> Spyware Attack Detection</w:t>
      </w:r>
      <w:bookmarkEnd w:id="106"/>
    </w:p>
    <w:p w14:paraId="1B07EDD4" w14:textId="77777777" w:rsidR="00A11269" w:rsidRPr="00A11269" w:rsidRDefault="00A11269" w:rsidP="0062246F">
      <w:pPr>
        <w:jc w:val="both"/>
      </w:pPr>
    </w:p>
    <w:p w14:paraId="6D38039F" w14:textId="1F7729AD" w:rsidR="00A11269" w:rsidRDefault="00A11269" w:rsidP="0062246F">
      <w:pPr>
        <w:ind w:firstLine="720"/>
        <w:jc w:val="both"/>
      </w:pPr>
      <w:r>
        <w:t xml:space="preserve">Assume that a security analyst wants to track </w:t>
      </w:r>
      <w:r w:rsidR="005874D7">
        <w:t xml:space="preserve">security events related </w:t>
      </w:r>
      <w:r w:rsidR="00DB7010">
        <w:t>to</w:t>
      </w:r>
      <w:r w:rsidR="005874D7">
        <w:t xml:space="preserve"> countries. </w:t>
      </w:r>
      <w:r>
        <w:t xml:space="preserve">When </w:t>
      </w:r>
      <w:bookmarkStart w:id="107" w:name="_Hlk9373221"/>
      <w:r w:rsidR="005874D7">
        <w:t>the</w:t>
      </w:r>
      <w:r>
        <w:t xml:space="preserve"> security analyst </w:t>
      </w:r>
      <w:bookmarkEnd w:id="107"/>
      <w:r>
        <w:t>sees the “</w:t>
      </w:r>
      <w:r w:rsidRPr="005B50AD">
        <w:t>WhatsApp Spyware Attack</w:t>
      </w:r>
      <w:r>
        <w:t>” event in the user interface page</w:t>
      </w:r>
      <w:r w:rsidR="005874D7">
        <w:t xml:space="preserve"> with a country name entity, he should check the news or tweets to control whether it is a positive or false positive event detection. If it is a positive and useful cybersecurity event detection, </w:t>
      </w:r>
      <w:r w:rsidR="005874D7" w:rsidRPr="005874D7">
        <w:t>the security analyst</w:t>
      </w:r>
      <w:r w:rsidR="005874D7">
        <w:t xml:space="preserve"> takes the required actions.</w:t>
      </w:r>
    </w:p>
    <w:p w14:paraId="7D0A4F0C" w14:textId="77777777" w:rsidR="0062246F" w:rsidRDefault="0062246F" w:rsidP="0062246F">
      <w:pPr>
        <w:ind w:firstLine="720"/>
        <w:jc w:val="both"/>
      </w:pPr>
    </w:p>
    <w:p w14:paraId="2245B77A" w14:textId="0F8786D5" w:rsidR="005874D7" w:rsidRDefault="005874D7" w:rsidP="0062246F">
      <w:pPr>
        <w:ind w:firstLine="720"/>
        <w:jc w:val="both"/>
      </w:pPr>
      <w:r>
        <w:t>There are two entities as “</w:t>
      </w:r>
      <w:proofErr w:type="spellStart"/>
      <w:r>
        <w:t>meksika</w:t>
      </w:r>
      <w:proofErr w:type="spellEnd"/>
      <w:r>
        <w:t>” which is the Turkish synonym of Mexico, and “</w:t>
      </w:r>
      <w:proofErr w:type="spellStart"/>
      <w:r>
        <w:t>israil</w:t>
      </w:r>
      <w:proofErr w:type="spellEnd"/>
      <w:r>
        <w:t xml:space="preserve">” which is the Turkish synonym of Israel. </w:t>
      </w:r>
    </w:p>
    <w:p w14:paraId="5D4C5C70" w14:textId="77777777" w:rsidR="0062246F" w:rsidRDefault="0062246F" w:rsidP="0062246F">
      <w:pPr>
        <w:ind w:firstLine="720"/>
        <w:jc w:val="both"/>
      </w:pPr>
    </w:p>
    <w:p w14:paraId="6076B8D7" w14:textId="3B4DA7AF" w:rsidR="005874D7" w:rsidRDefault="005874D7" w:rsidP="0062246F">
      <w:pPr>
        <w:ind w:firstLine="720"/>
        <w:jc w:val="both"/>
      </w:pPr>
      <w:r>
        <w:t xml:space="preserve">When we control the related news and tweets, we can see that </w:t>
      </w:r>
      <w:r w:rsidR="00DB7010">
        <w:t>an Israel firm named NSO Group performs the cyber-attack</w:t>
      </w:r>
      <w:r>
        <w:t>. Therefore “</w:t>
      </w:r>
      <w:proofErr w:type="spellStart"/>
      <w:r>
        <w:t>israil</w:t>
      </w:r>
      <w:proofErr w:type="spellEnd"/>
      <w:r>
        <w:t xml:space="preserve">” is passing </w:t>
      </w:r>
      <w:r w:rsidR="00DB7010">
        <w:t>six</w:t>
      </w:r>
      <w:r>
        <w:t xml:space="preserve"> times in the detected news and tweets. </w:t>
      </w:r>
    </w:p>
    <w:p w14:paraId="23159D15" w14:textId="77777777" w:rsidR="0062246F" w:rsidRDefault="0062246F" w:rsidP="0062246F">
      <w:pPr>
        <w:ind w:firstLine="720"/>
        <w:jc w:val="both"/>
      </w:pPr>
    </w:p>
    <w:p w14:paraId="0EF4A244" w14:textId="2D26B679" w:rsidR="005874D7" w:rsidRDefault="005874D7" w:rsidP="0062246F">
      <w:pPr>
        <w:ind w:firstLine="720"/>
        <w:jc w:val="both"/>
      </w:pPr>
      <w:r>
        <w:t xml:space="preserve">A Mexican journalist is affected </w:t>
      </w:r>
      <w:r w:rsidR="00DB7010">
        <w:t>by</w:t>
      </w:r>
      <w:r>
        <w:t xml:space="preserve"> the </w:t>
      </w:r>
      <w:proofErr w:type="spellStart"/>
      <w:r>
        <w:t>cyber</w:t>
      </w:r>
      <w:r w:rsidR="00DB7010">
        <w:t xml:space="preserve"> </w:t>
      </w:r>
      <w:r>
        <w:t>attack</w:t>
      </w:r>
      <w:proofErr w:type="spellEnd"/>
      <w:r>
        <w:t>. That is why we capture the “</w:t>
      </w:r>
      <w:proofErr w:type="spellStart"/>
      <w:r>
        <w:t>meksika</w:t>
      </w:r>
      <w:proofErr w:type="spellEnd"/>
      <w:r>
        <w:t>” entity.</w:t>
      </w:r>
    </w:p>
    <w:p w14:paraId="59D42B50" w14:textId="06024F45" w:rsidR="005874D7" w:rsidRDefault="005874D7" w:rsidP="005F395B">
      <w:pPr>
        <w:ind w:firstLine="720"/>
        <w:jc w:val="both"/>
      </w:pPr>
      <w:r>
        <w:lastRenderedPageBreak/>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3D1620" w:rsidRDefault="00D11D65" w:rsidP="003D1620"/>
    <w:p w14:paraId="5A9CAB43" w14:textId="3C338B2A" w:rsidR="005B50AD" w:rsidRDefault="00977DCD" w:rsidP="005F395B">
      <w:pPr>
        <w:pStyle w:val="Balk3"/>
        <w:spacing w:line="240" w:lineRule="auto"/>
        <w:jc w:val="both"/>
      </w:pPr>
      <w:bookmarkStart w:id="108" w:name="_Hlk9456134"/>
      <w:bookmarkStart w:id="109" w:name="_Toc9467542"/>
      <w:r>
        <w:t xml:space="preserve">Vulnerabilities </w:t>
      </w:r>
      <w:r w:rsidRPr="00977DCD">
        <w:t xml:space="preserve">in </w:t>
      </w:r>
      <w:bookmarkStart w:id="110" w:name="_Hlk9374606"/>
      <w:r w:rsidRPr="00977DCD">
        <w:t xml:space="preserve">Remote Patient Tracking System </w:t>
      </w:r>
      <w:r>
        <w:t>A</w:t>
      </w:r>
      <w:r w:rsidRPr="00977DCD">
        <w:t>pplications</w:t>
      </w:r>
      <w:bookmarkEnd w:id="108"/>
      <w:bookmarkEnd w:id="109"/>
      <w:bookmarkEnd w:id="110"/>
    </w:p>
    <w:p w14:paraId="55C1AACA" w14:textId="6AA49D4C" w:rsidR="00D11D65" w:rsidRDefault="00D11D65" w:rsidP="005F395B">
      <w:pPr>
        <w:jc w:val="both"/>
      </w:pPr>
    </w:p>
    <w:p w14:paraId="48336265" w14:textId="623B7233" w:rsidR="0027182B" w:rsidRDefault="0027182B" w:rsidP="005F395B">
      <w:pPr>
        <w:ind w:firstLine="720"/>
        <w:jc w:val="both"/>
      </w:pPr>
      <w:r>
        <w:t xml:space="preserve">STM is a Turkish software company which does researches about cybersecurity domain.  They find a vulnerability about </w:t>
      </w:r>
      <w:r w:rsidRPr="0027182B">
        <w:t>Remote Patient Tracking System Applications</w:t>
      </w:r>
      <w:r>
        <w:t xml:space="preserve"> and share this information from Twitter and with using newspapers.</w:t>
      </w:r>
    </w:p>
    <w:p w14:paraId="1D99061E" w14:textId="77777777" w:rsidR="005F395B" w:rsidRDefault="005F395B" w:rsidP="005F395B">
      <w:pPr>
        <w:ind w:firstLine="720"/>
        <w:jc w:val="both"/>
      </w:pPr>
    </w:p>
    <w:p w14:paraId="59C220DF" w14:textId="77777777" w:rsidR="0027182B" w:rsidRDefault="0027182B" w:rsidP="005F395B">
      <w:pPr>
        <w:keepNext/>
        <w:jc w:val="both"/>
      </w:pPr>
      <w:r w:rsidRPr="0027182B">
        <w:rPr>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31790" cy="782320"/>
                    </a:xfrm>
                    <a:prstGeom prst="rect">
                      <a:avLst/>
                    </a:prstGeom>
                  </pic:spPr>
                </pic:pic>
              </a:graphicData>
            </a:graphic>
          </wp:inline>
        </w:drawing>
      </w:r>
    </w:p>
    <w:p w14:paraId="2C9BD9F7" w14:textId="078D2D6E" w:rsidR="005874D7" w:rsidRDefault="0027182B" w:rsidP="005F395B">
      <w:pPr>
        <w:pStyle w:val="ResimYazs"/>
        <w:jc w:val="both"/>
      </w:pPr>
      <w:bookmarkStart w:id="111" w:name="_Toc9467615"/>
      <w:r>
        <w:t xml:space="preserve">Figure </w:t>
      </w:r>
      <w:r>
        <w:fldChar w:fldCharType="begin"/>
      </w:r>
      <w:r>
        <w:instrText xml:space="preserve"> SEQ Figure \* ARABIC </w:instrText>
      </w:r>
      <w:r>
        <w:fldChar w:fldCharType="separate"/>
      </w:r>
      <w:r w:rsidR="00423167">
        <w:rPr>
          <w:noProof/>
        </w:rPr>
        <w:t>16</w:t>
      </w:r>
      <w:r>
        <w:fldChar w:fldCharType="end"/>
      </w:r>
      <w:r>
        <w:t xml:space="preserve"> STM Warns about Remote Patient Tracking System Applications</w:t>
      </w:r>
      <w:bookmarkEnd w:id="111"/>
    </w:p>
    <w:p w14:paraId="3F54ED16" w14:textId="77777777" w:rsidR="0027182B" w:rsidRPr="0027182B" w:rsidRDefault="0027182B" w:rsidP="005F395B">
      <w:pPr>
        <w:jc w:val="both"/>
      </w:pPr>
    </w:p>
    <w:p w14:paraId="5CE24DA7" w14:textId="2D99B7B2" w:rsidR="0027182B" w:rsidRDefault="0027182B" w:rsidP="005F395B">
      <w:pPr>
        <w:ind w:firstLine="720"/>
        <w:jc w:val="both"/>
      </w:pPr>
      <w:r>
        <w:t xml:space="preserve">If our software solution </w:t>
      </w:r>
      <w:r w:rsidRPr="0027182B">
        <w:t xml:space="preserve">were to have </w:t>
      </w:r>
      <w:r>
        <w:t xml:space="preserve">used English texts as </w:t>
      </w:r>
      <w:r w:rsidR="00DB7010">
        <w:t xml:space="preserve">a </w:t>
      </w:r>
      <w:r>
        <w:t>data source</w:t>
      </w:r>
      <w:r w:rsidR="00D415D3">
        <w:t xml:space="preserve">, </w:t>
      </w:r>
      <w:r>
        <w:t xml:space="preserve">we </w:t>
      </w:r>
      <w:r w:rsidR="007630C0">
        <w:t>c</w:t>
      </w:r>
      <w:r w:rsidR="00DB7010">
        <w:t xml:space="preserve">ould </w:t>
      </w:r>
      <w:r w:rsidR="007630C0">
        <w:t>not</w:t>
      </w:r>
      <w:r>
        <w:t xml:space="preserve"> detect such</w:t>
      </w:r>
      <w:r w:rsidR="007630C0">
        <w:t xml:space="preserve"> a</w:t>
      </w:r>
      <w:r>
        <w:t xml:space="preserve"> cybersecurity event</w:t>
      </w:r>
      <w:r w:rsidR="007630C0">
        <w:t xml:space="preserve"> published in Turkish. </w:t>
      </w:r>
      <w:r w:rsidR="00D415D3">
        <w:t xml:space="preserve">Because of our software solution can analyze Turkish texts, we can detect such a cybersecurity event. </w:t>
      </w:r>
      <w:r w:rsidR="007630C0">
        <w:t>This is a</w:t>
      </w:r>
      <w:r w:rsidR="00DB7010">
        <w:t>n excellent</w:t>
      </w:r>
      <w:r w:rsidR="007630C0">
        <w:t xml:space="preserve"> example to show what our solution can do while the other solutions in the literatur</w:t>
      </w:r>
      <w:r w:rsidR="00EF568D">
        <w:t>e</w:t>
      </w:r>
      <w:r w:rsidR="007630C0">
        <w:t xml:space="preserve"> cannot do.</w:t>
      </w:r>
    </w:p>
    <w:p w14:paraId="0EBD92F5" w14:textId="77777777" w:rsidR="0027182B" w:rsidRPr="00D11D65" w:rsidRDefault="0027182B" w:rsidP="005F395B">
      <w:pPr>
        <w:jc w:val="both"/>
      </w:pPr>
    </w:p>
    <w:p w14:paraId="5A02534A" w14:textId="04E27B6D" w:rsidR="00903267" w:rsidRDefault="004963DE" w:rsidP="005F395B">
      <w:pPr>
        <w:pStyle w:val="Balk3"/>
        <w:spacing w:line="240" w:lineRule="auto"/>
        <w:jc w:val="both"/>
      </w:pPr>
      <w:bookmarkStart w:id="112" w:name="_Toc9467543"/>
      <w:r>
        <w:t>Other Successful Detection Examples</w:t>
      </w:r>
      <w:bookmarkEnd w:id="112"/>
    </w:p>
    <w:p w14:paraId="2F995403" w14:textId="7FA5AB08" w:rsidR="004963DE" w:rsidRDefault="004963DE" w:rsidP="005F395B">
      <w:pPr>
        <w:jc w:val="both"/>
      </w:pPr>
    </w:p>
    <w:p w14:paraId="111105F4" w14:textId="128C5C7B" w:rsidR="00C3208A" w:rsidRDefault="004963DE" w:rsidP="005F395B">
      <w:pPr>
        <w:jc w:val="both"/>
      </w:pPr>
      <w:r w:rsidRPr="004963DE">
        <w:t>We share the following figures to exemplify the success of our software event detection solution.</w:t>
      </w:r>
    </w:p>
    <w:p w14:paraId="2DC49B46" w14:textId="77777777" w:rsidR="005F395B" w:rsidRDefault="005F395B" w:rsidP="005F395B">
      <w:pPr>
        <w:jc w:val="both"/>
      </w:pPr>
    </w:p>
    <w:p w14:paraId="01D238A8" w14:textId="77777777" w:rsidR="00C3208A" w:rsidRDefault="00C3208A" w:rsidP="005F395B">
      <w:pPr>
        <w:keepNext/>
        <w:jc w:val="both"/>
      </w:pPr>
      <w:r w:rsidRPr="00C3208A">
        <w:rPr>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31790" cy="1153795"/>
                    </a:xfrm>
                    <a:prstGeom prst="rect">
                      <a:avLst/>
                    </a:prstGeom>
                  </pic:spPr>
                </pic:pic>
              </a:graphicData>
            </a:graphic>
          </wp:inline>
        </w:drawing>
      </w:r>
    </w:p>
    <w:p w14:paraId="06360951" w14:textId="528F0C78" w:rsidR="00977DCD" w:rsidRDefault="00C3208A" w:rsidP="00A61591">
      <w:pPr>
        <w:pStyle w:val="ResimYazs"/>
        <w:jc w:val="center"/>
      </w:pPr>
      <w:bookmarkStart w:id="113" w:name="_Toc9467616"/>
      <w:r>
        <w:t xml:space="preserve">Figure </w:t>
      </w:r>
      <w:r>
        <w:fldChar w:fldCharType="begin"/>
      </w:r>
      <w:r>
        <w:instrText xml:space="preserve"> SEQ Figure \* ARABIC </w:instrText>
      </w:r>
      <w:r>
        <w:fldChar w:fldCharType="separate"/>
      </w:r>
      <w:r w:rsidR="00423167">
        <w:rPr>
          <w:noProof/>
        </w:rPr>
        <w:t>17</w:t>
      </w:r>
      <w:r>
        <w:fldChar w:fldCharType="end"/>
      </w:r>
      <w:r>
        <w:t xml:space="preserve"> </w:t>
      </w:r>
      <w:r w:rsidRPr="004C39E6">
        <w:t>Supply Chain Attack Targets ASUS Computers Through Backdoored Update</w:t>
      </w:r>
      <w:bookmarkEnd w:id="113"/>
    </w:p>
    <w:p w14:paraId="23564FA1" w14:textId="41399F51" w:rsidR="00903267" w:rsidRDefault="00903267" w:rsidP="005F395B">
      <w:pPr>
        <w:jc w:val="both"/>
      </w:pPr>
    </w:p>
    <w:p w14:paraId="10098585" w14:textId="77777777" w:rsidR="00C3208A" w:rsidRDefault="00C3208A" w:rsidP="005F395B">
      <w:pPr>
        <w:keepNext/>
        <w:jc w:val="both"/>
      </w:pPr>
      <w:r w:rsidRPr="00C3208A">
        <w:rPr>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31790" cy="1245870"/>
                    </a:xfrm>
                    <a:prstGeom prst="rect">
                      <a:avLst/>
                    </a:prstGeom>
                  </pic:spPr>
                </pic:pic>
              </a:graphicData>
            </a:graphic>
          </wp:inline>
        </w:drawing>
      </w:r>
    </w:p>
    <w:p w14:paraId="7BC4D8A3" w14:textId="29443D69" w:rsidR="00903267" w:rsidRDefault="00C3208A" w:rsidP="00A61591">
      <w:pPr>
        <w:pStyle w:val="ResimYazs"/>
        <w:jc w:val="center"/>
      </w:pPr>
      <w:bookmarkStart w:id="114" w:name="_Toc9467617"/>
      <w:r>
        <w:t xml:space="preserve">Figure </w:t>
      </w:r>
      <w:r>
        <w:fldChar w:fldCharType="begin"/>
      </w:r>
      <w:r>
        <w:instrText xml:space="preserve"> SEQ Figure \* ARABIC </w:instrText>
      </w:r>
      <w:r>
        <w:fldChar w:fldCharType="separate"/>
      </w:r>
      <w:r w:rsidR="00423167">
        <w:rPr>
          <w:noProof/>
        </w:rPr>
        <w:t>18</w:t>
      </w:r>
      <w:r>
        <w:fldChar w:fldCharType="end"/>
      </w:r>
      <w:r>
        <w:t xml:space="preserve"> </w:t>
      </w:r>
      <w:proofErr w:type="spellStart"/>
      <w:r w:rsidRPr="003D643F">
        <w:t>MuddyWater</w:t>
      </w:r>
      <w:proofErr w:type="spellEnd"/>
      <w:r w:rsidRPr="003D643F">
        <w:t xml:space="preserve"> Attack</w:t>
      </w:r>
      <w:bookmarkEnd w:id="114"/>
    </w:p>
    <w:p w14:paraId="61681E38" w14:textId="725C2707" w:rsidR="00EA30F3" w:rsidRDefault="00EA30F3" w:rsidP="005F395B">
      <w:pPr>
        <w:jc w:val="both"/>
      </w:pPr>
    </w:p>
    <w:p w14:paraId="27151F32" w14:textId="77777777" w:rsidR="007C0B72" w:rsidRDefault="007C0B72" w:rsidP="005F395B">
      <w:pPr>
        <w:keepNext/>
        <w:jc w:val="both"/>
      </w:pPr>
      <w:r w:rsidRPr="007C0B72">
        <w:rPr>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1790" cy="2018030"/>
                    </a:xfrm>
                    <a:prstGeom prst="rect">
                      <a:avLst/>
                    </a:prstGeom>
                  </pic:spPr>
                </pic:pic>
              </a:graphicData>
            </a:graphic>
          </wp:inline>
        </w:drawing>
      </w:r>
    </w:p>
    <w:p w14:paraId="7EF746AF" w14:textId="1921FA36" w:rsidR="00903267" w:rsidRDefault="007C0B72" w:rsidP="00A61591">
      <w:pPr>
        <w:pStyle w:val="ResimYazs"/>
        <w:jc w:val="center"/>
      </w:pPr>
      <w:bookmarkStart w:id="115" w:name="_Toc9467618"/>
      <w:r>
        <w:t xml:space="preserve">Figure </w:t>
      </w:r>
      <w:r>
        <w:fldChar w:fldCharType="begin"/>
      </w:r>
      <w:r>
        <w:instrText xml:space="preserve"> SEQ Figure \* ARABIC </w:instrText>
      </w:r>
      <w:r>
        <w:fldChar w:fldCharType="separate"/>
      </w:r>
      <w:r w:rsidR="00423167">
        <w:rPr>
          <w:noProof/>
        </w:rPr>
        <w:t>19</w:t>
      </w:r>
      <w:r>
        <w:fldChar w:fldCharType="end"/>
      </w:r>
      <w:r>
        <w:t xml:space="preserve"> </w:t>
      </w:r>
      <w:proofErr w:type="spellStart"/>
      <w:r w:rsidRPr="00976F08">
        <w:t>MegaCortex</w:t>
      </w:r>
      <w:proofErr w:type="spellEnd"/>
      <w:r w:rsidRPr="00976F08">
        <w:t xml:space="preserve"> Ransomware</w:t>
      </w:r>
      <w:bookmarkEnd w:id="115"/>
    </w:p>
    <w:p w14:paraId="41829910" w14:textId="77777777" w:rsidR="007C0B72" w:rsidRDefault="007C0B72" w:rsidP="005F395B">
      <w:pPr>
        <w:jc w:val="both"/>
      </w:pPr>
    </w:p>
    <w:p w14:paraId="59EFE972" w14:textId="77777777" w:rsidR="00D17AD3" w:rsidRDefault="00D17AD3" w:rsidP="005F395B">
      <w:pPr>
        <w:keepNext/>
        <w:jc w:val="both"/>
      </w:pPr>
      <w:r w:rsidRPr="00D17AD3">
        <w:rPr>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1790" cy="1106805"/>
                    </a:xfrm>
                    <a:prstGeom prst="rect">
                      <a:avLst/>
                    </a:prstGeom>
                  </pic:spPr>
                </pic:pic>
              </a:graphicData>
            </a:graphic>
          </wp:inline>
        </w:drawing>
      </w:r>
    </w:p>
    <w:p w14:paraId="4C190F55" w14:textId="7601E236" w:rsidR="00B835A7" w:rsidRDefault="00D17AD3" w:rsidP="00A61591">
      <w:pPr>
        <w:pStyle w:val="ResimYazs"/>
        <w:jc w:val="center"/>
      </w:pPr>
      <w:bookmarkStart w:id="116" w:name="_Toc9467619"/>
      <w:r>
        <w:t xml:space="preserve">Figure </w:t>
      </w:r>
      <w:r>
        <w:fldChar w:fldCharType="begin"/>
      </w:r>
      <w:r>
        <w:instrText xml:space="preserve"> SEQ Figure \* ARABIC </w:instrText>
      </w:r>
      <w:r>
        <w:fldChar w:fldCharType="separate"/>
      </w:r>
      <w:r w:rsidR="00423167">
        <w:rPr>
          <w:noProof/>
        </w:rPr>
        <w:t>20</w:t>
      </w:r>
      <w:r>
        <w:fldChar w:fldCharType="end"/>
      </w:r>
      <w:r>
        <w:t xml:space="preserve"> </w:t>
      </w:r>
      <w:r w:rsidRPr="007C6C37">
        <w:t>Using Popular TV Shows to Spread Malware</w:t>
      </w:r>
      <w:bookmarkEnd w:id="116"/>
    </w:p>
    <w:p w14:paraId="4EDBD4FC" w14:textId="62869BC4" w:rsidR="002B113E" w:rsidRDefault="002B113E" w:rsidP="005F395B">
      <w:pPr>
        <w:jc w:val="both"/>
      </w:pPr>
    </w:p>
    <w:p w14:paraId="26AD91BC" w14:textId="77777777" w:rsidR="00420D82" w:rsidRDefault="00420D82" w:rsidP="005F395B">
      <w:pPr>
        <w:keepNext/>
        <w:jc w:val="both"/>
      </w:pPr>
      <w:r>
        <w:rPr>
          <w:noProof/>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1131570"/>
                    </a:xfrm>
                    <a:prstGeom prst="rect">
                      <a:avLst/>
                    </a:prstGeom>
                  </pic:spPr>
                </pic:pic>
              </a:graphicData>
            </a:graphic>
          </wp:inline>
        </w:drawing>
      </w:r>
    </w:p>
    <w:p w14:paraId="11561D61" w14:textId="6BA25AEA" w:rsidR="00434A8B" w:rsidRDefault="00420D82" w:rsidP="00A61591">
      <w:pPr>
        <w:pStyle w:val="ResimYazs"/>
        <w:jc w:val="center"/>
      </w:pPr>
      <w:bookmarkStart w:id="117" w:name="_Toc9467620"/>
      <w:r>
        <w:t xml:space="preserve">Figure </w:t>
      </w:r>
      <w:r>
        <w:fldChar w:fldCharType="begin"/>
      </w:r>
      <w:r>
        <w:instrText xml:space="preserve"> SEQ Figure \* ARABIC </w:instrText>
      </w:r>
      <w:r>
        <w:fldChar w:fldCharType="separate"/>
      </w:r>
      <w:r w:rsidR="00423167">
        <w:rPr>
          <w:noProof/>
        </w:rPr>
        <w:t>21</w:t>
      </w:r>
      <w:r>
        <w:fldChar w:fldCharType="end"/>
      </w:r>
      <w:r>
        <w:t xml:space="preserve"> RTM Banking Trojan</w:t>
      </w:r>
      <w:bookmarkEnd w:id="117"/>
    </w:p>
    <w:p w14:paraId="15A9867B" w14:textId="77777777" w:rsidR="00420D82" w:rsidRDefault="00420D82" w:rsidP="005F395B">
      <w:pPr>
        <w:keepNext/>
        <w:jc w:val="both"/>
      </w:pPr>
      <w:r>
        <w:rPr>
          <w:noProof/>
        </w:rPr>
        <w:lastRenderedPageBreak/>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31790" cy="381635"/>
                    </a:xfrm>
                    <a:prstGeom prst="rect">
                      <a:avLst/>
                    </a:prstGeom>
                  </pic:spPr>
                </pic:pic>
              </a:graphicData>
            </a:graphic>
          </wp:inline>
        </w:drawing>
      </w:r>
    </w:p>
    <w:p w14:paraId="02786CD9" w14:textId="22A2A44D" w:rsidR="001141C1" w:rsidRDefault="00420D82" w:rsidP="00A61591">
      <w:pPr>
        <w:pStyle w:val="ResimYazs"/>
        <w:jc w:val="center"/>
      </w:pPr>
      <w:bookmarkStart w:id="118" w:name="_Toc9467621"/>
      <w:r>
        <w:t xml:space="preserve">Figure </w:t>
      </w:r>
      <w:r>
        <w:fldChar w:fldCharType="begin"/>
      </w:r>
      <w:r>
        <w:instrText xml:space="preserve"> SEQ Figure \* ARABIC </w:instrText>
      </w:r>
      <w:r>
        <w:fldChar w:fldCharType="separate"/>
      </w:r>
      <w:r w:rsidR="00423167">
        <w:rPr>
          <w:noProof/>
        </w:rPr>
        <w:t>22</w:t>
      </w:r>
      <w:r>
        <w:fldChar w:fldCharType="end"/>
      </w:r>
      <w:r>
        <w:t xml:space="preserve"> </w:t>
      </w:r>
      <w:r w:rsidRPr="00554691">
        <w:t>Mother's Day Cyberattack Alerts</w:t>
      </w:r>
      <w:bookmarkEnd w:id="118"/>
    </w:p>
    <w:p w14:paraId="5485DDA9" w14:textId="77777777" w:rsidR="004963DE" w:rsidRPr="004963DE" w:rsidRDefault="004963DE" w:rsidP="005F395B">
      <w:pPr>
        <w:jc w:val="both"/>
      </w:pPr>
    </w:p>
    <w:p w14:paraId="56662431" w14:textId="77777777" w:rsidR="00420D82" w:rsidRDefault="00420D82" w:rsidP="005F395B">
      <w:pPr>
        <w:keepNext/>
        <w:jc w:val="both"/>
      </w:pPr>
      <w:r w:rsidRPr="00420D82">
        <w:rPr>
          <w:noProof/>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31790" cy="1229995"/>
                    </a:xfrm>
                    <a:prstGeom prst="rect">
                      <a:avLst/>
                    </a:prstGeom>
                  </pic:spPr>
                </pic:pic>
              </a:graphicData>
            </a:graphic>
          </wp:inline>
        </w:drawing>
      </w:r>
    </w:p>
    <w:p w14:paraId="6661474A" w14:textId="47DEB334" w:rsidR="001141C1" w:rsidRDefault="00420D82" w:rsidP="00A61591">
      <w:pPr>
        <w:pStyle w:val="ResimYazs"/>
        <w:jc w:val="center"/>
      </w:pPr>
      <w:bookmarkStart w:id="119" w:name="_Toc9467622"/>
      <w:r>
        <w:t xml:space="preserve">Figure </w:t>
      </w:r>
      <w:r>
        <w:fldChar w:fldCharType="begin"/>
      </w:r>
      <w:r>
        <w:instrText xml:space="preserve"> SEQ Figure \* ARABIC </w:instrText>
      </w:r>
      <w:r>
        <w:fldChar w:fldCharType="separate"/>
      </w:r>
      <w:r w:rsidR="00423167">
        <w:rPr>
          <w:noProof/>
        </w:rPr>
        <w:t>23</w:t>
      </w:r>
      <w:r>
        <w:fldChar w:fldCharType="end"/>
      </w:r>
      <w:r>
        <w:t xml:space="preserve"> </w:t>
      </w:r>
      <w:r w:rsidRPr="00F50980">
        <w:t>Valentine’s Day Phishing Attacks</w:t>
      </w:r>
      <w:bookmarkEnd w:id="119"/>
    </w:p>
    <w:p w14:paraId="61195816" w14:textId="2455289F" w:rsidR="001141C1" w:rsidRDefault="001141C1" w:rsidP="005F395B">
      <w:pPr>
        <w:jc w:val="both"/>
      </w:pPr>
    </w:p>
    <w:p w14:paraId="65F9E42E" w14:textId="77777777" w:rsidR="00420D82" w:rsidRDefault="00420D82" w:rsidP="005F395B">
      <w:pPr>
        <w:keepNext/>
        <w:jc w:val="both"/>
      </w:pPr>
      <w:r w:rsidRPr="00420D82">
        <w:rPr>
          <w:noProof/>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31790" cy="411480"/>
                    </a:xfrm>
                    <a:prstGeom prst="rect">
                      <a:avLst/>
                    </a:prstGeom>
                  </pic:spPr>
                </pic:pic>
              </a:graphicData>
            </a:graphic>
          </wp:inline>
        </w:drawing>
      </w:r>
    </w:p>
    <w:p w14:paraId="5F874ACE" w14:textId="4BAB1043" w:rsidR="001141C1" w:rsidRDefault="00420D82" w:rsidP="00A61591">
      <w:pPr>
        <w:pStyle w:val="ResimYazs"/>
        <w:jc w:val="center"/>
      </w:pPr>
      <w:bookmarkStart w:id="120" w:name="_Toc9467623"/>
      <w:r>
        <w:t xml:space="preserve">Figure </w:t>
      </w:r>
      <w:r>
        <w:fldChar w:fldCharType="begin"/>
      </w:r>
      <w:r>
        <w:instrText xml:space="preserve"> SEQ Figure \* ARABIC </w:instrText>
      </w:r>
      <w:r>
        <w:fldChar w:fldCharType="separate"/>
      </w:r>
      <w:r w:rsidR="00423167">
        <w:rPr>
          <w:noProof/>
        </w:rPr>
        <w:t>24</w:t>
      </w:r>
      <w:r>
        <w:fldChar w:fldCharType="end"/>
      </w:r>
      <w:r>
        <w:t xml:space="preserve"> </w:t>
      </w:r>
      <w:r w:rsidRPr="004706B7">
        <w:t>Pirate Matryoshka Virus</w:t>
      </w:r>
      <w:bookmarkEnd w:id="120"/>
    </w:p>
    <w:p w14:paraId="51CA7CB2" w14:textId="601EA7DB" w:rsidR="001141C1" w:rsidRDefault="001141C1" w:rsidP="005F395B">
      <w:pPr>
        <w:jc w:val="both"/>
      </w:pPr>
    </w:p>
    <w:p w14:paraId="429DA691" w14:textId="77777777" w:rsidR="00602D56" w:rsidRDefault="00602D56" w:rsidP="005F395B">
      <w:pPr>
        <w:keepNext/>
        <w:jc w:val="both"/>
      </w:pPr>
      <w:r>
        <w:rPr>
          <w:noProof/>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31790" cy="528955"/>
                    </a:xfrm>
                    <a:prstGeom prst="rect">
                      <a:avLst/>
                    </a:prstGeom>
                  </pic:spPr>
                </pic:pic>
              </a:graphicData>
            </a:graphic>
          </wp:inline>
        </w:drawing>
      </w:r>
    </w:p>
    <w:p w14:paraId="0FE4C401" w14:textId="5BD73CFF" w:rsidR="001141C1" w:rsidRDefault="00602D56" w:rsidP="00A61591">
      <w:pPr>
        <w:pStyle w:val="ResimYazs"/>
        <w:jc w:val="center"/>
      </w:pPr>
      <w:bookmarkStart w:id="121" w:name="_Toc9467624"/>
      <w:r>
        <w:t xml:space="preserve">Figure </w:t>
      </w:r>
      <w:r>
        <w:fldChar w:fldCharType="begin"/>
      </w:r>
      <w:r>
        <w:instrText xml:space="preserve"> SEQ Figure \* ARABIC </w:instrText>
      </w:r>
      <w:r>
        <w:fldChar w:fldCharType="separate"/>
      </w:r>
      <w:r w:rsidR="00423167">
        <w:rPr>
          <w:noProof/>
        </w:rPr>
        <w:t>25</w:t>
      </w:r>
      <w:r>
        <w:fldChar w:fldCharType="end"/>
      </w:r>
      <w:r>
        <w:t xml:space="preserve"> </w:t>
      </w:r>
      <w:r w:rsidRPr="00237537">
        <w:t>Cyber Attacks Using Smart TVs</w:t>
      </w:r>
      <w:bookmarkEnd w:id="121"/>
    </w:p>
    <w:p w14:paraId="322FEF57" w14:textId="7571E59C" w:rsidR="001141C1" w:rsidRDefault="001141C1" w:rsidP="005F395B">
      <w:pPr>
        <w:jc w:val="both"/>
      </w:pPr>
    </w:p>
    <w:p w14:paraId="6CAFD35A" w14:textId="77777777" w:rsidR="00602D56" w:rsidRDefault="00602D56" w:rsidP="005F395B">
      <w:pPr>
        <w:keepNext/>
        <w:jc w:val="both"/>
      </w:pPr>
      <w:r w:rsidRPr="00602D56">
        <w:rPr>
          <w:noProof/>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31790" cy="1023620"/>
                    </a:xfrm>
                    <a:prstGeom prst="rect">
                      <a:avLst/>
                    </a:prstGeom>
                  </pic:spPr>
                </pic:pic>
              </a:graphicData>
            </a:graphic>
          </wp:inline>
        </w:drawing>
      </w:r>
    </w:p>
    <w:p w14:paraId="791B1467" w14:textId="674FA5A1" w:rsidR="001141C1" w:rsidRDefault="00602D56" w:rsidP="00A61591">
      <w:pPr>
        <w:pStyle w:val="ResimYazs"/>
        <w:jc w:val="center"/>
      </w:pPr>
      <w:bookmarkStart w:id="122" w:name="_Toc9467625"/>
      <w:r>
        <w:t xml:space="preserve">Figure </w:t>
      </w:r>
      <w:r>
        <w:fldChar w:fldCharType="begin"/>
      </w:r>
      <w:r>
        <w:instrText xml:space="preserve"> SEQ Figure \* ARABIC </w:instrText>
      </w:r>
      <w:r>
        <w:fldChar w:fldCharType="separate"/>
      </w:r>
      <w:r w:rsidR="00423167">
        <w:rPr>
          <w:noProof/>
        </w:rPr>
        <w:t>26</w:t>
      </w:r>
      <w:r>
        <w:fldChar w:fldCharType="end"/>
      </w:r>
      <w:r>
        <w:t xml:space="preserve"> Smart Home </w:t>
      </w:r>
      <w:r>
        <w:rPr>
          <w:noProof/>
        </w:rPr>
        <w:t>Cyberattacks</w:t>
      </w:r>
      <w:bookmarkEnd w:id="122"/>
    </w:p>
    <w:p w14:paraId="4DBCC8B9" w14:textId="5E6D5292" w:rsidR="003D1620" w:rsidRDefault="003D1620" w:rsidP="005F395B">
      <w:pPr>
        <w:jc w:val="both"/>
      </w:pPr>
    </w:p>
    <w:p w14:paraId="2C99C4E2" w14:textId="77777777" w:rsidR="00602D56" w:rsidRDefault="00602D56" w:rsidP="005F395B">
      <w:pPr>
        <w:keepNext/>
        <w:jc w:val="both"/>
      </w:pPr>
      <w:r>
        <w:rPr>
          <w:noProof/>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2282190"/>
                    </a:xfrm>
                    <a:prstGeom prst="rect">
                      <a:avLst/>
                    </a:prstGeom>
                  </pic:spPr>
                </pic:pic>
              </a:graphicData>
            </a:graphic>
          </wp:inline>
        </w:drawing>
      </w:r>
    </w:p>
    <w:p w14:paraId="48E5D301" w14:textId="519B1702" w:rsidR="00602D56" w:rsidRDefault="00602D56" w:rsidP="00A61591">
      <w:pPr>
        <w:pStyle w:val="ResimYazs"/>
        <w:jc w:val="center"/>
      </w:pPr>
      <w:bookmarkStart w:id="123" w:name="_Toc9467626"/>
      <w:r>
        <w:t xml:space="preserve">Figure </w:t>
      </w:r>
      <w:r>
        <w:fldChar w:fldCharType="begin"/>
      </w:r>
      <w:r>
        <w:instrText xml:space="preserve"> SEQ Figure \* ARABIC </w:instrText>
      </w:r>
      <w:r>
        <w:fldChar w:fldCharType="separate"/>
      </w:r>
      <w:r w:rsidR="00423167">
        <w:rPr>
          <w:noProof/>
        </w:rPr>
        <w:t>27</w:t>
      </w:r>
      <w:r>
        <w:fldChar w:fldCharType="end"/>
      </w:r>
      <w:r>
        <w:t xml:space="preserve"> </w:t>
      </w:r>
      <w:r w:rsidRPr="006C0BFB">
        <w:t>Valletta Bank Cyberattack</w:t>
      </w:r>
      <w:bookmarkEnd w:id="123"/>
    </w:p>
    <w:p w14:paraId="25BF23D4" w14:textId="30CE473F" w:rsidR="003D1620" w:rsidRDefault="003D1620" w:rsidP="005F395B">
      <w:pPr>
        <w:jc w:val="both"/>
      </w:pPr>
    </w:p>
    <w:p w14:paraId="099BB8E8" w14:textId="77777777" w:rsidR="00672BF5" w:rsidRDefault="00672BF5" w:rsidP="005F395B">
      <w:pPr>
        <w:keepNext/>
        <w:jc w:val="both"/>
      </w:pPr>
      <w:r>
        <w:rPr>
          <w:noProof/>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383540"/>
                    </a:xfrm>
                    <a:prstGeom prst="rect">
                      <a:avLst/>
                    </a:prstGeom>
                  </pic:spPr>
                </pic:pic>
              </a:graphicData>
            </a:graphic>
          </wp:inline>
        </w:drawing>
      </w:r>
    </w:p>
    <w:p w14:paraId="660CBC97" w14:textId="51D666F4" w:rsidR="003D1620" w:rsidRDefault="00672BF5" w:rsidP="00A61591">
      <w:pPr>
        <w:pStyle w:val="ResimYazs"/>
        <w:jc w:val="center"/>
      </w:pPr>
      <w:bookmarkStart w:id="124" w:name="_Toc9467627"/>
      <w:r>
        <w:t xml:space="preserve">Figure </w:t>
      </w:r>
      <w:r>
        <w:fldChar w:fldCharType="begin"/>
      </w:r>
      <w:r>
        <w:instrText xml:space="preserve"> SEQ Figure \* ARABIC </w:instrText>
      </w:r>
      <w:r>
        <w:fldChar w:fldCharType="separate"/>
      </w:r>
      <w:r w:rsidR="00423167">
        <w:rPr>
          <w:noProof/>
        </w:rPr>
        <w:t>28</w:t>
      </w:r>
      <w:r>
        <w:fldChar w:fldCharType="end"/>
      </w:r>
      <w:r>
        <w:t xml:space="preserve"> </w:t>
      </w:r>
      <w:r w:rsidRPr="0033068E">
        <w:t>Business Email Compromise Attack</w:t>
      </w:r>
      <w:bookmarkEnd w:id="124"/>
    </w:p>
    <w:p w14:paraId="1E466B7B" w14:textId="77777777" w:rsidR="00672BF5" w:rsidRDefault="00672BF5" w:rsidP="005F395B">
      <w:pPr>
        <w:jc w:val="both"/>
      </w:pPr>
    </w:p>
    <w:p w14:paraId="22F2D8E9" w14:textId="77777777" w:rsidR="00672BF5" w:rsidRDefault="00672BF5" w:rsidP="005F395B">
      <w:pPr>
        <w:keepNext/>
        <w:jc w:val="both"/>
      </w:pPr>
      <w:r>
        <w:rPr>
          <w:noProof/>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970915"/>
                    </a:xfrm>
                    <a:prstGeom prst="rect">
                      <a:avLst/>
                    </a:prstGeom>
                  </pic:spPr>
                </pic:pic>
              </a:graphicData>
            </a:graphic>
          </wp:inline>
        </w:drawing>
      </w:r>
    </w:p>
    <w:p w14:paraId="068C087B" w14:textId="322D5411" w:rsidR="003D1620" w:rsidRDefault="00672BF5" w:rsidP="00A61591">
      <w:pPr>
        <w:pStyle w:val="ResimYazs"/>
        <w:jc w:val="center"/>
      </w:pPr>
      <w:bookmarkStart w:id="125" w:name="_Toc9467628"/>
      <w:r>
        <w:t xml:space="preserve">Figure </w:t>
      </w:r>
      <w:r>
        <w:fldChar w:fldCharType="begin"/>
      </w:r>
      <w:r>
        <w:instrText xml:space="preserve"> SEQ Figure \* ARABIC </w:instrText>
      </w:r>
      <w:r>
        <w:fldChar w:fldCharType="separate"/>
      </w:r>
      <w:r w:rsidR="00423167">
        <w:rPr>
          <w:noProof/>
        </w:rPr>
        <w:t>29</w:t>
      </w:r>
      <w:r>
        <w:fldChar w:fldCharType="end"/>
      </w:r>
      <w:r>
        <w:t xml:space="preserve"> </w:t>
      </w:r>
      <w:r w:rsidRPr="00824AED">
        <w:t>Cyberattacks Which Use Netflix Brand</w:t>
      </w:r>
      <w:bookmarkEnd w:id="125"/>
    </w:p>
    <w:p w14:paraId="0B0EDDCD" w14:textId="545FCB5A" w:rsidR="003D1620" w:rsidRDefault="003D1620" w:rsidP="005F395B">
      <w:pPr>
        <w:jc w:val="both"/>
      </w:pPr>
    </w:p>
    <w:p w14:paraId="05075621" w14:textId="77777777" w:rsidR="00D71D3E" w:rsidRDefault="00D71D3E" w:rsidP="005F395B">
      <w:pPr>
        <w:keepNext/>
        <w:jc w:val="both"/>
      </w:pPr>
      <w:r>
        <w:rPr>
          <w:noProof/>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434465"/>
                    </a:xfrm>
                    <a:prstGeom prst="rect">
                      <a:avLst/>
                    </a:prstGeom>
                  </pic:spPr>
                </pic:pic>
              </a:graphicData>
            </a:graphic>
          </wp:inline>
        </w:drawing>
      </w:r>
    </w:p>
    <w:p w14:paraId="4A58AF0F" w14:textId="392A5358" w:rsidR="003D1620" w:rsidRPr="003D1620" w:rsidRDefault="00D71D3E" w:rsidP="00A61591">
      <w:pPr>
        <w:pStyle w:val="ResimYazs"/>
        <w:jc w:val="center"/>
      </w:pPr>
      <w:bookmarkStart w:id="126" w:name="_Toc9467629"/>
      <w:r>
        <w:t xml:space="preserve">Figure </w:t>
      </w:r>
      <w:r>
        <w:fldChar w:fldCharType="begin"/>
      </w:r>
      <w:r>
        <w:instrText xml:space="preserve"> SEQ Figure \* ARABIC </w:instrText>
      </w:r>
      <w:r>
        <w:fldChar w:fldCharType="separate"/>
      </w:r>
      <w:r w:rsidR="00423167">
        <w:rPr>
          <w:noProof/>
        </w:rPr>
        <w:t>30</w:t>
      </w:r>
      <w:r>
        <w:fldChar w:fldCharType="end"/>
      </w:r>
      <w:r>
        <w:t xml:space="preserve"> </w:t>
      </w:r>
      <w:r w:rsidRPr="00AC1B7B">
        <w:t>Cyberattacks Targeting Job Seekers</w:t>
      </w:r>
      <w:bookmarkEnd w:id="126"/>
    </w:p>
    <w:p w14:paraId="2245480F" w14:textId="77777777" w:rsidR="000B5F5B" w:rsidRDefault="00D71D3E" w:rsidP="005F395B">
      <w:pPr>
        <w:keepNext/>
        <w:jc w:val="both"/>
      </w:pPr>
      <w:r>
        <w:rPr>
          <w:noProof/>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1724660"/>
                    </a:xfrm>
                    <a:prstGeom prst="rect">
                      <a:avLst/>
                    </a:prstGeom>
                  </pic:spPr>
                </pic:pic>
              </a:graphicData>
            </a:graphic>
          </wp:inline>
        </w:drawing>
      </w:r>
    </w:p>
    <w:p w14:paraId="367C4C68" w14:textId="1F2ADD96" w:rsidR="003D1620" w:rsidRDefault="000B5F5B" w:rsidP="00A61591">
      <w:pPr>
        <w:pStyle w:val="ResimYazs"/>
        <w:jc w:val="center"/>
      </w:pPr>
      <w:bookmarkStart w:id="127" w:name="_Toc9467630"/>
      <w:r>
        <w:t xml:space="preserve">Figure </w:t>
      </w:r>
      <w:r>
        <w:fldChar w:fldCharType="begin"/>
      </w:r>
      <w:r>
        <w:instrText xml:space="preserve"> SEQ Figure \* ARABIC </w:instrText>
      </w:r>
      <w:r>
        <w:fldChar w:fldCharType="separate"/>
      </w:r>
      <w:r w:rsidR="00423167">
        <w:rPr>
          <w:noProof/>
        </w:rPr>
        <w:t>31</w:t>
      </w:r>
      <w:r>
        <w:fldChar w:fldCharType="end"/>
      </w:r>
      <w:r>
        <w:t xml:space="preserve"> </w:t>
      </w:r>
      <w:r w:rsidRPr="0072308C">
        <w:t>Phishing Attacks Targeting Social Media Users</w:t>
      </w:r>
      <w:bookmarkEnd w:id="127"/>
    </w:p>
    <w:p w14:paraId="19DD1329" w14:textId="77777777" w:rsidR="00D71D3E" w:rsidRPr="00D71D3E" w:rsidRDefault="00D71D3E" w:rsidP="005F395B">
      <w:pPr>
        <w:jc w:val="both"/>
      </w:pPr>
    </w:p>
    <w:p w14:paraId="1A3DFBE9" w14:textId="77777777" w:rsidR="000B5F5B" w:rsidRDefault="000B5F5B" w:rsidP="005F395B">
      <w:pPr>
        <w:keepNext/>
        <w:jc w:val="both"/>
      </w:pPr>
      <w:r>
        <w:rPr>
          <w:noProof/>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2107565"/>
                    </a:xfrm>
                    <a:prstGeom prst="rect">
                      <a:avLst/>
                    </a:prstGeom>
                  </pic:spPr>
                </pic:pic>
              </a:graphicData>
            </a:graphic>
          </wp:inline>
        </w:drawing>
      </w:r>
    </w:p>
    <w:p w14:paraId="64B5D9AE" w14:textId="68D5BA2F" w:rsidR="00732834" w:rsidRDefault="000B5F5B" w:rsidP="00A61591">
      <w:pPr>
        <w:pStyle w:val="ResimYazs"/>
        <w:jc w:val="center"/>
      </w:pPr>
      <w:bookmarkStart w:id="128" w:name="_Toc9467631"/>
      <w:r>
        <w:t xml:space="preserve">Figure </w:t>
      </w:r>
      <w:r>
        <w:fldChar w:fldCharType="begin"/>
      </w:r>
      <w:r>
        <w:instrText xml:space="preserve"> SEQ Figure \* ARABIC </w:instrText>
      </w:r>
      <w:r>
        <w:fldChar w:fldCharType="separate"/>
      </w:r>
      <w:r w:rsidR="00423167">
        <w:rPr>
          <w:noProof/>
        </w:rPr>
        <w:t>32</w:t>
      </w:r>
      <w:r>
        <w:fldChar w:fldCharType="end"/>
      </w:r>
      <w:r>
        <w:t xml:space="preserve"> </w:t>
      </w:r>
      <w:r w:rsidRPr="00351867">
        <w:t>Zombie Cookies</w:t>
      </w:r>
      <w:bookmarkEnd w:id="128"/>
    </w:p>
    <w:p w14:paraId="178502AA" w14:textId="64C3EB81" w:rsidR="003D1620" w:rsidRDefault="003D1620" w:rsidP="005F395B">
      <w:pPr>
        <w:jc w:val="both"/>
      </w:pPr>
    </w:p>
    <w:p w14:paraId="46F270D2" w14:textId="77777777" w:rsidR="000B5F5B" w:rsidRDefault="000B5F5B" w:rsidP="005F395B">
      <w:pPr>
        <w:keepNext/>
        <w:jc w:val="both"/>
      </w:pPr>
      <w:r>
        <w:rPr>
          <w:noProof/>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526415"/>
                    </a:xfrm>
                    <a:prstGeom prst="rect">
                      <a:avLst/>
                    </a:prstGeom>
                  </pic:spPr>
                </pic:pic>
              </a:graphicData>
            </a:graphic>
          </wp:inline>
        </w:drawing>
      </w:r>
    </w:p>
    <w:p w14:paraId="004FB94A" w14:textId="17729892" w:rsidR="00732834" w:rsidRDefault="000B5F5B" w:rsidP="00A61591">
      <w:pPr>
        <w:pStyle w:val="ResimYazs"/>
        <w:jc w:val="center"/>
      </w:pPr>
      <w:bookmarkStart w:id="129" w:name="_Toc9467632"/>
      <w:r>
        <w:t xml:space="preserve">Figure </w:t>
      </w:r>
      <w:r>
        <w:fldChar w:fldCharType="begin"/>
      </w:r>
      <w:r>
        <w:instrText xml:space="preserve"> SEQ Figure \* ARABIC </w:instrText>
      </w:r>
      <w:r>
        <w:fldChar w:fldCharType="separate"/>
      </w:r>
      <w:r w:rsidR="00423167">
        <w:rPr>
          <w:noProof/>
        </w:rPr>
        <w:t>33</w:t>
      </w:r>
      <w:r>
        <w:fldChar w:fldCharType="end"/>
      </w:r>
      <w:r>
        <w:t xml:space="preserve"> </w:t>
      </w:r>
      <w:r w:rsidRPr="001429C0">
        <w:t xml:space="preserve">Millions of </w:t>
      </w:r>
      <w:r>
        <w:t>E</w:t>
      </w:r>
      <w:r w:rsidRPr="001429C0">
        <w:t xml:space="preserve">mail </w:t>
      </w:r>
      <w:r>
        <w:t>A</w:t>
      </w:r>
      <w:r w:rsidRPr="001429C0">
        <w:t xml:space="preserve">ddresses </w:t>
      </w:r>
      <w:r>
        <w:t>I</w:t>
      </w:r>
      <w:r w:rsidRPr="001429C0">
        <w:t>nfiltrated the Internet</w:t>
      </w:r>
      <w:bookmarkEnd w:id="129"/>
    </w:p>
    <w:p w14:paraId="1A0833B2" w14:textId="77777777" w:rsidR="00732834" w:rsidRPr="00732834" w:rsidRDefault="00732834" w:rsidP="005F395B">
      <w:pPr>
        <w:jc w:val="both"/>
      </w:pPr>
    </w:p>
    <w:p w14:paraId="06AF58B2" w14:textId="77777777" w:rsidR="00113F3A" w:rsidRDefault="00113F3A" w:rsidP="005F395B">
      <w:pPr>
        <w:keepNext/>
        <w:jc w:val="both"/>
      </w:pPr>
      <w:r>
        <w:rPr>
          <w:noProof/>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571500"/>
                    </a:xfrm>
                    <a:prstGeom prst="rect">
                      <a:avLst/>
                    </a:prstGeom>
                  </pic:spPr>
                </pic:pic>
              </a:graphicData>
            </a:graphic>
          </wp:inline>
        </w:drawing>
      </w:r>
    </w:p>
    <w:p w14:paraId="0A153A69" w14:textId="27CC3BE6" w:rsidR="00A56643" w:rsidRDefault="00113F3A" w:rsidP="00A61591">
      <w:pPr>
        <w:pStyle w:val="ResimYazs"/>
        <w:jc w:val="center"/>
      </w:pPr>
      <w:bookmarkStart w:id="130" w:name="_Toc9467633"/>
      <w:r>
        <w:t xml:space="preserve">Figure </w:t>
      </w:r>
      <w:r>
        <w:fldChar w:fldCharType="begin"/>
      </w:r>
      <w:r>
        <w:instrText xml:space="preserve"> SEQ Figure \* ARABIC </w:instrText>
      </w:r>
      <w:r>
        <w:fldChar w:fldCharType="separate"/>
      </w:r>
      <w:r w:rsidR="00423167">
        <w:rPr>
          <w:noProof/>
        </w:rPr>
        <w:t>34</w:t>
      </w:r>
      <w:r>
        <w:fldChar w:fldCharType="end"/>
      </w:r>
      <w:r>
        <w:t xml:space="preserve"> </w:t>
      </w:r>
      <w:r w:rsidRPr="00C53717">
        <w:t>The USA and China Cyberwar Started Tweet</w:t>
      </w:r>
      <w:bookmarkEnd w:id="130"/>
    </w:p>
    <w:p w14:paraId="3169F20E" w14:textId="77777777" w:rsidR="00113F3A" w:rsidRDefault="00113F3A" w:rsidP="005F395B">
      <w:pPr>
        <w:keepNext/>
        <w:jc w:val="both"/>
      </w:pPr>
      <w:r>
        <w:rPr>
          <w:noProof/>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732155"/>
                    </a:xfrm>
                    <a:prstGeom prst="rect">
                      <a:avLst/>
                    </a:prstGeom>
                  </pic:spPr>
                </pic:pic>
              </a:graphicData>
            </a:graphic>
          </wp:inline>
        </w:drawing>
      </w:r>
    </w:p>
    <w:p w14:paraId="0BFC0515" w14:textId="68500913" w:rsidR="00A56643" w:rsidRDefault="00113F3A" w:rsidP="00A61591">
      <w:pPr>
        <w:pStyle w:val="ResimYazs"/>
        <w:jc w:val="center"/>
      </w:pPr>
      <w:bookmarkStart w:id="131" w:name="_Toc9467634"/>
      <w:r>
        <w:t xml:space="preserve">Figure </w:t>
      </w:r>
      <w:r>
        <w:fldChar w:fldCharType="begin"/>
      </w:r>
      <w:r>
        <w:instrText xml:space="preserve"> SEQ Figure \* ARABIC </w:instrText>
      </w:r>
      <w:r>
        <w:fldChar w:fldCharType="separate"/>
      </w:r>
      <w:r w:rsidR="00423167">
        <w:rPr>
          <w:noProof/>
        </w:rPr>
        <w:t>35</w:t>
      </w:r>
      <w:r>
        <w:fldChar w:fldCharType="end"/>
      </w:r>
      <w:r w:rsidR="00404E6C">
        <w:t xml:space="preserve"> </w:t>
      </w:r>
      <w:r w:rsidRPr="00C96E72">
        <w:t>Angela Merkel and Hundreds of German Politicians Hacked</w:t>
      </w:r>
      <w:bookmarkEnd w:id="131"/>
    </w:p>
    <w:p w14:paraId="6D8D0291" w14:textId="4FE6A33A" w:rsidR="00732834" w:rsidRDefault="00732834" w:rsidP="005F395B">
      <w:pPr>
        <w:pStyle w:val="Balk2"/>
        <w:jc w:val="both"/>
      </w:pPr>
      <w:bookmarkStart w:id="132" w:name="_Toc9467544"/>
      <w:r>
        <w:t>Uns</w:t>
      </w:r>
      <w:r w:rsidRPr="00732834">
        <w:t>uccessful Cybersecurity Event Detection Samples</w:t>
      </w:r>
      <w:bookmarkEnd w:id="132"/>
    </w:p>
    <w:p w14:paraId="5E10CBF3" w14:textId="54C1502E" w:rsidR="00AD111A" w:rsidRDefault="00AD111A" w:rsidP="005F395B">
      <w:pPr>
        <w:jc w:val="both"/>
      </w:pPr>
    </w:p>
    <w:p w14:paraId="172DCAF5" w14:textId="7677AE76" w:rsidR="00AD111A" w:rsidRPr="00AD111A" w:rsidRDefault="00AD111A" w:rsidP="005F395B">
      <w:pPr>
        <w:ind w:firstLine="576"/>
        <w:jc w:val="both"/>
      </w:pPr>
      <w:r>
        <w:t>Sometimes our software solution can detect false positive events</w:t>
      </w:r>
      <w:r w:rsidR="00DB7010">
        <w:t>,</w:t>
      </w:r>
      <w:r>
        <w:t xml:space="preserve"> or even it is a cybersecurity event, the detection may not</w:t>
      </w:r>
      <w:r w:rsidR="00DB7010">
        <w:t xml:space="preserve"> be</w:t>
      </w:r>
      <w:r>
        <w:t xml:space="preserve"> </w:t>
      </w:r>
      <w:r w:rsidR="00DB7010">
        <w:t xml:space="preserve">a </w:t>
      </w:r>
      <w:r>
        <w:t>useful event for security analysts. The following subsections examine such scenarios.</w:t>
      </w:r>
    </w:p>
    <w:p w14:paraId="4E225EF1" w14:textId="56E1EC70" w:rsidR="003D1620" w:rsidRDefault="003D1620" w:rsidP="005F395B">
      <w:pPr>
        <w:jc w:val="both"/>
      </w:pPr>
    </w:p>
    <w:p w14:paraId="343879F4" w14:textId="08855A78" w:rsidR="00A56643" w:rsidRPr="00A56643" w:rsidRDefault="00A56643" w:rsidP="005F395B">
      <w:pPr>
        <w:pStyle w:val="Balk3"/>
        <w:spacing w:line="240" w:lineRule="auto"/>
        <w:jc w:val="both"/>
      </w:pPr>
      <w:bookmarkStart w:id="133" w:name="_Toc9467545"/>
      <w:r w:rsidRPr="00A56643">
        <w:t xml:space="preserve">Sample False Positive Cybersecurity </w:t>
      </w:r>
      <w:r>
        <w:t>Event Detection</w:t>
      </w:r>
      <w:bookmarkEnd w:id="133"/>
    </w:p>
    <w:p w14:paraId="10634F12" w14:textId="553E347E" w:rsidR="00A56643" w:rsidRDefault="00A56643" w:rsidP="005F395B">
      <w:pPr>
        <w:jc w:val="both"/>
      </w:pPr>
    </w:p>
    <w:p w14:paraId="4E70BB69" w14:textId="3238525B" w:rsidR="00AD111A" w:rsidRDefault="00AD111A" w:rsidP="005F395B">
      <w:pPr>
        <w:ind w:firstLine="720"/>
        <w:jc w:val="both"/>
      </w:pPr>
      <w:r>
        <w:t>In the figure below, you can see an event from our user interface.</w:t>
      </w:r>
      <w:r w:rsidR="007D6E74">
        <w:t xml:space="preserve"> Even the tweet has “</w:t>
      </w:r>
      <w:proofErr w:type="spellStart"/>
      <w:r w:rsidR="007D6E74">
        <w:t>hacklendi</w:t>
      </w:r>
      <w:proofErr w:type="spellEnd"/>
      <w:r w:rsidR="007D6E74">
        <w:t>” word</w:t>
      </w:r>
      <w:r w:rsidR="00DB7010">
        <w:t>,</w:t>
      </w:r>
      <w:r w:rsidR="007D6E74">
        <w:t xml:space="preserve"> which is one of our keywords from our keyword vector</w:t>
      </w:r>
      <w:r w:rsidR="00DB7010">
        <w:t>;</w:t>
      </w:r>
      <w:r w:rsidR="007D6E74">
        <w:t xml:space="preserve"> the event is not a real cybersecurity event. Analyzing such tweets to realize that it is not a real security event is hard for an automated system.</w:t>
      </w:r>
    </w:p>
    <w:p w14:paraId="0CE8ACEA" w14:textId="77777777" w:rsidR="00AD111A" w:rsidRDefault="00AD111A" w:rsidP="005F395B">
      <w:pPr>
        <w:jc w:val="both"/>
      </w:pPr>
    </w:p>
    <w:p w14:paraId="62F105A2" w14:textId="77777777" w:rsidR="00423167" w:rsidRDefault="00423167" w:rsidP="005F395B">
      <w:pPr>
        <w:keepNext/>
        <w:jc w:val="both"/>
      </w:pPr>
      <w:r>
        <w:rPr>
          <w:noProof/>
        </w:rPr>
        <w:drawing>
          <wp:inline distT="0" distB="0" distL="0" distR="0" wp14:anchorId="08DA3AB3" wp14:editId="5F9AB1B1">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535940"/>
                    </a:xfrm>
                    <a:prstGeom prst="rect">
                      <a:avLst/>
                    </a:prstGeom>
                  </pic:spPr>
                </pic:pic>
              </a:graphicData>
            </a:graphic>
          </wp:inline>
        </w:drawing>
      </w:r>
    </w:p>
    <w:p w14:paraId="660F8338" w14:textId="09F28987" w:rsidR="00A56643" w:rsidRDefault="00423167" w:rsidP="00A61591">
      <w:pPr>
        <w:pStyle w:val="ResimYazs"/>
        <w:jc w:val="center"/>
      </w:pPr>
      <w:bookmarkStart w:id="134" w:name="_Toc9467635"/>
      <w:r>
        <w:t xml:space="preserve">Figure </w:t>
      </w:r>
      <w:r>
        <w:fldChar w:fldCharType="begin"/>
      </w:r>
      <w:r>
        <w:instrText xml:space="preserve"> SEQ Figure \* ARABIC </w:instrText>
      </w:r>
      <w:r>
        <w:fldChar w:fldCharType="separate"/>
      </w:r>
      <w:r>
        <w:rPr>
          <w:noProof/>
        </w:rPr>
        <w:t>36</w:t>
      </w:r>
      <w:r>
        <w:fldChar w:fldCharType="end"/>
      </w:r>
      <w:r>
        <w:t xml:space="preserve"> </w:t>
      </w:r>
      <w:r w:rsidRPr="0014211D">
        <w:t>Sample False Positive Cybersecurity Event Detection</w:t>
      </w:r>
      <w:bookmarkEnd w:id="134"/>
    </w:p>
    <w:p w14:paraId="28C72174" w14:textId="77777777" w:rsidR="00423167" w:rsidRDefault="00423167" w:rsidP="005F395B">
      <w:pPr>
        <w:jc w:val="both"/>
      </w:pPr>
    </w:p>
    <w:p w14:paraId="303CEF39" w14:textId="1BACAFDC" w:rsidR="00BA679C" w:rsidRDefault="00A56643" w:rsidP="005F395B">
      <w:pPr>
        <w:pStyle w:val="Balk3"/>
        <w:spacing w:line="240" w:lineRule="auto"/>
        <w:jc w:val="both"/>
      </w:pPr>
      <w:bookmarkStart w:id="135" w:name="_Toc9467546"/>
      <w:r w:rsidRPr="00A56643">
        <w:t xml:space="preserve">Sample </w:t>
      </w:r>
      <w:r>
        <w:t xml:space="preserve">not </w:t>
      </w:r>
      <w:r w:rsidR="00423167">
        <w:t>U</w:t>
      </w:r>
      <w:r>
        <w:t xml:space="preserve">seful </w:t>
      </w:r>
      <w:r w:rsidR="00423167">
        <w:t>C</w:t>
      </w:r>
      <w:r>
        <w:t>ybersecurity Event Detection</w:t>
      </w:r>
      <w:bookmarkEnd w:id="135"/>
    </w:p>
    <w:p w14:paraId="7552BD05" w14:textId="5C8748A7" w:rsidR="00BA679C" w:rsidRDefault="00BA679C" w:rsidP="005F395B">
      <w:pPr>
        <w:jc w:val="both"/>
      </w:pPr>
    </w:p>
    <w:p w14:paraId="24B27598" w14:textId="15042FF3" w:rsidR="007D6E74" w:rsidRDefault="007D6E74" w:rsidP="005F395B">
      <w:pPr>
        <w:ind w:firstLine="720"/>
        <w:jc w:val="both"/>
      </w:pPr>
      <w:r>
        <w:t>Sometimes, even the detected event is a cybersecurity event</w:t>
      </w:r>
      <w:r w:rsidR="00DB7010">
        <w:t>;</w:t>
      </w:r>
      <w:r>
        <w:t xml:space="preserve"> it may be a personal status </w:t>
      </w:r>
      <w:r w:rsidR="00DB7010">
        <w:t>primari</w:t>
      </w:r>
      <w:r>
        <w:t xml:space="preserve">ly if it is published </w:t>
      </w:r>
      <w:r w:rsidR="00DB7010">
        <w:t>o</w:t>
      </w:r>
      <w:r>
        <w:t xml:space="preserve">n Twitter. </w:t>
      </w:r>
      <w:r w:rsidRPr="007D6E74">
        <w:t xml:space="preserve">Security analysts should read the detected event from the user interface and decide that it is useful or not for him. </w:t>
      </w:r>
    </w:p>
    <w:p w14:paraId="1B099AC6" w14:textId="77777777" w:rsidR="007D6E74" w:rsidRDefault="007D6E74" w:rsidP="005F395B">
      <w:pPr>
        <w:jc w:val="both"/>
      </w:pPr>
    </w:p>
    <w:p w14:paraId="20A01CC6" w14:textId="049D6182" w:rsidR="00BA679C" w:rsidRPr="00BA679C" w:rsidRDefault="00BA679C" w:rsidP="005F395B">
      <w:pPr>
        <w:jc w:val="both"/>
      </w:pPr>
      <w:r>
        <w:rPr>
          <w:noProof/>
        </w:rPr>
        <w:drawing>
          <wp:inline distT="0" distB="0" distL="0" distR="0" wp14:anchorId="34BD7F40" wp14:editId="29E66F56">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610235"/>
                    </a:xfrm>
                    <a:prstGeom prst="rect">
                      <a:avLst/>
                    </a:prstGeom>
                  </pic:spPr>
                </pic:pic>
              </a:graphicData>
            </a:graphic>
          </wp:inline>
        </w:drawing>
      </w:r>
    </w:p>
    <w:p w14:paraId="4BA98D92" w14:textId="75C880A6" w:rsidR="00A56643" w:rsidRDefault="00423167" w:rsidP="00A61591">
      <w:pPr>
        <w:pStyle w:val="ResimYazs"/>
        <w:jc w:val="center"/>
      </w:pPr>
      <w:bookmarkStart w:id="136" w:name="_Toc9467636"/>
      <w:r>
        <w:t xml:space="preserve">Figure </w:t>
      </w:r>
      <w:r>
        <w:fldChar w:fldCharType="begin"/>
      </w:r>
      <w:r>
        <w:instrText xml:space="preserve"> SEQ Figure \* ARABIC </w:instrText>
      </w:r>
      <w:r>
        <w:fldChar w:fldCharType="separate"/>
      </w:r>
      <w:r>
        <w:rPr>
          <w:noProof/>
        </w:rPr>
        <w:t>37</w:t>
      </w:r>
      <w:r>
        <w:fldChar w:fldCharType="end"/>
      </w:r>
      <w:r w:rsidR="00BA679C">
        <w:t xml:space="preserve"> </w:t>
      </w:r>
      <w:r w:rsidRPr="00001CE7">
        <w:t>Sample</w:t>
      </w:r>
      <w:r w:rsidR="00DB7010">
        <w:t>,</w:t>
      </w:r>
      <w:r w:rsidRPr="00001CE7">
        <w:t xml:space="preserve"> not Useful Cybersecurity Event Detection</w:t>
      </w:r>
      <w:bookmarkEnd w:id="136"/>
    </w:p>
    <w:p w14:paraId="6E03854D" w14:textId="77777777" w:rsidR="00A56643" w:rsidRDefault="00A56643" w:rsidP="005F395B">
      <w:pPr>
        <w:jc w:val="both"/>
      </w:pPr>
    </w:p>
    <w:p w14:paraId="1AA91B67" w14:textId="648D0633" w:rsidR="00271F6C" w:rsidRDefault="00271F6C" w:rsidP="005F395B">
      <w:pPr>
        <w:jc w:val="both"/>
        <w:rPr>
          <w:b/>
          <w:noProof/>
        </w:rPr>
      </w:pPr>
    </w:p>
    <w:p w14:paraId="39D7BE33" w14:textId="24A88352" w:rsidR="00271F6C" w:rsidRDefault="00271F6C" w:rsidP="005F395B">
      <w:pPr>
        <w:jc w:val="both"/>
        <w:rPr>
          <w:b/>
          <w:noProof/>
        </w:rPr>
      </w:pPr>
    </w:p>
    <w:p w14:paraId="6FC29DA1" w14:textId="77777777" w:rsidR="00271F6C" w:rsidRDefault="00271F6C" w:rsidP="005F395B">
      <w:pPr>
        <w:jc w:val="both"/>
        <w:rPr>
          <w:b/>
          <w:noProof/>
        </w:rPr>
      </w:pPr>
    </w:p>
    <w:p w14:paraId="5A5DA1DE" w14:textId="0F2AE7D2" w:rsidR="00B83E6D" w:rsidRDefault="00B83E6D" w:rsidP="005F395B">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5F395B">
      <w:pPr>
        <w:jc w:val="center"/>
        <w:rPr>
          <w:b/>
          <w:noProof/>
        </w:rPr>
      </w:pPr>
    </w:p>
    <w:p w14:paraId="5517BA82" w14:textId="59FDC96B" w:rsidR="00B83E6D" w:rsidRPr="007E1CF6" w:rsidRDefault="002B241C" w:rsidP="005F395B">
      <w:pPr>
        <w:pStyle w:val="Balk1"/>
        <w:tabs>
          <w:tab w:val="clear" w:pos="216"/>
          <w:tab w:val="left" w:pos="284"/>
        </w:tabs>
        <w:ind w:right="295"/>
        <w:jc w:val="center"/>
        <w:rPr>
          <w:noProof/>
          <w:szCs w:val="24"/>
        </w:rPr>
      </w:pPr>
      <w:bookmarkStart w:id="137" w:name="_Toc9467547"/>
      <w:r w:rsidRPr="007E1CF6">
        <w:rPr>
          <w:noProof/>
          <w:szCs w:val="24"/>
        </w:rPr>
        <w:t>CONCLUSION AND FUTURE WORK</w:t>
      </w:r>
      <w:bookmarkEnd w:id="137"/>
    </w:p>
    <w:p w14:paraId="0A5AE68B" w14:textId="18261636" w:rsidR="00B83E6D" w:rsidRDefault="00D720CB" w:rsidP="005F395B">
      <w:pPr>
        <w:pStyle w:val="Balk2"/>
        <w:jc w:val="both"/>
        <w:rPr>
          <w:noProof/>
        </w:rPr>
      </w:pPr>
      <w:bookmarkStart w:id="138" w:name="_Toc9467548"/>
      <w:r w:rsidRPr="007E1CF6">
        <w:rPr>
          <w:noProof/>
        </w:rPr>
        <w:t>Conclusion</w:t>
      </w:r>
      <w:bookmarkEnd w:id="138"/>
    </w:p>
    <w:p w14:paraId="082EDEAD" w14:textId="09214A26" w:rsidR="00271F6C" w:rsidRDefault="00271F6C" w:rsidP="005F395B">
      <w:pPr>
        <w:jc w:val="both"/>
      </w:pPr>
    </w:p>
    <w:p w14:paraId="0D989F51" w14:textId="110F2F52" w:rsidR="007D720E" w:rsidRDefault="007D720E" w:rsidP="005F395B">
      <w:pPr>
        <w:ind w:firstLine="576"/>
        <w:jc w:val="both"/>
      </w:pPr>
      <w:r w:rsidRPr="007D720E">
        <w:t>In the last few decades</w:t>
      </w:r>
      <w:r w:rsidR="00271F6C">
        <w:t xml:space="preserve">, </w:t>
      </w:r>
      <w:r w:rsidR="0042075F">
        <w:t>automation has</w:t>
      </w:r>
      <w:r w:rsidRPr="007D720E">
        <w:t xml:space="preserve"> been increasingly used</w:t>
      </w:r>
      <w:r>
        <w:t xml:space="preserve"> in various field of people’s life due to its benefits like </w:t>
      </w:r>
      <w:r w:rsidRPr="007D720E">
        <w:t>cost reduction, productivity, availability, reliability, and performanc</w:t>
      </w:r>
      <w:r>
        <w:t>e. Cybersecurity is one of the field</w:t>
      </w:r>
      <w:r w:rsidR="00DB7010">
        <w:t>s</w:t>
      </w:r>
      <w:r>
        <w:t xml:space="preserve"> which </w:t>
      </w:r>
      <w:r w:rsidR="0042075F">
        <w:t>automation</w:t>
      </w:r>
      <w:r>
        <w:t xml:space="preserve"> is often used. </w:t>
      </w:r>
      <w:r w:rsidR="0042075F">
        <w:t>However,</w:t>
      </w:r>
      <w:r>
        <w:t xml:space="preserve"> every </w:t>
      </w:r>
      <w:r w:rsidR="0042075F">
        <w:t>automation</w:t>
      </w:r>
      <w:r>
        <w:t xml:space="preserve"> software system </w:t>
      </w:r>
      <w:r w:rsidR="0042075F">
        <w:t>has</w:t>
      </w:r>
      <w:r>
        <w:t xml:space="preserve"> unique requirements to </w:t>
      </w:r>
      <w:r w:rsidR="0042075F">
        <w:t>achieve</w:t>
      </w:r>
      <w:r>
        <w:t xml:space="preserve"> its purposes. It leads</w:t>
      </w:r>
      <w:r w:rsidR="00DB7010">
        <w:t xml:space="preserve"> to</w:t>
      </w:r>
      <w:r>
        <w:t xml:space="preserve"> lots of research areas and </w:t>
      </w:r>
      <w:r w:rsidR="0042075F">
        <w:t>unique</w:t>
      </w:r>
      <w:r>
        <w:t xml:space="preserve"> </w:t>
      </w:r>
      <w:r w:rsidR="0042075F">
        <w:t>automation</w:t>
      </w:r>
      <w:r>
        <w:t xml:space="preserve"> systems. Automatic event detection is one of these research fields.  </w:t>
      </w:r>
      <w:r w:rsidR="00411DE7">
        <w:t xml:space="preserve">Social media is one of the fastest </w:t>
      </w:r>
      <w:r w:rsidR="0042075F">
        <w:t>ways</w:t>
      </w:r>
      <w:r w:rsidR="00411DE7">
        <w:t xml:space="preserve"> to detect cybersecurity events because people and bots share such events in there. Newspapers are also share</w:t>
      </w:r>
      <w:r w:rsidR="00DB7010">
        <w:t>d</w:t>
      </w:r>
      <w:r w:rsidR="00411DE7">
        <w:t xml:space="preserve"> such cybersecurity events and processing the newspaper data is relatively </w:t>
      </w:r>
      <w:r w:rsidR="00DB7010">
        <w:t>more straightforward</w:t>
      </w:r>
      <w:r w:rsidR="00411DE7">
        <w:t xml:space="preserve"> because false</w:t>
      </w:r>
      <w:r w:rsidR="00DB7010">
        <w:t>-</w:t>
      </w:r>
      <w:r w:rsidR="00411DE7">
        <w:t xml:space="preserve">positive cybersecurity events are rarely shared in the newspaper websites. </w:t>
      </w:r>
    </w:p>
    <w:p w14:paraId="3825B350" w14:textId="77777777" w:rsidR="005F395B" w:rsidRDefault="005F395B" w:rsidP="005F395B">
      <w:pPr>
        <w:ind w:firstLine="576"/>
        <w:jc w:val="both"/>
      </w:pPr>
    </w:p>
    <w:p w14:paraId="1A43F4E6" w14:textId="6B9AFB8D" w:rsidR="005F395B" w:rsidRDefault="00411DE7" w:rsidP="005F395B">
      <w:pPr>
        <w:ind w:firstLine="576"/>
        <w:jc w:val="both"/>
      </w:pPr>
      <w:r>
        <w:t xml:space="preserve">In this thesis, we investigated </w:t>
      </w:r>
      <w:r w:rsidR="00072E59">
        <w:t>automatic event detection of cyber security events from Turkish Twitter Stream and Turkish newspaper data. We work on real</w:t>
      </w:r>
      <w:r w:rsidR="00DB7010">
        <w:t>-</w:t>
      </w:r>
      <w:r w:rsidR="00072E59">
        <w:t xml:space="preserve">time data to </w:t>
      </w:r>
      <w:r w:rsidR="0042075F">
        <w:t>achieve</w:t>
      </w:r>
      <w:r w:rsidR="00072E59">
        <w:t xml:space="preserve"> that our research can be used by security analysts.  Existing publications about real-time cybersecurity event detection system</w:t>
      </w:r>
      <w:r w:rsidR="00DB7010">
        <w:t xml:space="preserve"> </w:t>
      </w:r>
      <w:r w:rsidR="00072E59">
        <w:t xml:space="preserve">generally use English texts to analyze and detect the events. We cannot find any research which use Turkish data sources to detect cybersecurity events. </w:t>
      </w:r>
      <w:r w:rsidR="00072E59" w:rsidRPr="00072E59">
        <w:t xml:space="preserve">Using Turkish data sources for cybersecurity event detection is a new topic for literature. We believe that this research </w:t>
      </w:r>
      <w:r w:rsidR="0042075F" w:rsidRPr="00072E59">
        <w:t>contributes</w:t>
      </w:r>
      <w:r w:rsidR="00913893">
        <w:t xml:space="preserve"> to</w:t>
      </w:r>
      <w:r w:rsidR="00072E59" w:rsidRPr="00072E59">
        <w:t xml:space="preserve"> the literature </w:t>
      </w:r>
      <w:r w:rsidR="00913893">
        <w:t>by</w:t>
      </w:r>
      <w:r w:rsidR="00072E59" w:rsidRPr="00072E59">
        <w:t xml:space="preserve"> filling an uninvestigated field.</w:t>
      </w:r>
      <w:r w:rsidR="00072E59">
        <w:t xml:space="preserve"> </w:t>
      </w:r>
      <w:r w:rsidR="001E7250" w:rsidRPr="001E7250">
        <w:t>We proposed an automated software system which works using different data sources, named entities, text mining methods</w:t>
      </w:r>
      <w:r w:rsidR="00913893">
        <w:t>,</w:t>
      </w:r>
      <w:r w:rsidR="001E7250" w:rsidRPr="001E7250">
        <w:t xml:space="preserve"> and "state of art" software techniques.</w:t>
      </w:r>
      <w:r w:rsidR="001E7250">
        <w:t xml:space="preserve"> Then we analyze the results of our software system. </w:t>
      </w:r>
      <w:r w:rsidR="001E7250" w:rsidRPr="001E7250">
        <w:t>Even if our software system detects few false positive cybersecurity events, it was often able to detect a useful cybersecurity event.</w:t>
      </w:r>
      <w:r w:rsidR="007E3CA1">
        <w:t xml:space="preserve"> For example, our software system can detect cybersecurity events such as WhatsApp Spyware, </w:t>
      </w:r>
      <w:proofErr w:type="spellStart"/>
      <w:r w:rsidR="007E3CA1">
        <w:t>MuddyWater</w:t>
      </w:r>
      <w:proofErr w:type="spellEnd"/>
      <w:r w:rsidR="007E3CA1">
        <w:t xml:space="preserve"> Attack, the </w:t>
      </w:r>
      <w:r w:rsidR="007E3CA1" w:rsidRPr="007E3CA1">
        <w:t>Remote Patient Tracking System Applications</w:t>
      </w:r>
      <w:r w:rsidR="007E3CA1">
        <w:t xml:space="preserve"> vulnerability, Pirate Matryoshka Virus, Zombie Cookies threat</w:t>
      </w:r>
      <w:r w:rsidR="007521D3">
        <w:t xml:space="preserve">. </w:t>
      </w:r>
    </w:p>
    <w:p w14:paraId="4E3A80B7" w14:textId="3F554505" w:rsidR="00271F6C" w:rsidRDefault="007521D3" w:rsidP="005F395B">
      <w:pPr>
        <w:ind w:firstLine="576"/>
        <w:jc w:val="both"/>
      </w:pPr>
      <w:r>
        <w:br/>
      </w:r>
      <w:r w:rsidR="00FE4A72">
        <w:t xml:space="preserve"> </w:t>
      </w:r>
      <w:r w:rsidR="00FE4A72">
        <w:tab/>
      </w:r>
      <w:r w:rsidRPr="007521D3">
        <w:t>We concluded that event detection with using Turkish texts is applicable</w:t>
      </w:r>
      <w:r w:rsidR="00913893">
        <w:t>,</w:t>
      </w:r>
      <w:r w:rsidRPr="007521D3">
        <w:t xml:space="preserve"> and security analysts can use such a system like our software system as </w:t>
      </w:r>
      <w:r>
        <w:t xml:space="preserve">a </w:t>
      </w:r>
      <w:r w:rsidRPr="007521D3">
        <w:t>helper tool.</w:t>
      </w:r>
    </w:p>
    <w:p w14:paraId="52F72D3B" w14:textId="1382D9C0" w:rsidR="005F395B" w:rsidRDefault="005F395B" w:rsidP="005F395B">
      <w:pPr>
        <w:ind w:firstLine="576"/>
        <w:jc w:val="both"/>
      </w:pPr>
    </w:p>
    <w:p w14:paraId="1DE867EE" w14:textId="77777777" w:rsidR="005F395B" w:rsidRPr="00271F6C" w:rsidRDefault="005F395B" w:rsidP="005F395B">
      <w:pPr>
        <w:ind w:firstLine="576"/>
        <w:jc w:val="both"/>
      </w:pPr>
    </w:p>
    <w:p w14:paraId="17ACCEAF" w14:textId="4D1FA23F" w:rsidR="00D720CB" w:rsidRPr="007E1CF6" w:rsidRDefault="00D720CB" w:rsidP="005F395B">
      <w:pPr>
        <w:pStyle w:val="Balk2"/>
        <w:jc w:val="both"/>
        <w:rPr>
          <w:noProof/>
        </w:rPr>
      </w:pPr>
      <w:bookmarkStart w:id="139" w:name="_Toc9467549"/>
      <w:r w:rsidRPr="007E1CF6">
        <w:rPr>
          <w:noProof/>
        </w:rPr>
        <w:lastRenderedPageBreak/>
        <w:t>Future Work</w:t>
      </w:r>
      <w:bookmarkEnd w:id="139"/>
    </w:p>
    <w:p w14:paraId="5C4B29C0" w14:textId="77777777" w:rsidR="00B83E6D" w:rsidRPr="007E1CF6" w:rsidRDefault="00B83E6D" w:rsidP="005F395B">
      <w:pPr>
        <w:jc w:val="both"/>
        <w:rPr>
          <w:noProof/>
        </w:rPr>
      </w:pPr>
    </w:p>
    <w:p w14:paraId="0BA3BC58" w14:textId="5F60CAB5" w:rsidR="005207A3" w:rsidRDefault="00993F6C" w:rsidP="005F395B">
      <w:pPr>
        <w:jc w:val="both"/>
        <w:rPr>
          <w:noProof/>
        </w:rPr>
      </w:pPr>
      <w:r>
        <w:rPr>
          <w:noProof/>
        </w:rPr>
        <w:t>Currently</w:t>
      </w:r>
      <w:r w:rsidR="00913893">
        <w:rPr>
          <w:noProof/>
        </w:rPr>
        <w:t>,</w:t>
      </w:r>
      <w:r>
        <w:rPr>
          <w:noProof/>
        </w:rPr>
        <w:t xml:space="preserve"> our software system works on </w:t>
      </w:r>
      <w:r w:rsidR="00913893">
        <w:rPr>
          <w:noProof/>
        </w:rPr>
        <w:t xml:space="preserve">a </w:t>
      </w:r>
      <w:r>
        <w:rPr>
          <w:noProof/>
        </w:rPr>
        <w:t>local computer. We will plan to move our project to a server, obtain a website. After this, security analysts do not need to work on soft</w:t>
      </w:r>
      <w:r w:rsidR="00913893">
        <w:rPr>
          <w:noProof/>
        </w:rPr>
        <w:t>w</w:t>
      </w:r>
      <w:r>
        <w:rPr>
          <w:noProof/>
        </w:rPr>
        <w:t>are codes. They can easily follow current Turkish security events from a website. Even journalists or regular people can visit our soft</w:t>
      </w:r>
      <w:r w:rsidR="00913893">
        <w:rPr>
          <w:noProof/>
        </w:rPr>
        <w:t>w</w:t>
      </w:r>
      <w:r>
        <w:rPr>
          <w:noProof/>
        </w:rPr>
        <w:t>are to follow security events. When we move the software to a server(i.e</w:t>
      </w:r>
      <w:r w:rsidR="00913893">
        <w:rPr>
          <w:noProof/>
        </w:rPr>
        <w:t>.,</w:t>
      </w:r>
      <w:r>
        <w:rPr>
          <w:noProof/>
        </w:rPr>
        <w:t xml:space="preserve"> AWS)</w:t>
      </w:r>
      <w:r w:rsidR="00913893">
        <w:rPr>
          <w:noProof/>
        </w:rPr>
        <w:t>,</w:t>
      </w:r>
      <w:r>
        <w:rPr>
          <w:noProof/>
        </w:rPr>
        <w:t xml:space="preserve"> our software can work 7x24</w:t>
      </w:r>
      <w:r w:rsidR="00913893">
        <w:rPr>
          <w:noProof/>
        </w:rPr>
        <w:t>,</w:t>
      </w:r>
      <w:r>
        <w:rPr>
          <w:noProof/>
        </w:rPr>
        <w:t xml:space="preserve"> which will be useful for detection success. If our software can work with big</w:t>
      </w:r>
      <w:r w:rsidR="005207A3">
        <w:rPr>
          <w:noProof/>
        </w:rPr>
        <w:t>ger</w:t>
      </w:r>
      <w:r>
        <w:rPr>
          <w:noProof/>
        </w:rPr>
        <w:t xml:space="preserve"> data, it will detect more events </w:t>
      </w:r>
      <w:r w:rsidR="00913893">
        <w:rPr>
          <w:noProof/>
        </w:rPr>
        <w:t>with more</w:t>
      </w:r>
      <w:r>
        <w:rPr>
          <w:noProof/>
        </w:rPr>
        <w:t xml:space="preserve"> accurate event</w:t>
      </w:r>
      <w:r w:rsidR="00913893">
        <w:rPr>
          <w:noProof/>
        </w:rPr>
        <w:t xml:space="preserve"> detection</w:t>
      </w:r>
      <w:r>
        <w:rPr>
          <w:noProof/>
        </w:rPr>
        <w:t>. To increase the streaming</w:t>
      </w:r>
      <w:r w:rsidR="005207A3">
        <w:rPr>
          <w:noProof/>
        </w:rPr>
        <w:t xml:space="preserve"> </w:t>
      </w:r>
      <w:r>
        <w:rPr>
          <w:noProof/>
        </w:rPr>
        <w:t>data, we are planni</w:t>
      </w:r>
      <w:r w:rsidR="00913893">
        <w:rPr>
          <w:noProof/>
        </w:rPr>
        <w:t>n</w:t>
      </w:r>
      <w:r>
        <w:rPr>
          <w:noProof/>
        </w:rPr>
        <w:t>g to add new Turkish data sources from other websites like Eksisozluk, Linkedin, Facebook</w:t>
      </w:r>
      <w:r w:rsidR="00913893">
        <w:rPr>
          <w:noProof/>
        </w:rPr>
        <w:t>,</w:t>
      </w:r>
      <w:r>
        <w:rPr>
          <w:noProof/>
        </w:rPr>
        <w:t xml:space="preserve"> and so on. </w:t>
      </w:r>
      <w:r w:rsidR="005207A3">
        <w:rPr>
          <w:noProof/>
        </w:rPr>
        <w:t xml:space="preserve"> This</w:t>
      </w:r>
      <w:r w:rsidR="00F50FF3">
        <w:rPr>
          <w:noProof/>
        </w:rPr>
        <w:t xml:space="preserve"> im</w:t>
      </w:r>
      <w:r w:rsidR="00590513">
        <w:rPr>
          <w:noProof/>
        </w:rPr>
        <w:t>provemen</w:t>
      </w:r>
      <w:r w:rsidR="00F50FF3">
        <w:rPr>
          <w:noProof/>
        </w:rPr>
        <w:t>t</w:t>
      </w:r>
      <w:r w:rsidR="005207A3">
        <w:rPr>
          <w:noProof/>
        </w:rPr>
        <w:t xml:space="preserve"> </w:t>
      </w:r>
      <w:r w:rsidR="00F50FF3">
        <w:rPr>
          <w:noProof/>
        </w:rPr>
        <w:t xml:space="preserve">will </w:t>
      </w:r>
      <w:r w:rsidR="005207A3">
        <w:rPr>
          <w:noProof/>
        </w:rPr>
        <w:t>make our datasets a</w:t>
      </w:r>
      <w:r w:rsidR="00590513">
        <w:rPr>
          <w:noProof/>
        </w:rPr>
        <w:t>n excellen</w:t>
      </w:r>
      <w:r w:rsidR="005207A3">
        <w:rPr>
          <w:noProof/>
        </w:rPr>
        <w:t>t resource for future work. After these improvements, our datasets can be useful not only for us but also the other researchers work on cybersecurity, cogn</w:t>
      </w:r>
      <w:r w:rsidR="00590513">
        <w:rPr>
          <w:noProof/>
        </w:rPr>
        <w:t>i</w:t>
      </w:r>
      <w:r w:rsidR="005207A3">
        <w:rPr>
          <w:noProof/>
        </w:rPr>
        <w:t xml:space="preserve">tive science or computer science field. </w:t>
      </w:r>
    </w:p>
    <w:p w14:paraId="4CD5D15C" w14:textId="77777777" w:rsidR="00445219" w:rsidRDefault="00445219" w:rsidP="005F395B">
      <w:pPr>
        <w:jc w:val="both"/>
        <w:rPr>
          <w:noProof/>
        </w:rPr>
      </w:pPr>
    </w:p>
    <w:p w14:paraId="0C599B31" w14:textId="7B5815F8" w:rsidR="00993F6C" w:rsidRDefault="005207A3" w:rsidP="005F395B">
      <w:pPr>
        <w:ind w:firstLine="576"/>
        <w:jc w:val="both"/>
      </w:pPr>
      <w:r>
        <w:rPr>
          <w:noProof/>
        </w:rPr>
        <w:t xml:space="preserve">Moreover, </w:t>
      </w:r>
      <w:r w:rsidR="00993F6C">
        <w:t xml:space="preserve">we </w:t>
      </w:r>
      <w:r>
        <w:t>may try</w:t>
      </w:r>
      <w:r w:rsidR="00993F6C">
        <w:t xml:space="preserve"> to detect cybersecurity events</w:t>
      </w:r>
      <w:r w:rsidR="00993F6C" w:rsidRPr="00CA68D8">
        <w:t xml:space="preserve"> that have not yet taken place by processing</w:t>
      </w:r>
      <w:r w:rsidR="00993F6C">
        <w:t xml:space="preserve"> streaming data using Turkish.</w:t>
      </w:r>
      <w:r>
        <w:t xml:space="preserve"> Even there are researches about it</w:t>
      </w:r>
      <w:r w:rsidR="00590513">
        <w:t>;</w:t>
      </w:r>
      <w:r>
        <w:t xml:space="preserve"> these researches do not use Turkish texts as </w:t>
      </w:r>
      <w:r w:rsidR="000A4698">
        <w:t xml:space="preserve">a </w:t>
      </w:r>
      <w:r>
        <w:t xml:space="preserve">data source. We may research that topic </w:t>
      </w:r>
      <w:r w:rsidR="00590513">
        <w:t>by</w:t>
      </w:r>
      <w:r>
        <w:t xml:space="preserve"> using Turkish texts using our infrastructure done in the scope of this thesis. </w:t>
      </w:r>
    </w:p>
    <w:p w14:paraId="7717F794" w14:textId="77777777" w:rsidR="00445219" w:rsidRDefault="00445219" w:rsidP="005F395B">
      <w:pPr>
        <w:ind w:firstLine="576"/>
        <w:jc w:val="both"/>
      </w:pPr>
    </w:p>
    <w:p w14:paraId="6A501248" w14:textId="3403F158" w:rsidR="00993F6C" w:rsidRDefault="005207A3" w:rsidP="005F395B">
      <w:pPr>
        <w:ind w:firstLine="576"/>
        <w:jc w:val="both"/>
      </w:pPr>
      <w:r w:rsidRPr="005207A3">
        <w:t>Lastly, we can add malicious URL detection to our software system</w:t>
      </w:r>
      <w:r w:rsidR="000A4698">
        <w:t>,</w:t>
      </w:r>
      <w:r w:rsidRPr="005207A3">
        <w:t xml:space="preserve"> as </w:t>
      </w:r>
      <w:r w:rsidR="000A4698">
        <w:t>we</w:t>
      </w:r>
      <w:r w:rsidRPr="005207A3">
        <w:t xml:space="preserve"> mentioned in the literature review section. Sometimes people share malicious URL</w:t>
      </w:r>
      <w:r w:rsidR="000A4698">
        <w:t>s</w:t>
      </w:r>
      <w:r w:rsidRPr="005207A3">
        <w:t xml:space="preserve"> from social media. We may try to detect such an attack using Turkish Tweets.</w:t>
      </w:r>
    </w:p>
    <w:p w14:paraId="083E7E28" w14:textId="566B84D3" w:rsidR="005D1DC5" w:rsidRDefault="005D1DC5" w:rsidP="005F395B">
      <w:pPr>
        <w:jc w:val="both"/>
        <w:rPr>
          <w:noProof/>
        </w:rPr>
      </w:pPr>
    </w:p>
    <w:p w14:paraId="75D3866A" w14:textId="4ED882B3" w:rsidR="00823327" w:rsidRDefault="00823327" w:rsidP="005F395B">
      <w:pPr>
        <w:jc w:val="both"/>
        <w:rPr>
          <w:noProof/>
        </w:rPr>
      </w:pPr>
    </w:p>
    <w:p w14:paraId="631ADFF9" w14:textId="190F3039" w:rsidR="00823327" w:rsidRDefault="00823327" w:rsidP="005F395B">
      <w:pPr>
        <w:jc w:val="both"/>
        <w:rPr>
          <w:noProof/>
        </w:rPr>
      </w:pPr>
    </w:p>
    <w:p w14:paraId="76B9A93C" w14:textId="4B9E5B48" w:rsidR="00823327" w:rsidRDefault="00823327" w:rsidP="005F395B">
      <w:pPr>
        <w:jc w:val="both"/>
        <w:rPr>
          <w:noProof/>
        </w:rPr>
      </w:pPr>
    </w:p>
    <w:p w14:paraId="1520B5FF" w14:textId="22F2AD23" w:rsidR="00823327" w:rsidRDefault="00823327" w:rsidP="005F395B">
      <w:pPr>
        <w:jc w:val="both"/>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72C318F" w:rsidR="00823327" w:rsidRDefault="00823327" w:rsidP="005B6738">
      <w:pPr>
        <w:rPr>
          <w:noProof/>
        </w:rPr>
      </w:pPr>
    </w:p>
    <w:p w14:paraId="257626C6" w14:textId="40BA3C04" w:rsidR="005207A3" w:rsidRDefault="005207A3" w:rsidP="005B6738">
      <w:pPr>
        <w:rPr>
          <w:noProof/>
        </w:rPr>
      </w:pPr>
    </w:p>
    <w:p w14:paraId="439D473C" w14:textId="03C2A437" w:rsidR="005207A3" w:rsidRDefault="005207A3" w:rsidP="005B6738">
      <w:pPr>
        <w:rPr>
          <w:noProof/>
        </w:rPr>
      </w:pPr>
    </w:p>
    <w:p w14:paraId="5D22762B" w14:textId="0E1C4590" w:rsidR="005207A3" w:rsidRDefault="005207A3" w:rsidP="005B6738">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40" w:name="_Toc9467550"/>
      <w:r w:rsidRPr="007E1CF6">
        <w:rPr>
          <w:noProof/>
        </w:rPr>
        <w:lastRenderedPageBreak/>
        <w:t>REFERENCES</w:t>
      </w:r>
      <w:bookmarkEnd w:id="140"/>
    </w:p>
    <w:p w14:paraId="2C38CA60" w14:textId="4F23CFB2" w:rsidR="00D56DB3" w:rsidRPr="00D56DB3" w:rsidRDefault="00282F20" w:rsidP="00D56DB3">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56DB3" w:rsidRPr="00D56DB3">
        <w:rPr>
          <w:noProof/>
          <w:szCs w:val="24"/>
        </w:rPr>
        <w:t xml:space="preserve">Aslan, Ç. B., Sağlam, R. B., &amp; Li, S. (2018). </w:t>
      </w:r>
      <w:r w:rsidR="00D56DB3" w:rsidRPr="00D56DB3">
        <w:rPr>
          <w:i/>
          <w:iCs/>
          <w:noProof/>
          <w:szCs w:val="24"/>
        </w:rPr>
        <w:t>Automatic Detection of Cyber Security Related Accounts on Online Social Networks</w:t>
      </w:r>
      <w:r w:rsidR="00D56DB3" w:rsidRPr="00D56DB3">
        <w:rPr>
          <w:noProof/>
          <w:szCs w:val="24"/>
        </w:rPr>
        <w:t>. 236–240. https://doi.org/10.1145/3217804.3217919</w:t>
      </w:r>
    </w:p>
    <w:p w14:paraId="19B88B0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Borrett, M. (2017). </w:t>
      </w:r>
      <w:r w:rsidRPr="00D56DB3">
        <w:rPr>
          <w:i/>
          <w:iCs/>
          <w:noProof/>
          <w:szCs w:val="24"/>
        </w:rPr>
        <w:t>Security in the Cognitive Era BRINGING THE POWER OF COGNITIVE SECURITY TO THE SECURITY ANALYST Motivations for Change</w:t>
      </w:r>
      <w:r w:rsidRPr="00D56DB3">
        <w:rPr>
          <w:noProof/>
          <w:szCs w:val="24"/>
        </w:rPr>
        <w:t>. Retrieved from http://www.crestcon.co.uk/wp-content/uploads/2017/04/MartinBorrett.pdf</w:t>
      </w:r>
    </w:p>
    <w:p w14:paraId="57B9A62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Businesses Can Now Use The Same Stats Language As Universities, Thanks. (n.d.). Retrieved April 19, 2019, from https://www.fastcompany.com/3030877/businesses-can-now-use-the-same-stats-language-as-universities-thanks-to-pandas</w:t>
      </w:r>
    </w:p>
    <w:p w14:paraId="08287C5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Countries with most Twitter users 2019 | Statistic. (2019). Retrieved April 15, 2019, from Statista website: https://www.statista.com/statistics/242606/number-of-active-twitter-users-in-selected-countries/</w:t>
      </w:r>
    </w:p>
    <w:p w14:paraId="1435E7D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ğit, G. (2015). </w:t>
      </w:r>
      <w:r w:rsidRPr="00D56DB3">
        <w:rPr>
          <w:i/>
          <w:iCs/>
          <w:noProof/>
          <w:szCs w:val="24"/>
        </w:rPr>
        <w:t>ITU Turkish NLP Web Service</w:t>
      </w:r>
      <w:r w:rsidRPr="00D56DB3">
        <w:rPr>
          <w:noProof/>
          <w:szCs w:val="24"/>
        </w:rPr>
        <w:t>. 1–4. https://doi.org/10.3115/v1/e14-2001</w:t>
      </w:r>
    </w:p>
    <w:p w14:paraId="730C410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ǧit, G., &amp; Torunoǧlu-Selamet, D. (2017). Social media text normalization for Turkish. </w:t>
      </w:r>
      <w:r w:rsidRPr="00D56DB3">
        <w:rPr>
          <w:i/>
          <w:iCs/>
          <w:noProof/>
          <w:szCs w:val="24"/>
        </w:rPr>
        <w:t>Natural Language Engineering</w:t>
      </w:r>
      <w:r w:rsidRPr="00D56DB3">
        <w:rPr>
          <w:noProof/>
          <w:szCs w:val="24"/>
        </w:rPr>
        <w:t xml:space="preserve">, </w:t>
      </w:r>
      <w:r w:rsidRPr="00D56DB3">
        <w:rPr>
          <w:i/>
          <w:iCs/>
          <w:noProof/>
          <w:szCs w:val="24"/>
        </w:rPr>
        <w:t>23</w:t>
      </w:r>
      <w:r w:rsidRPr="00D56DB3">
        <w:rPr>
          <w:noProof/>
          <w:szCs w:val="24"/>
        </w:rPr>
        <w:t>(6), 835–875. https://doi.org/10.1017/S1351324917000134</w:t>
      </w:r>
    </w:p>
    <w:p w14:paraId="38288C0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Global Digital Report 2019 | Free Download | We Are Social UK. (n.d.). Retrieved April 26, 2019, from https://wearesocial.com/uk/digital-2019</w:t>
      </w:r>
    </w:p>
    <w:p w14:paraId="0690CF9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Huberman, B. A., Romero, D. M., &amp; Wu, F. (2008). Social Networks that Matter: Twitter Under the Microscope. </w:t>
      </w:r>
      <w:r w:rsidRPr="00D56DB3">
        <w:rPr>
          <w:i/>
          <w:iCs/>
          <w:noProof/>
          <w:szCs w:val="24"/>
        </w:rPr>
        <w:t>SSRN Electronic Journal</w:t>
      </w:r>
      <w:r w:rsidRPr="00D56DB3">
        <w:rPr>
          <w:noProof/>
          <w:szCs w:val="24"/>
        </w:rPr>
        <w:t>. https://doi.org/10.2139/ssrn.1313405</w:t>
      </w:r>
    </w:p>
    <w:p w14:paraId="7C77E48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Hurriyet Developers API v1.0 Docs — Hürriyet Public API. (n.d.). Retrieved April 11, 2019, from https://developers.hurriyet.com.tr/docs/versions/1.0</w:t>
      </w:r>
    </w:p>
    <w:p w14:paraId="1E865294" w14:textId="77777777" w:rsidR="00D56DB3" w:rsidRPr="00D56DB3" w:rsidRDefault="00D56DB3" w:rsidP="00D56DB3">
      <w:pPr>
        <w:widowControl w:val="0"/>
        <w:autoSpaceDE w:val="0"/>
        <w:autoSpaceDN w:val="0"/>
        <w:adjustRightInd w:val="0"/>
        <w:ind w:left="480" w:hanging="480"/>
        <w:rPr>
          <w:noProof/>
          <w:szCs w:val="24"/>
        </w:rPr>
      </w:pPr>
      <w:r w:rsidRPr="00D56DB3">
        <w:rPr>
          <w:i/>
          <w:iCs/>
          <w:noProof/>
          <w:szCs w:val="24"/>
        </w:rPr>
        <w:t>International Journals of Management, IT et Engineering IJMIE.</w:t>
      </w:r>
      <w:r w:rsidRPr="00D56DB3">
        <w:rPr>
          <w:noProof/>
          <w:szCs w:val="24"/>
        </w:rPr>
        <w:t xml:space="preserve"> (n.d.). Retrieved from https://www.academia.edu/35925695/TEACHBOT_TEACHING_ROBOT_USING_ARTIFICIAL_INTELLIGENCE_AND_NATURAL_LANGUAGE_PROCESSING</w:t>
      </w:r>
    </w:p>
    <w:p w14:paraId="221ABB4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ITU Turkish Natural Language Processing Web Interface. (n.d.). Retrieved April 18, 2019, from http://tools.nlp.itu.edu.tr/index.jsp</w:t>
      </w:r>
    </w:p>
    <w:p w14:paraId="768F5F8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Javed, A., Burnap, P., &amp; Rana, O. (2019). Prediction of drive-by download attacks on Twitter. </w:t>
      </w:r>
      <w:r w:rsidRPr="00D56DB3">
        <w:rPr>
          <w:i/>
          <w:iCs/>
          <w:noProof/>
          <w:szCs w:val="24"/>
        </w:rPr>
        <w:t>Information Processing and Management</w:t>
      </w:r>
      <w:r w:rsidRPr="00D56DB3">
        <w:rPr>
          <w:noProof/>
          <w:szCs w:val="24"/>
        </w:rPr>
        <w:t xml:space="preserve">, </w:t>
      </w:r>
      <w:r w:rsidRPr="00D56DB3">
        <w:rPr>
          <w:i/>
          <w:iCs/>
          <w:noProof/>
          <w:szCs w:val="24"/>
        </w:rPr>
        <w:t>56</w:t>
      </w:r>
      <w:r w:rsidRPr="00D56DB3">
        <w:rPr>
          <w:noProof/>
          <w:szCs w:val="24"/>
        </w:rPr>
        <w:t>(3), 1133–1145. https://doi.org/10.1016/j.ipm.2018.02.003</w:t>
      </w:r>
    </w:p>
    <w:p w14:paraId="75504B2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handpur, R. P., Ji, T., Jan, S., Wang, G., Lu, C.-T., &amp; Ramakrishnan, N. (2017). </w:t>
      </w:r>
      <w:r w:rsidRPr="00D56DB3">
        <w:rPr>
          <w:i/>
          <w:iCs/>
          <w:noProof/>
          <w:szCs w:val="24"/>
        </w:rPr>
        <w:t>Crowdsourcing Cybersecurity: Cyber Attack Detection using Social Media</w:t>
      </w:r>
      <w:r w:rsidRPr="00D56DB3">
        <w:rPr>
          <w:noProof/>
          <w:szCs w:val="24"/>
        </w:rPr>
        <w:t>. https://doi.org/10.1145/3132847.3132866</w:t>
      </w:r>
    </w:p>
    <w:p w14:paraId="24600F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lastRenderedPageBreak/>
        <w:t xml:space="preserve">Kwak, H., Lee, C., Park, H., &amp; Moon, S. (n.d.). </w:t>
      </w:r>
      <w:r w:rsidRPr="00D56DB3">
        <w:rPr>
          <w:i/>
          <w:iCs/>
          <w:noProof/>
          <w:szCs w:val="24"/>
        </w:rPr>
        <w:t>What is Twitter, a Social Network or a News Media?</w:t>
      </w:r>
      <w:r w:rsidRPr="00D56DB3">
        <w:rPr>
          <w:noProof/>
          <w:szCs w:val="24"/>
        </w:rPr>
        <w:t xml:space="preserve"> Retrieved from http://bit.ly</w:t>
      </w:r>
    </w:p>
    <w:p w14:paraId="1436F73B"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Langley, A. (2013). Enhancing digital certificate security. Retrieved April 15, 2019, from https://security.googleblog.com/2013/01/enhancing-digital-certificate-security.html</w:t>
      </w:r>
    </w:p>
    <w:p w14:paraId="1BB73D2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Overview of Artificial Intelligence &amp;amp; Role of NLP in Big Data - XenonStack Blog. (n.d.). Retrieved April 18, 2019, from https://www.xenonstack.com/blog/ai-nlp-big-deep-learning/</w:t>
      </w:r>
    </w:p>
    <w:p w14:paraId="5FB17C7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etersen, J. (2017). Sonar. </w:t>
      </w:r>
      <w:r w:rsidRPr="00D56DB3">
        <w:rPr>
          <w:i/>
          <w:iCs/>
          <w:noProof/>
          <w:szCs w:val="24"/>
        </w:rPr>
        <w:t>Handbook of Surveillance Technologies, Third Edition</w:t>
      </w:r>
      <w:r w:rsidRPr="00D56DB3">
        <w:rPr>
          <w:noProof/>
          <w:szCs w:val="24"/>
        </w:rPr>
        <w:t>, (August), 223–291. https://doi.org/10.1201/b11594-7</w:t>
      </w:r>
    </w:p>
    <w:p w14:paraId="3700109C"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ython. (2017). What is Python? Executive Summary | Python.org. </w:t>
      </w:r>
      <w:r w:rsidRPr="00D56DB3">
        <w:rPr>
          <w:i/>
          <w:iCs/>
          <w:noProof/>
          <w:szCs w:val="24"/>
        </w:rPr>
        <w:t>Python Software Foundation</w:t>
      </w:r>
      <w:r w:rsidRPr="00D56DB3">
        <w:rPr>
          <w:noProof/>
          <w:szCs w:val="24"/>
        </w:rPr>
        <w:t>. Retrieved from https://www.python.org/doc/essays/blurb/</w:t>
      </w:r>
    </w:p>
    <w:p w14:paraId="1889F96E"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Richardson, L. (2015). Beautiful Soup Documentation — Beautiful Soup 4.4.0 documentation. Retrieved May 15, 2019, from crummy.com website: https://www.crummy.com/software/BeautifulSoup/bs4/doc/</w:t>
      </w:r>
    </w:p>
    <w:p w14:paraId="0032B2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Ritter, A., Wright, E., Casey, W., &amp; Mitchell, T. (2016). </w:t>
      </w:r>
      <w:r w:rsidRPr="00D56DB3">
        <w:rPr>
          <w:i/>
          <w:iCs/>
          <w:noProof/>
          <w:szCs w:val="24"/>
        </w:rPr>
        <w:t>Weakly Supervised Extraction of Computer Security Events from Twitter</w:t>
      </w:r>
      <w:r w:rsidRPr="00D56DB3">
        <w:rPr>
          <w:noProof/>
          <w:szCs w:val="24"/>
        </w:rPr>
        <w:t>. 896–905. https://doi.org/10.1145/2736277.2741083</w:t>
      </w:r>
    </w:p>
    <w:p w14:paraId="340035A9"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qlite.org. (2013). About SQLite. Retrieved April 19, 2019, from https://www.sqlite.org/about.html</w:t>
      </w:r>
    </w:p>
    <w:p w14:paraId="071759EF"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tephanie Prato. (2013). What is Text Mining? - Information Space. Retrieved April 18, 2019, from https://ischool.syr.edu/infospace/2013/04/23/what-is-text-mining/</w:t>
      </w:r>
    </w:p>
    <w:p w14:paraId="25E1D6E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in Data Mining - Concepts, Process &amp; Applications - DataFlair. (n.d.). Retrieved April 29, 2019, from https://data-flair.training/blogs/text-mining/</w:t>
      </w:r>
    </w:p>
    <w:p w14:paraId="63FE34C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vs data mining: discover the differences -. (n.d.). Retrieved April 18, 2019, from https://www.expertsystem.com/text-mining-vs-data-mining-differences/</w:t>
      </w:r>
    </w:p>
    <w:p w14:paraId="2A3BC6D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iraj | MedyaTava - Yazmadıysa Doğru Değildir. (n.d.). Retrieved April 11, 2019, from http://www.medyatava.com/tiraj/2018-01-08</w:t>
      </w:r>
    </w:p>
    <w:p w14:paraId="52479B9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eepy. (n.d.). Retrieved May 15, 2019, from https://www.tweepy.org/</w:t>
      </w:r>
    </w:p>
    <w:p w14:paraId="2029C5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itter. (2019). Twitter: Number of active users 2010-2017. Retrieved April 15, 2019, from statista.com website: https://www.statista.com/statistics/282087/number-of-monthly-active-twitter-users/</w:t>
      </w:r>
    </w:p>
    <w:p w14:paraId="7D9450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Understanding normalization - Natural Language Processing with Java. (n.d.). Retrieved April 29, 2019, from https://subscription.packtpub.com/book/application_development/9781784391799/2/ch02lvl1sec20/understanding-normalization</w:t>
      </w:r>
    </w:p>
    <w:p w14:paraId="3DD8CBD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Wang, Z., &amp; Zhang, Y. (2017). DDoS event forecasting using twitter data. </w:t>
      </w:r>
      <w:r w:rsidRPr="00D56DB3">
        <w:rPr>
          <w:i/>
          <w:iCs/>
          <w:noProof/>
          <w:szCs w:val="24"/>
        </w:rPr>
        <w:t>IJCAI International Joint Conference on Artificial Intelligence</w:t>
      </w:r>
      <w:r w:rsidRPr="00D56DB3">
        <w:rPr>
          <w:noProof/>
          <w:szCs w:val="24"/>
        </w:rPr>
        <w:t>, 4151–4157. Retrieved from https://code.google.com/p/word2vec/</w:t>
      </w:r>
    </w:p>
    <w:p w14:paraId="4110264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lastRenderedPageBreak/>
        <w:t>What does an information security analyst do? ‐ CareerExplorer. (n.d.). Retrieved April 18, 2019, from https://www.careerexplorer.com/careers/information-security-analyst/</w:t>
      </w:r>
    </w:p>
    <w:p w14:paraId="23988C3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a Security Analyst? Responsibilities, Qualifications, and More | Digital Guardian. (n.d.). Retrieved April 29, 2019, from https://digitalguardian.com/blog/what-security-analyst-responsibilities-qualifications-and-more</w:t>
      </w:r>
    </w:p>
    <w:p w14:paraId="2E4701F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Named-entity recognition (NER)? - WordLift. (n.d.). Retrieved April 30, 2019, from https://wordlift.io/blog/en/entity/named-entity-recognition/</w:t>
      </w:r>
    </w:p>
    <w:p w14:paraId="7522B26C" w14:textId="77777777" w:rsidR="00D56DB3" w:rsidRPr="00D56DB3" w:rsidRDefault="00D56DB3" w:rsidP="00D56DB3">
      <w:pPr>
        <w:widowControl w:val="0"/>
        <w:autoSpaceDE w:val="0"/>
        <w:autoSpaceDN w:val="0"/>
        <w:adjustRightInd w:val="0"/>
        <w:ind w:left="480" w:hanging="480"/>
        <w:rPr>
          <w:noProof/>
        </w:rPr>
      </w:pPr>
      <w:r w:rsidRPr="00D56DB3">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41" w:name="_Toc9467551"/>
      <w:r w:rsidRPr="007E1CF6">
        <w:rPr>
          <w:noProof/>
        </w:rPr>
        <w:t>APPENDICES</w:t>
      </w:r>
      <w:bookmarkEnd w:id="141"/>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42" w:name="_Toc9467552"/>
      <w:r w:rsidRPr="007E1CF6">
        <w:rPr>
          <w:noProof/>
        </w:rPr>
        <w:t xml:space="preserve">APPENDIX </w:t>
      </w:r>
      <w:r w:rsidR="00B144B9" w:rsidRPr="007E1CF6">
        <w:rPr>
          <w:noProof/>
        </w:rPr>
        <w:t>A</w:t>
      </w:r>
      <w:bookmarkEnd w:id="142"/>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43" w:name="_Toc9467553"/>
      <w:r w:rsidRPr="007E1CF6">
        <w:rPr>
          <w:noProof/>
        </w:rPr>
        <w:t>APPENDIX B</w:t>
      </w:r>
      <w:bookmarkEnd w:id="143"/>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66"/>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02C18" w14:textId="77777777" w:rsidR="00E62168" w:rsidRDefault="00E62168" w:rsidP="00B13939">
      <w:r>
        <w:separator/>
      </w:r>
    </w:p>
  </w:endnote>
  <w:endnote w:type="continuationSeparator" w:id="0">
    <w:p w14:paraId="31EA442A" w14:textId="77777777" w:rsidR="00E62168" w:rsidRDefault="00E62168"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6122070"/>
      <w:docPartObj>
        <w:docPartGallery w:val="Page Numbers (Bottom of Page)"/>
        <w:docPartUnique/>
      </w:docPartObj>
    </w:sdtPr>
    <w:sdtEndPr/>
    <w:sdtContent>
      <w:p w14:paraId="3EEBD9DA" w14:textId="1E067614" w:rsidR="0062246F" w:rsidRDefault="0062246F"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62246F" w:rsidRDefault="0062246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62246F" w:rsidRDefault="0062246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62246F" w:rsidRDefault="0062246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36813" w14:textId="77777777" w:rsidR="00E62168" w:rsidRDefault="00E62168" w:rsidP="00B13939">
      <w:pPr>
        <w:pBdr>
          <w:bottom w:val="single" w:sz="6" w:space="1" w:color="auto"/>
        </w:pBdr>
        <w:rPr>
          <w:lang w:val="tr-TR"/>
        </w:rPr>
      </w:pPr>
    </w:p>
  </w:footnote>
  <w:footnote w:type="continuationSeparator" w:id="0">
    <w:p w14:paraId="189C2169" w14:textId="77777777" w:rsidR="00E62168" w:rsidRDefault="00E62168" w:rsidP="00B13939">
      <w:r>
        <w:continuationSeparator/>
      </w:r>
    </w:p>
  </w:footnote>
  <w:footnote w:id="1">
    <w:p w14:paraId="65A6B8E7" w14:textId="1A416536" w:rsidR="0062246F" w:rsidRPr="00951DED" w:rsidRDefault="0062246F" w:rsidP="003B2EA9">
      <w:pPr>
        <w:pStyle w:val="DipnotMetni"/>
        <w:jc w:val="both"/>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4717810A" w:rsidR="0062246F" w:rsidRPr="00201737" w:rsidRDefault="0062246F">
      <w:pPr>
        <w:pStyle w:val="DipnotMetni"/>
        <w:rPr>
          <w:sz w:val="20"/>
          <w:lang w:val="tr-TR"/>
        </w:rPr>
      </w:pPr>
      <w:r w:rsidRPr="00201737">
        <w:rPr>
          <w:rStyle w:val="DipnotBavurusu"/>
        </w:rPr>
        <w:footnoteRef/>
      </w:r>
      <w:r w:rsidRPr="00201737">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201737">
        <w:fldChar w:fldCharType="begin" w:fldLock="1"/>
      </w:r>
      <w:r w:rsidRPr="00201737">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rsidRPr="00201737">
        <w:fldChar w:fldCharType="separate"/>
      </w:r>
      <w:r w:rsidRPr="00201737">
        <w:rPr>
          <w:noProof/>
        </w:rPr>
        <w:t>(“What is Named-entity recognition (NER)? - WordLift,” n.d.)</w:t>
      </w:r>
      <w:r w:rsidRPr="0020173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87C29B6A"/>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hideSpellingErrors/>
  <w:hideGrammaticalError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qoFAP60sO4tAAAA"/>
  </w:docVars>
  <w:rsids>
    <w:rsidRoot w:val="009303D9"/>
    <w:rsid w:val="00003842"/>
    <w:rsid w:val="000038FF"/>
    <w:rsid w:val="00004927"/>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3F3A"/>
    <w:rsid w:val="001141C1"/>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4701"/>
    <w:rsid w:val="00195787"/>
    <w:rsid w:val="00195E87"/>
    <w:rsid w:val="00197E2F"/>
    <w:rsid w:val="001A03C7"/>
    <w:rsid w:val="001A2B8F"/>
    <w:rsid w:val="001A2EFD"/>
    <w:rsid w:val="001A367A"/>
    <w:rsid w:val="001A6BEC"/>
    <w:rsid w:val="001A72BB"/>
    <w:rsid w:val="001A78E7"/>
    <w:rsid w:val="001B0DB4"/>
    <w:rsid w:val="001B12ED"/>
    <w:rsid w:val="001B1406"/>
    <w:rsid w:val="001B550C"/>
    <w:rsid w:val="001B5EB8"/>
    <w:rsid w:val="001B67DC"/>
    <w:rsid w:val="001C0C95"/>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22E6"/>
    <w:rsid w:val="001E273F"/>
    <w:rsid w:val="001E39AA"/>
    <w:rsid w:val="001E42A3"/>
    <w:rsid w:val="001E4DCB"/>
    <w:rsid w:val="001E54B4"/>
    <w:rsid w:val="001E54E9"/>
    <w:rsid w:val="001E558B"/>
    <w:rsid w:val="001E5990"/>
    <w:rsid w:val="001E5E7B"/>
    <w:rsid w:val="001E6A50"/>
    <w:rsid w:val="001E7250"/>
    <w:rsid w:val="001F0488"/>
    <w:rsid w:val="001F0911"/>
    <w:rsid w:val="001F147D"/>
    <w:rsid w:val="001F175E"/>
    <w:rsid w:val="001F2B3A"/>
    <w:rsid w:val="001F45DB"/>
    <w:rsid w:val="001F5634"/>
    <w:rsid w:val="001F7343"/>
    <w:rsid w:val="001F73BD"/>
    <w:rsid w:val="001F7DCC"/>
    <w:rsid w:val="00200301"/>
    <w:rsid w:val="00201225"/>
    <w:rsid w:val="00201260"/>
    <w:rsid w:val="00201737"/>
    <w:rsid w:val="0020188F"/>
    <w:rsid w:val="00201A4C"/>
    <w:rsid w:val="00201C2E"/>
    <w:rsid w:val="002025E6"/>
    <w:rsid w:val="002049A1"/>
    <w:rsid w:val="002063C0"/>
    <w:rsid w:val="0020694D"/>
    <w:rsid w:val="00206A8B"/>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3E"/>
    <w:rsid w:val="002B11FE"/>
    <w:rsid w:val="002B1237"/>
    <w:rsid w:val="002B21DA"/>
    <w:rsid w:val="002B241C"/>
    <w:rsid w:val="002B2441"/>
    <w:rsid w:val="002B31A1"/>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26F3"/>
    <w:rsid w:val="00304395"/>
    <w:rsid w:val="003043F4"/>
    <w:rsid w:val="00304672"/>
    <w:rsid w:val="00304C39"/>
    <w:rsid w:val="00304F05"/>
    <w:rsid w:val="00305313"/>
    <w:rsid w:val="00306285"/>
    <w:rsid w:val="00310407"/>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5592"/>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2EFF"/>
    <w:rsid w:val="003954E8"/>
    <w:rsid w:val="003955E2"/>
    <w:rsid w:val="00395EA9"/>
    <w:rsid w:val="00397778"/>
    <w:rsid w:val="003A0AC2"/>
    <w:rsid w:val="003A19E2"/>
    <w:rsid w:val="003A1B24"/>
    <w:rsid w:val="003A3D3B"/>
    <w:rsid w:val="003A4845"/>
    <w:rsid w:val="003A55BE"/>
    <w:rsid w:val="003A5D57"/>
    <w:rsid w:val="003A6CBE"/>
    <w:rsid w:val="003B0FD0"/>
    <w:rsid w:val="003B2596"/>
    <w:rsid w:val="003B2EA9"/>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7803"/>
    <w:rsid w:val="004308DB"/>
    <w:rsid w:val="00433144"/>
    <w:rsid w:val="004331FB"/>
    <w:rsid w:val="00434A8B"/>
    <w:rsid w:val="00435679"/>
    <w:rsid w:val="004362AB"/>
    <w:rsid w:val="00437FCC"/>
    <w:rsid w:val="00440633"/>
    <w:rsid w:val="00441446"/>
    <w:rsid w:val="004423C0"/>
    <w:rsid w:val="00443B60"/>
    <w:rsid w:val="00445219"/>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3CFB"/>
    <w:rsid w:val="00584234"/>
    <w:rsid w:val="005853E9"/>
    <w:rsid w:val="00586445"/>
    <w:rsid w:val="00586959"/>
    <w:rsid w:val="005874D7"/>
    <w:rsid w:val="00587771"/>
    <w:rsid w:val="0059048F"/>
    <w:rsid w:val="00590513"/>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723"/>
    <w:rsid w:val="005E4DCD"/>
    <w:rsid w:val="005E5F03"/>
    <w:rsid w:val="005E68CA"/>
    <w:rsid w:val="005E7B8D"/>
    <w:rsid w:val="005F2969"/>
    <w:rsid w:val="005F3298"/>
    <w:rsid w:val="005F395B"/>
    <w:rsid w:val="005F503D"/>
    <w:rsid w:val="005F5929"/>
    <w:rsid w:val="005F6055"/>
    <w:rsid w:val="005F6123"/>
    <w:rsid w:val="005F7378"/>
    <w:rsid w:val="005F7778"/>
    <w:rsid w:val="00602478"/>
    <w:rsid w:val="00602597"/>
    <w:rsid w:val="00602CE6"/>
    <w:rsid w:val="00602D56"/>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2BF5"/>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C61"/>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6EC"/>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3604"/>
    <w:rsid w:val="00725FF5"/>
    <w:rsid w:val="007263C3"/>
    <w:rsid w:val="00731986"/>
    <w:rsid w:val="00731B1F"/>
    <w:rsid w:val="00732724"/>
    <w:rsid w:val="00732834"/>
    <w:rsid w:val="007339C7"/>
    <w:rsid w:val="00733A67"/>
    <w:rsid w:val="00733B36"/>
    <w:rsid w:val="00734181"/>
    <w:rsid w:val="00734A53"/>
    <w:rsid w:val="00735AED"/>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21D3"/>
    <w:rsid w:val="0075304C"/>
    <w:rsid w:val="00753A0A"/>
    <w:rsid w:val="007541F5"/>
    <w:rsid w:val="00754EB4"/>
    <w:rsid w:val="00754F4D"/>
    <w:rsid w:val="00755CB7"/>
    <w:rsid w:val="0075660D"/>
    <w:rsid w:val="00760EEC"/>
    <w:rsid w:val="007625C6"/>
    <w:rsid w:val="007627CF"/>
    <w:rsid w:val="00762EB3"/>
    <w:rsid w:val="007630C0"/>
    <w:rsid w:val="007643AE"/>
    <w:rsid w:val="00764E65"/>
    <w:rsid w:val="0076500A"/>
    <w:rsid w:val="00765FC7"/>
    <w:rsid w:val="007664A2"/>
    <w:rsid w:val="0076774B"/>
    <w:rsid w:val="00770825"/>
    <w:rsid w:val="0077118B"/>
    <w:rsid w:val="00771478"/>
    <w:rsid w:val="00771C1A"/>
    <w:rsid w:val="00773445"/>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E91"/>
    <w:rsid w:val="00871481"/>
    <w:rsid w:val="008734BE"/>
    <w:rsid w:val="0087437D"/>
    <w:rsid w:val="008745A9"/>
    <w:rsid w:val="0087644E"/>
    <w:rsid w:val="00876648"/>
    <w:rsid w:val="0087739F"/>
    <w:rsid w:val="00882EBD"/>
    <w:rsid w:val="00885B3F"/>
    <w:rsid w:val="008861A5"/>
    <w:rsid w:val="0088678A"/>
    <w:rsid w:val="0089042D"/>
    <w:rsid w:val="008913E5"/>
    <w:rsid w:val="008922D4"/>
    <w:rsid w:val="00893D28"/>
    <w:rsid w:val="00894C74"/>
    <w:rsid w:val="00895252"/>
    <w:rsid w:val="00897AC0"/>
    <w:rsid w:val="008A127B"/>
    <w:rsid w:val="008A2C7D"/>
    <w:rsid w:val="008A3617"/>
    <w:rsid w:val="008A376C"/>
    <w:rsid w:val="008A39EE"/>
    <w:rsid w:val="008A3B25"/>
    <w:rsid w:val="008A4A98"/>
    <w:rsid w:val="008A4C1D"/>
    <w:rsid w:val="008A72EB"/>
    <w:rsid w:val="008B0ABC"/>
    <w:rsid w:val="008B0FB9"/>
    <w:rsid w:val="008B19D5"/>
    <w:rsid w:val="008B28EE"/>
    <w:rsid w:val="008B3155"/>
    <w:rsid w:val="008B4276"/>
    <w:rsid w:val="008B4DFF"/>
    <w:rsid w:val="008B4EBA"/>
    <w:rsid w:val="008B5823"/>
    <w:rsid w:val="008B70A5"/>
    <w:rsid w:val="008C0B70"/>
    <w:rsid w:val="008C2ABB"/>
    <w:rsid w:val="008C401A"/>
    <w:rsid w:val="008C4B23"/>
    <w:rsid w:val="008C5952"/>
    <w:rsid w:val="008C5D4E"/>
    <w:rsid w:val="008C66B5"/>
    <w:rsid w:val="008C7A41"/>
    <w:rsid w:val="008D0754"/>
    <w:rsid w:val="008D2165"/>
    <w:rsid w:val="008D3273"/>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E91"/>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318C"/>
    <w:rsid w:val="009235FA"/>
    <w:rsid w:val="00923F13"/>
    <w:rsid w:val="00927E30"/>
    <w:rsid w:val="009303D9"/>
    <w:rsid w:val="00932697"/>
    <w:rsid w:val="00933C64"/>
    <w:rsid w:val="00934F4A"/>
    <w:rsid w:val="00935836"/>
    <w:rsid w:val="00935E16"/>
    <w:rsid w:val="0093692E"/>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77DCD"/>
    <w:rsid w:val="0098079A"/>
    <w:rsid w:val="009808C8"/>
    <w:rsid w:val="00980B38"/>
    <w:rsid w:val="0098432F"/>
    <w:rsid w:val="009848B9"/>
    <w:rsid w:val="00984970"/>
    <w:rsid w:val="00985F1F"/>
    <w:rsid w:val="009866AB"/>
    <w:rsid w:val="00986A76"/>
    <w:rsid w:val="00987093"/>
    <w:rsid w:val="009918F2"/>
    <w:rsid w:val="009919C4"/>
    <w:rsid w:val="009928BF"/>
    <w:rsid w:val="00993F6C"/>
    <w:rsid w:val="00994DF0"/>
    <w:rsid w:val="00995717"/>
    <w:rsid w:val="009A00CE"/>
    <w:rsid w:val="009A1E30"/>
    <w:rsid w:val="009A35B7"/>
    <w:rsid w:val="009A4227"/>
    <w:rsid w:val="009A5F63"/>
    <w:rsid w:val="009A7490"/>
    <w:rsid w:val="009A7BA1"/>
    <w:rsid w:val="009B0525"/>
    <w:rsid w:val="009B0BB1"/>
    <w:rsid w:val="009B17C9"/>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651E"/>
    <w:rsid w:val="00A17440"/>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6643"/>
    <w:rsid w:val="00A57395"/>
    <w:rsid w:val="00A574E4"/>
    <w:rsid w:val="00A60818"/>
    <w:rsid w:val="00A61591"/>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B30"/>
    <w:rsid w:val="00B54FBE"/>
    <w:rsid w:val="00B57A7A"/>
    <w:rsid w:val="00B57F23"/>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32"/>
    <w:rsid w:val="00BF0581"/>
    <w:rsid w:val="00BF0968"/>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574"/>
    <w:rsid w:val="00C54F5B"/>
    <w:rsid w:val="00C55FA8"/>
    <w:rsid w:val="00C563E0"/>
    <w:rsid w:val="00C56D19"/>
    <w:rsid w:val="00C60C8B"/>
    <w:rsid w:val="00C61A05"/>
    <w:rsid w:val="00C6291A"/>
    <w:rsid w:val="00C62A4A"/>
    <w:rsid w:val="00C634E0"/>
    <w:rsid w:val="00C637DA"/>
    <w:rsid w:val="00C63993"/>
    <w:rsid w:val="00C639A0"/>
    <w:rsid w:val="00C64C61"/>
    <w:rsid w:val="00C669F0"/>
    <w:rsid w:val="00C66D7A"/>
    <w:rsid w:val="00C72D31"/>
    <w:rsid w:val="00C73568"/>
    <w:rsid w:val="00C7479D"/>
    <w:rsid w:val="00C7527E"/>
    <w:rsid w:val="00C753C3"/>
    <w:rsid w:val="00C75480"/>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4720"/>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010"/>
    <w:rsid w:val="00DB7BE2"/>
    <w:rsid w:val="00DC1044"/>
    <w:rsid w:val="00DC4377"/>
    <w:rsid w:val="00DC46CB"/>
    <w:rsid w:val="00DC5A28"/>
    <w:rsid w:val="00DC5B07"/>
    <w:rsid w:val="00DC68F9"/>
    <w:rsid w:val="00DC73E4"/>
    <w:rsid w:val="00DC7C72"/>
    <w:rsid w:val="00DD040F"/>
    <w:rsid w:val="00DD4909"/>
    <w:rsid w:val="00DD4AB7"/>
    <w:rsid w:val="00DD5CB1"/>
    <w:rsid w:val="00DD5DEC"/>
    <w:rsid w:val="00DD70D3"/>
    <w:rsid w:val="00DD71A6"/>
    <w:rsid w:val="00DE0180"/>
    <w:rsid w:val="00DE08E5"/>
    <w:rsid w:val="00DE249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0FB"/>
    <w:rsid w:val="00DF750C"/>
    <w:rsid w:val="00DF787F"/>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168"/>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B0BBA"/>
    <w:rsid w:val="00EB1B24"/>
    <w:rsid w:val="00EB1BD1"/>
    <w:rsid w:val="00EB7294"/>
    <w:rsid w:val="00EC0060"/>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C0B"/>
    <w:rsid w:val="00EF1EB3"/>
    <w:rsid w:val="00EF2A04"/>
    <w:rsid w:val="00EF49B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D11D65"/>
    <w:pPr>
      <w:numPr>
        <w:ilvl w:val="2"/>
        <w:numId w:val="7"/>
      </w:numPr>
      <w:spacing w:before="120" w:after="0" w:line="240" w:lineRule="exact"/>
      <w:outlineLvl w:val="2"/>
    </w:pPr>
    <w:rPr>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D11D65"/>
    <w:rPr>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8" Type="http://schemas.openxmlformats.org/officeDocument/2006/relationships/hyperlink" Target="file:///C:\Users\Ozgur\source\repos\MSThesis\thesis\ozgur_ural_cybersecurity_thesis.docx" TargetMode="Externa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fontTable" Target="fontTable.xml"/><Relationship Id="rId20" Type="http://schemas.openxmlformats.org/officeDocument/2006/relationships/hyperlink" Target="file:///C:\Users\Ozgur\source\repos\MSThesis\thesis\ozgur_ural_cybersecurity_thesis.docx"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D60AD513-66CF-471D-B575-DD2BFD99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6</TotalTime>
  <Pages>80</Pages>
  <Words>20541</Words>
  <Characters>117085</Characters>
  <Application>Microsoft Office Word</Application>
  <DocSecurity>0</DocSecurity>
  <Lines>975</Lines>
  <Paragraphs>27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269</cp:revision>
  <cp:lastPrinted>2017-07-13T13:25:00Z</cp:lastPrinted>
  <dcterms:created xsi:type="dcterms:W3CDTF">2019-04-26T11:24:00Z</dcterms:created>
  <dcterms:modified xsi:type="dcterms:W3CDTF">2019-06-0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